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E5D7EF" w14:textId="77777777" w:rsidR="00F33988" w:rsidRPr="00F33988" w:rsidRDefault="00F33988" w:rsidP="000A0D3C">
      <w:pPr>
        <w:spacing w:line="240" w:lineRule="auto"/>
        <w:jc w:val="right"/>
        <w:rPr>
          <w:rFonts w:ascii="Arial" w:hAnsi="Arial" w:cs="Arial"/>
          <w:b/>
          <w:bCs/>
          <w:i/>
          <w:sz w:val="28"/>
          <w:u w:val="single"/>
        </w:rPr>
      </w:pPr>
      <w:r w:rsidRPr="00F33988">
        <w:rPr>
          <w:rFonts w:ascii="Arial" w:hAnsi="Arial" w:cs="Arial"/>
          <w:b/>
          <w:bCs/>
          <w:i/>
          <w:sz w:val="28"/>
          <w:u w:val="single"/>
        </w:rPr>
        <w:t xml:space="preserve">Original Research Article </w:t>
      </w:r>
    </w:p>
    <w:p w14:paraId="08B967A9" w14:textId="44D3F835" w:rsidR="000A0D3C" w:rsidRPr="000A0D3C" w:rsidRDefault="000A0D3C" w:rsidP="000A0D3C">
      <w:pPr>
        <w:spacing w:line="240" w:lineRule="auto"/>
        <w:jc w:val="right"/>
        <w:rPr>
          <w:rFonts w:ascii="Arial" w:hAnsi="Arial" w:cs="Arial"/>
          <w:b/>
          <w:bCs/>
        </w:rPr>
      </w:pPr>
      <w:r w:rsidRPr="000A0D3C">
        <w:rPr>
          <w:rFonts w:ascii="Arial" w:hAnsi="Arial" w:cs="Arial"/>
          <w:b/>
          <w:bCs/>
        </w:rPr>
        <w:t xml:space="preserve">PHENOTYPIC AND GENOTYPIC CHARACTERIZATION OF DRUG RESISTANT </w:t>
      </w:r>
      <w:r w:rsidRPr="000A0D3C">
        <w:rPr>
          <w:rFonts w:ascii="Arial" w:hAnsi="Arial" w:cs="Arial"/>
          <w:b/>
          <w:bCs/>
          <w:i/>
          <w:iCs/>
        </w:rPr>
        <w:t>SHIGELLA</w:t>
      </w:r>
      <w:r w:rsidRPr="000A0D3C">
        <w:rPr>
          <w:rFonts w:ascii="Arial" w:hAnsi="Arial" w:cs="Arial"/>
          <w:b/>
          <w:bCs/>
        </w:rPr>
        <w:t xml:space="preserve"> SPECIES ISOLATED FROM NORTH-EAST, NIGERIA </w:t>
      </w:r>
    </w:p>
    <w:p w14:paraId="66F752E7" w14:textId="7522D457" w:rsidR="000A0D3C" w:rsidRDefault="000A0D3C" w:rsidP="000A0D3C">
      <w:pPr>
        <w:spacing w:line="240" w:lineRule="auto"/>
        <w:rPr>
          <w:rFonts w:ascii="Arial" w:hAnsi="Arial" w:cs="Arial"/>
          <w:b/>
          <w:bCs/>
        </w:rPr>
      </w:pPr>
    </w:p>
    <w:p w14:paraId="54390604" w14:textId="77777777" w:rsidR="00433DEB" w:rsidRPr="000A0D3C" w:rsidRDefault="00433DEB" w:rsidP="000A0D3C">
      <w:pPr>
        <w:spacing w:line="240" w:lineRule="auto"/>
        <w:rPr>
          <w:rFonts w:ascii="Arial" w:hAnsi="Arial" w:cs="Arial"/>
          <w:b/>
          <w:bCs/>
        </w:rPr>
      </w:pPr>
    </w:p>
    <w:p w14:paraId="39344667" w14:textId="5CD9AA8A" w:rsidR="000A0D3C" w:rsidRPr="000A0D3C" w:rsidRDefault="000A0D3C" w:rsidP="000A0D3C">
      <w:pPr>
        <w:spacing w:line="240" w:lineRule="auto"/>
        <w:rPr>
          <w:rFonts w:ascii="Arial" w:hAnsi="Arial" w:cs="Arial"/>
          <w:b/>
          <w:bCs/>
          <w:sz w:val="22"/>
          <w:szCs w:val="22"/>
        </w:rPr>
      </w:pPr>
      <w:r w:rsidRPr="000A0D3C">
        <w:rPr>
          <w:rFonts w:ascii="Arial" w:hAnsi="Arial" w:cs="Arial"/>
          <w:b/>
          <w:bCs/>
          <w:sz w:val="22"/>
          <w:szCs w:val="22"/>
        </w:rPr>
        <w:t>ABSTRACT</w:t>
      </w:r>
    </w:p>
    <w:p w14:paraId="257DB922" w14:textId="38168233" w:rsidR="000A0D3C" w:rsidRPr="000A0D3C" w:rsidRDefault="000A0D3C" w:rsidP="000A0D3C">
      <w:pPr>
        <w:jc w:val="both"/>
        <w:rPr>
          <w:rFonts w:ascii="Arial" w:hAnsi="Arial" w:cs="Arial"/>
          <w:sz w:val="20"/>
          <w:szCs w:val="20"/>
        </w:rPr>
      </w:pPr>
      <w:r w:rsidRPr="000A0D3C">
        <w:rPr>
          <w:rFonts w:ascii="Arial" w:hAnsi="Arial" w:cs="Arial"/>
          <w:sz w:val="20"/>
          <w:szCs w:val="20"/>
        </w:rPr>
        <w:t>Nigeria</w:t>
      </w:r>
      <w:r w:rsidR="00A77D7E">
        <w:rPr>
          <w:rFonts w:ascii="Arial" w:hAnsi="Arial" w:cs="Arial"/>
          <w:sz w:val="20"/>
          <w:szCs w:val="20"/>
        </w:rPr>
        <w:t>’s</w:t>
      </w:r>
      <w:r w:rsidRPr="000A0D3C">
        <w:rPr>
          <w:rFonts w:ascii="Arial" w:hAnsi="Arial" w:cs="Arial"/>
          <w:sz w:val="20"/>
          <w:szCs w:val="20"/>
        </w:rPr>
        <w:t xml:space="preserve"> high age-standardized AMR related mortality rate could lead to a 5-7% loss in GDP by 2050. This highlights the urgent need for coordinated efforts to develop effective tools to tackle the growing threat of AMR and address the rapid adaptation of </w:t>
      </w:r>
      <w:r w:rsidRPr="000A0D3C">
        <w:rPr>
          <w:rFonts w:ascii="Arial" w:hAnsi="Arial" w:cs="Arial"/>
          <w:i/>
          <w:iCs/>
          <w:sz w:val="20"/>
          <w:szCs w:val="20"/>
        </w:rPr>
        <w:t>Shigella</w:t>
      </w:r>
      <w:r w:rsidRPr="000A0D3C">
        <w:rPr>
          <w:rFonts w:ascii="Arial" w:hAnsi="Arial" w:cs="Arial"/>
          <w:sz w:val="20"/>
          <w:szCs w:val="20"/>
        </w:rPr>
        <w:t xml:space="preserve"> spp. to changing environments. This study aims to isolate and characterize </w:t>
      </w:r>
      <w:r w:rsidRPr="000A0D3C">
        <w:rPr>
          <w:rFonts w:ascii="Arial" w:hAnsi="Arial" w:cs="Arial"/>
          <w:i/>
          <w:iCs/>
          <w:sz w:val="20"/>
          <w:szCs w:val="20"/>
        </w:rPr>
        <w:t>Shigella</w:t>
      </w:r>
      <w:r w:rsidRPr="000A0D3C">
        <w:rPr>
          <w:rFonts w:ascii="Arial" w:hAnsi="Arial" w:cs="Arial"/>
          <w:sz w:val="20"/>
          <w:szCs w:val="20"/>
        </w:rPr>
        <w:t xml:space="preserve"> species, determine their resistance profile and phylogeny as an essential guide to informing effective treatment measures in northeast Nigeria. Diarrhoeagenic stools samples were collected and cultured on selective media. Colonic phenotypic identification was done using classical microbiology</w:t>
      </w:r>
      <w:r w:rsidR="001F5DB5">
        <w:rPr>
          <w:rFonts w:ascii="Arial" w:hAnsi="Arial" w:cs="Arial"/>
          <w:sz w:val="20"/>
          <w:szCs w:val="20"/>
        </w:rPr>
        <w:t>,</w:t>
      </w:r>
      <w:r w:rsidRPr="000A0D3C">
        <w:rPr>
          <w:rFonts w:ascii="Arial" w:hAnsi="Arial" w:cs="Arial"/>
          <w:sz w:val="20"/>
          <w:szCs w:val="20"/>
        </w:rPr>
        <w:t xml:space="preserve"> biochemical testing</w:t>
      </w:r>
      <w:r w:rsidR="001F5DB5">
        <w:rPr>
          <w:rFonts w:ascii="Arial" w:hAnsi="Arial" w:cs="Arial"/>
          <w:sz w:val="20"/>
          <w:szCs w:val="20"/>
        </w:rPr>
        <w:t xml:space="preserve"> </w:t>
      </w:r>
      <w:proofErr w:type="spellStart"/>
      <w:r w:rsidR="001F5DB5">
        <w:rPr>
          <w:rFonts w:ascii="Arial" w:hAnsi="Arial" w:cs="Arial"/>
          <w:sz w:val="20"/>
          <w:szCs w:val="20"/>
        </w:rPr>
        <w:t>andm</w:t>
      </w:r>
      <w:r w:rsidRPr="000A0D3C">
        <w:rPr>
          <w:rFonts w:ascii="Arial" w:hAnsi="Arial" w:cs="Arial"/>
          <w:sz w:val="20"/>
          <w:szCs w:val="20"/>
        </w:rPr>
        <w:t>olecular</w:t>
      </w:r>
      <w:proofErr w:type="spellEnd"/>
      <w:r w:rsidR="001F5DB5">
        <w:rPr>
          <w:rFonts w:ascii="Arial" w:hAnsi="Arial" w:cs="Arial"/>
          <w:sz w:val="20"/>
          <w:szCs w:val="20"/>
        </w:rPr>
        <w:t xml:space="preserve"> methods.</w:t>
      </w:r>
      <w:r w:rsidRPr="000A0D3C">
        <w:rPr>
          <w:rFonts w:ascii="Arial" w:hAnsi="Arial" w:cs="Arial"/>
          <w:sz w:val="20"/>
          <w:szCs w:val="20"/>
        </w:rPr>
        <w:t xml:space="preserve"> The generated partial sequences </w:t>
      </w:r>
      <w:proofErr w:type="gramStart"/>
      <w:r w:rsidRPr="000A0D3C">
        <w:rPr>
          <w:rFonts w:ascii="Arial" w:hAnsi="Arial" w:cs="Arial"/>
          <w:sz w:val="20"/>
          <w:szCs w:val="20"/>
        </w:rPr>
        <w:t>aligned  and</w:t>
      </w:r>
      <w:proofErr w:type="gramEnd"/>
      <w:r w:rsidRPr="000A0D3C">
        <w:rPr>
          <w:rFonts w:ascii="Arial" w:hAnsi="Arial" w:cs="Arial"/>
          <w:sz w:val="20"/>
          <w:szCs w:val="20"/>
        </w:rPr>
        <w:t xml:space="preserve"> phylogenetic tree constructed.. Out of 324 diarrhoeagenic samples collected, 30 (9%) </w:t>
      </w:r>
      <w:r w:rsidRPr="000A0D3C">
        <w:rPr>
          <w:rFonts w:ascii="Arial" w:hAnsi="Arial" w:cs="Arial"/>
          <w:i/>
          <w:iCs/>
          <w:sz w:val="20"/>
          <w:szCs w:val="20"/>
        </w:rPr>
        <w:t>Shigella</w:t>
      </w:r>
      <w:r w:rsidRPr="000A0D3C">
        <w:rPr>
          <w:rFonts w:ascii="Arial" w:hAnsi="Arial" w:cs="Arial"/>
          <w:sz w:val="20"/>
          <w:szCs w:val="20"/>
        </w:rPr>
        <w:t xml:space="preserve"> species confirmed include </w:t>
      </w:r>
      <w:r w:rsidRPr="000A0D3C">
        <w:rPr>
          <w:rFonts w:ascii="Arial" w:hAnsi="Arial" w:cs="Arial"/>
          <w:i/>
          <w:iCs/>
          <w:sz w:val="20"/>
          <w:szCs w:val="20"/>
        </w:rPr>
        <w:t>Shigella</w:t>
      </w:r>
      <w:r w:rsidRPr="000A0D3C">
        <w:rPr>
          <w:rFonts w:ascii="Arial" w:hAnsi="Arial" w:cs="Arial"/>
          <w:sz w:val="20"/>
          <w:szCs w:val="20"/>
        </w:rPr>
        <w:t xml:space="preserve"> </w:t>
      </w:r>
      <w:r w:rsidRPr="000A0D3C">
        <w:rPr>
          <w:rFonts w:ascii="Arial" w:hAnsi="Arial" w:cs="Arial"/>
          <w:i/>
          <w:iCs/>
          <w:sz w:val="20"/>
          <w:szCs w:val="20"/>
        </w:rPr>
        <w:t>boydii</w:t>
      </w:r>
      <w:r w:rsidRPr="000A0D3C">
        <w:rPr>
          <w:rFonts w:ascii="Arial" w:hAnsi="Arial" w:cs="Arial"/>
          <w:sz w:val="20"/>
          <w:szCs w:val="20"/>
        </w:rPr>
        <w:t xml:space="preserve"> (13), </w:t>
      </w:r>
      <w:r w:rsidRPr="000A0D3C">
        <w:rPr>
          <w:rFonts w:ascii="Arial" w:hAnsi="Arial" w:cs="Arial"/>
          <w:i/>
          <w:iCs/>
          <w:sz w:val="20"/>
          <w:szCs w:val="20"/>
        </w:rPr>
        <w:t>Shigella</w:t>
      </w:r>
      <w:r w:rsidRPr="000A0D3C">
        <w:rPr>
          <w:rFonts w:ascii="Arial" w:hAnsi="Arial" w:cs="Arial"/>
          <w:sz w:val="20"/>
          <w:szCs w:val="20"/>
        </w:rPr>
        <w:t xml:space="preserve"> </w:t>
      </w:r>
      <w:r w:rsidRPr="000A0D3C">
        <w:rPr>
          <w:rFonts w:ascii="Arial" w:hAnsi="Arial" w:cs="Arial"/>
          <w:i/>
          <w:iCs/>
          <w:sz w:val="20"/>
          <w:szCs w:val="20"/>
        </w:rPr>
        <w:t>flexneri</w:t>
      </w:r>
      <w:r w:rsidRPr="000A0D3C">
        <w:rPr>
          <w:rFonts w:ascii="Arial" w:hAnsi="Arial" w:cs="Arial"/>
          <w:sz w:val="20"/>
          <w:szCs w:val="20"/>
        </w:rPr>
        <w:t xml:space="preserve"> (15) and </w:t>
      </w:r>
      <w:r w:rsidRPr="000A0D3C">
        <w:rPr>
          <w:rFonts w:ascii="Arial" w:hAnsi="Arial" w:cs="Arial"/>
          <w:i/>
          <w:iCs/>
          <w:sz w:val="20"/>
          <w:szCs w:val="20"/>
        </w:rPr>
        <w:t>Shigella</w:t>
      </w:r>
      <w:r w:rsidRPr="000A0D3C">
        <w:rPr>
          <w:rFonts w:ascii="Arial" w:hAnsi="Arial" w:cs="Arial"/>
          <w:sz w:val="20"/>
          <w:szCs w:val="20"/>
        </w:rPr>
        <w:t xml:space="preserve"> </w:t>
      </w:r>
      <w:proofErr w:type="spellStart"/>
      <w:r w:rsidRPr="000A0D3C">
        <w:rPr>
          <w:rFonts w:ascii="Arial" w:hAnsi="Arial" w:cs="Arial"/>
          <w:i/>
          <w:iCs/>
          <w:sz w:val="20"/>
          <w:szCs w:val="20"/>
        </w:rPr>
        <w:t>Sonnei</w:t>
      </w:r>
      <w:proofErr w:type="spellEnd"/>
      <w:r w:rsidRPr="000A0D3C">
        <w:rPr>
          <w:rFonts w:ascii="Arial" w:hAnsi="Arial" w:cs="Arial"/>
          <w:sz w:val="20"/>
          <w:szCs w:val="20"/>
        </w:rPr>
        <w:t xml:space="preserve"> (2). The high resistance was against Cefuroxime (100%), Ampicillin (80%), Amoxicillin-Clavulanic Acid (78%) while high susceptibility observed were against Amikacin (93%), Chloramphenicol (90%) and Azithromycin (85%). All five MDR phenotypes, one of which showed XDR potential and high MAR indices (0.2-0.9) including </w:t>
      </w:r>
      <w:r w:rsidRPr="000A0D3C">
        <w:rPr>
          <w:rFonts w:ascii="Arial" w:hAnsi="Arial" w:cs="Arial"/>
          <w:i/>
          <w:iCs/>
          <w:sz w:val="20"/>
          <w:szCs w:val="20"/>
        </w:rPr>
        <w:t>Shigella</w:t>
      </w:r>
      <w:r w:rsidRPr="000A0D3C">
        <w:rPr>
          <w:rFonts w:ascii="Arial" w:hAnsi="Arial" w:cs="Arial"/>
          <w:sz w:val="20"/>
          <w:szCs w:val="20"/>
        </w:rPr>
        <w:t xml:space="preserve"> </w:t>
      </w:r>
      <w:r w:rsidRPr="000A0D3C">
        <w:rPr>
          <w:rFonts w:ascii="Arial" w:hAnsi="Arial" w:cs="Arial"/>
          <w:i/>
          <w:iCs/>
          <w:sz w:val="20"/>
          <w:szCs w:val="20"/>
        </w:rPr>
        <w:t>boydii</w:t>
      </w:r>
      <w:r w:rsidRPr="000A0D3C">
        <w:rPr>
          <w:rFonts w:ascii="Arial" w:hAnsi="Arial" w:cs="Arial"/>
          <w:sz w:val="20"/>
          <w:szCs w:val="20"/>
        </w:rPr>
        <w:t xml:space="preserve"> and </w:t>
      </w:r>
      <w:r w:rsidRPr="000A0D3C">
        <w:rPr>
          <w:rFonts w:ascii="Arial" w:hAnsi="Arial" w:cs="Arial"/>
          <w:i/>
          <w:iCs/>
          <w:sz w:val="20"/>
          <w:szCs w:val="20"/>
        </w:rPr>
        <w:t>Shigella</w:t>
      </w:r>
      <w:r w:rsidRPr="000A0D3C">
        <w:rPr>
          <w:rFonts w:ascii="Arial" w:hAnsi="Arial" w:cs="Arial"/>
          <w:sz w:val="20"/>
          <w:szCs w:val="20"/>
        </w:rPr>
        <w:t xml:space="preserve"> </w:t>
      </w:r>
      <w:r w:rsidRPr="000A0D3C">
        <w:rPr>
          <w:rFonts w:ascii="Arial" w:hAnsi="Arial" w:cs="Arial"/>
          <w:i/>
          <w:iCs/>
          <w:sz w:val="20"/>
          <w:szCs w:val="20"/>
        </w:rPr>
        <w:t>flexneri</w:t>
      </w:r>
      <w:r w:rsidRPr="000A0D3C">
        <w:rPr>
          <w:rFonts w:ascii="Arial" w:hAnsi="Arial" w:cs="Arial"/>
          <w:sz w:val="20"/>
          <w:szCs w:val="20"/>
        </w:rPr>
        <w:t xml:space="preserve"> showed 16S rRNA amplicon around 720bp with sequences clustered within reference strains from China, Iran and U.S.A. </w:t>
      </w:r>
      <w:r w:rsidRPr="000A0D3C">
        <w:rPr>
          <w:rFonts w:ascii="Arial" w:hAnsi="Arial" w:cs="Arial"/>
          <w:i/>
          <w:iCs/>
          <w:sz w:val="20"/>
          <w:szCs w:val="20"/>
        </w:rPr>
        <w:t>Shigella</w:t>
      </w:r>
      <w:r w:rsidRPr="000A0D3C">
        <w:rPr>
          <w:rFonts w:ascii="Arial" w:hAnsi="Arial" w:cs="Arial"/>
          <w:sz w:val="20"/>
          <w:szCs w:val="20"/>
        </w:rPr>
        <w:t xml:space="preserve"> strains in this study </w:t>
      </w:r>
      <w:proofErr w:type="spellStart"/>
      <w:r w:rsidRPr="000A0D3C">
        <w:rPr>
          <w:rFonts w:ascii="Arial" w:hAnsi="Arial" w:cs="Arial"/>
          <w:sz w:val="20"/>
          <w:szCs w:val="20"/>
        </w:rPr>
        <w:t>favours</w:t>
      </w:r>
      <w:proofErr w:type="spellEnd"/>
      <w:r w:rsidRPr="000A0D3C">
        <w:rPr>
          <w:rFonts w:ascii="Arial" w:hAnsi="Arial" w:cs="Arial"/>
          <w:sz w:val="20"/>
          <w:szCs w:val="20"/>
        </w:rPr>
        <w:t xml:space="preserve"> Amikacin, Chloramphenicol and Azithromycin as possible empirical treatment option and call for compulsory AST before shigellosis treatment due high MAR indices for the MDR </w:t>
      </w:r>
      <w:r w:rsidRPr="000A0D3C">
        <w:rPr>
          <w:rFonts w:ascii="Arial" w:hAnsi="Arial" w:cs="Arial"/>
          <w:i/>
          <w:iCs/>
          <w:sz w:val="20"/>
          <w:szCs w:val="20"/>
        </w:rPr>
        <w:t>Shigella</w:t>
      </w:r>
      <w:r w:rsidRPr="000A0D3C">
        <w:rPr>
          <w:rFonts w:ascii="Arial" w:hAnsi="Arial" w:cs="Arial"/>
          <w:sz w:val="20"/>
          <w:szCs w:val="20"/>
        </w:rPr>
        <w:t xml:space="preserve"> species and XDR </w:t>
      </w:r>
      <w:r w:rsidRPr="000A0D3C">
        <w:rPr>
          <w:rFonts w:ascii="Arial" w:hAnsi="Arial" w:cs="Arial"/>
          <w:i/>
          <w:iCs/>
          <w:sz w:val="20"/>
          <w:szCs w:val="20"/>
        </w:rPr>
        <w:t>Shigella</w:t>
      </w:r>
      <w:r w:rsidRPr="000A0D3C">
        <w:rPr>
          <w:rFonts w:ascii="Arial" w:hAnsi="Arial" w:cs="Arial"/>
          <w:sz w:val="20"/>
          <w:szCs w:val="20"/>
        </w:rPr>
        <w:t xml:space="preserve"> </w:t>
      </w:r>
      <w:r w:rsidRPr="000A0D3C">
        <w:rPr>
          <w:rFonts w:ascii="Arial" w:hAnsi="Arial" w:cs="Arial"/>
          <w:i/>
          <w:iCs/>
          <w:sz w:val="20"/>
          <w:szCs w:val="20"/>
        </w:rPr>
        <w:t>flexneri</w:t>
      </w:r>
      <w:r w:rsidRPr="000A0D3C">
        <w:rPr>
          <w:rFonts w:ascii="Arial" w:hAnsi="Arial" w:cs="Arial"/>
          <w:sz w:val="20"/>
          <w:szCs w:val="20"/>
        </w:rPr>
        <w:t xml:space="preserve"> high risk. </w:t>
      </w:r>
      <w:r w:rsidRPr="000A0D3C">
        <w:rPr>
          <w:rFonts w:ascii="Arial" w:hAnsi="Arial" w:cs="Arial"/>
          <w:spacing w:val="1"/>
          <w:sz w:val="20"/>
          <w:szCs w:val="20"/>
        </w:rPr>
        <w:t xml:space="preserve">The guidelines recommend molecular diagnostics, genotypic </w:t>
      </w:r>
      <w:r w:rsidRPr="000A0D3C">
        <w:rPr>
          <w:rFonts w:ascii="Arial" w:hAnsi="Arial" w:cs="Arial"/>
          <w:sz w:val="20"/>
          <w:szCs w:val="20"/>
        </w:rPr>
        <w:t>high-risk strains</w:t>
      </w:r>
      <w:r w:rsidRPr="000A0D3C">
        <w:rPr>
          <w:rFonts w:ascii="Arial" w:hAnsi="Arial" w:cs="Arial"/>
          <w:spacing w:val="1"/>
          <w:sz w:val="20"/>
          <w:szCs w:val="20"/>
        </w:rPr>
        <w:t xml:space="preserve"> tracking to help clinicians tailor therapy and limit outbreaks of </w:t>
      </w:r>
      <w:r w:rsidRPr="000A0D3C">
        <w:rPr>
          <w:rFonts w:ascii="Arial" w:hAnsi="Arial" w:cs="Arial"/>
          <w:sz w:val="20"/>
          <w:szCs w:val="20"/>
        </w:rPr>
        <w:t xml:space="preserve">MDR </w:t>
      </w:r>
      <w:r w:rsidRPr="000A0D3C">
        <w:rPr>
          <w:rFonts w:ascii="Arial" w:hAnsi="Arial" w:cs="Arial"/>
          <w:i/>
          <w:iCs/>
          <w:sz w:val="20"/>
          <w:szCs w:val="20"/>
        </w:rPr>
        <w:t>Shigella</w:t>
      </w:r>
      <w:r w:rsidRPr="000A0D3C">
        <w:rPr>
          <w:rFonts w:ascii="Arial" w:hAnsi="Arial" w:cs="Arial"/>
          <w:sz w:val="20"/>
          <w:szCs w:val="20"/>
        </w:rPr>
        <w:t xml:space="preserve"> spp. </w:t>
      </w:r>
      <w:r w:rsidR="00A77D7E">
        <w:rPr>
          <w:rFonts w:ascii="Arial" w:hAnsi="Arial" w:cs="Arial"/>
          <w:sz w:val="20"/>
          <w:szCs w:val="20"/>
        </w:rPr>
        <w:t>There is</w:t>
      </w:r>
      <w:r w:rsidRPr="000A0D3C">
        <w:rPr>
          <w:rFonts w:ascii="Arial" w:hAnsi="Arial" w:cs="Arial"/>
          <w:sz w:val="20"/>
          <w:szCs w:val="20"/>
        </w:rPr>
        <w:t xml:space="preserve"> need for coordinated national strategy to drive intentional collaboration with research institutions to meet the targets for AMR research in Nigeria.</w:t>
      </w:r>
      <w:r w:rsidRPr="000A0D3C">
        <w:rPr>
          <w:rFonts w:ascii="Arial" w:hAnsi="Arial" w:cs="Arial"/>
          <w:spacing w:val="1"/>
          <w:sz w:val="20"/>
          <w:szCs w:val="20"/>
        </w:rPr>
        <w:t xml:space="preserve"> </w:t>
      </w:r>
      <w:r w:rsidRPr="000A0D3C">
        <w:rPr>
          <w:rFonts w:ascii="Arial" w:hAnsi="Arial" w:cs="Arial"/>
          <w:sz w:val="20"/>
          <w:szCs w:val="20"/>
        </w:rPr>
        <w:t>These findings underscore the urgent need for WGS-enhanced surveillance and regional antibiotic stewardship for better genomic information.</w:t>
      </w:r>
    </w:p>
    <w:p w14:paraId="63340D6A" w14:textId="77777777" w:rsidR="000A0D3C" w:rsidRPr="000A0D3C" w:rsidRDefault="000A0D3C" w:rsidP="000A0D3C">
      <w:pPr>
        <w:spacing w:line="240" w:lineRule="auto"/>
        <w:jc w:val="both"/>
        <w:rPr>
          <w:rFonts w:ascii="Arial" w:hAnsi="Arial" w:cs="Arial"/>
          <w:b/>
          <w:bCs/>
          <w:i/>
          <w:iCs/>
          <w:sz w:val="20"/>
          <w:szCs w:val="20"/>
        </w:rPr>
      </w:pPr>
      <w:r w:rsidRPr="000A0D3C">
        <w:rPr>
          <w:rFonts w:ascii="Arial" w:hAnsi="Arial" w:cs="Arial"/>
          <w:b/>
          <w:bCs/>
          <w:i/>
          <w:iCs/>
          <w:sz w:val="20"/>
          <w:szCs w:val="20"/>
        </w:rPr>
        <w:t>Keywords: MDR, XDR, MARI, Shigellosis, Cluster, Genotype, Bauchi, Damaturu</w:t>
      </w:r>
    </w:p>
    <w:p w14:paraId="48D266F6" w14:textId="77777777" w:rsidR="000A0D3C" w:rsidRDefault="000A0D3C" w:rsidP="000A0D3C">
      <w:pPr>
        <w:spacing w:line="240" w:lineRule="auto"/>
        <w:jc w:val="both"/>
        <w:rPr>
          <w:rFonts w:ascii="Arial" w:hAnsi="Arial" w:cs="Arial"/>
          <w:b/>
          <w:bCs/>
        </w:rPr>
      </w:pPr>
    </w:p>
    <w:p w14:paraId="5EF380F6" w14:textId="31652142" w:rsidR="000A0D3C" w:rsidRPr="000A0D3C" w:rsidRDefault="000A0D3C" w:rsidP="000A0D3C">
      <w:pPr>
        <w:spacing w:line="240" w:lineRule="auto"/>
        <w:jc w:val="both"/>
        <w:rPr>
          <w:rFonts w:ascii="Arial" w:hAnsi="Arial" w:cs="Arial"/>
          <w:b/>
          <w:bCs/>
          <w:sz w:val="22"/>
          <w:szCs w:val="22"/>
        </w:rPr>
      </w:pPr>
      <w:r>
        <w:rPr>
          <w:rFonts w:ascii="Arial" w:hAnsi="Arial" w:cs="Arial"/>
          <w:b/>
          <w:bCs/>
        </w:rPr>
        <w:t>1.</w:t>
      </w:r>
      <w:r w:rsidRPr="000A0D3C">
        <w:rPr>
          <w:rFonts w:ascii="Arial" w:hAnsi="Arial" w:cs="Arial"/>
          <w:b/>
          <w:bCs/>
        </w:rPr>
        <w:t xml:space="preserve"> </w:t>
      </w:r>
      <w:r w:rsidRPr="000A0D3C">
        <w:rPr>
          <w:rFonts w:ascii="Arial" w:hAnsi="Arial" w:cs="Arial"/>
          <w:b/>
          <w:bCs/>
          <w:sz w:val="22"/>
          <w:szCs w:val="22"/>
        </w:rPr>
        <w:t>INTRODUCTION</w:t>
      </w:r>
    </w:p>
    <w:p w14:paraId="3EA734F5" w14:textId="79225CE8" w:rsidR="000A0D3C" w:rsidRPr="000A0D3C" w:rsidRDefault="000A0D3C" w:rsidP="000A0D3C">
      <w:pPr>
        <w:spacing w:after="0" w:line="240" w:lineRule="auto"/>
        <w:jc w:val="both"/>
        <w:rPr>
          <w:rFonts w:ascii="Arial" w:hAnsi="Arial" w:cs="Arial"/>
          <w:sz w:val="20"/>
          <w:szCs w:val="20"/>
        </w:rPr>
      </w:pPr>
      <w:r w:rsidRPr="000A0D3C">
        <w:rPr>
          <w:rFonts w:ascii="Arial" w:hAnsi="Arial" w:cs="Arial"/>
          <w:i/>
          <w:iCs/>
          <w:sz w:val="20"/>
          <w:szCs w:val="20"/>
        </w:rPr>
        <w:t>Shigella</w:t>
      </w:r>
      <w:r w:rsidRPr="000A0D3C">
        <w:rPr>
          <w:rFonts w:ascii="Arial" w:hAnsi="Arial" w:cs="Arial"/>
          <w:sz w:val="20"/>
          <w:szCs w:val="20"/>
        </w:rPr>
        <w:t xml:space="preserve"> species (</w:t>
      </w:r>
      <w:r w:rsidRPr="000A0D3C">
        <w:rPr>
          <w:rFonts w:ascii="Arial" w:hAnsi="Arial" w:cs="Arial"/>
          <w:i/>
          <w:iCs/>
          <w:sz w:val="20"/>
          <w:szCs w:val="20"/>
        </w:rPr>
        <w:t xml:space="preserve">Shigella </w:t>
      </w:r>
      <w:proofErr w:type="spellStart"/>
      <w:r w:rsidRPr="000A0D3C">
        <w:rPr>
          <w:rFonts w:ascii="Arial" w:hAnsi="Arial" w:cs="Arial"/>
          <w:i/>
          <w:iCs/>
          <w:sz w:val="20"/>
          <w:szCs w:val="20"/>
        </w:rPr>
        <w:t>flexneri</w:t>
      </w:r>
      <w:proofErr w:type="spellEnd"/>
      <w:r w:rsidRPr="000A0D3C">
        <w:rPr>
          <w:rFonts w:ascii="Arial" w:hAnsi="Arial" w:cs="Arial"/>
          <w:sz w:val="20"/>
          <w:szCs w:val="20"/>
        </w:rPr>
        <w:t xml:space="preserve">, </w:t>
      </w:r>
      <w:r w:rsidRPr="000A0D3C">
        <w:rPr>
          <w:rFonts w:ascii="Arial" w:hAnsi="Arial" w:cs="Arial"/>
          <w:i/>
          <w:iCs/>
          <w:sz w:val="20"/>
          <w:szCs w:val="20"/>
        </w:rPr>
        <w:t xml:space="preserve">Shigella </w:t>
      </w:r>
      <w:proofErr w:type="spellStart"/>
      <w:r w:rsidRPr="000A0D3C">
        <w:rPr>
          <w:rFonts w:ascii="Arial" w:hAnsi="Arial" w:cs="Arial"/>
          <w:i/>
          <w:iCs/>
          <w:sz w:val="20"/>
          <w:szCs w:val="20"/>
        </w:rPr>
        <w:t>dysenteriae</w:t>
      </w:r>
      <w:proofErr w:type="spellEnd"/>
      <w:r w:rsidRPr="000A0D3C">
        <w:rPr>
          <w:rFonts w:ascii="Arial" w:hAnsi="Arial" w:cs="Arial"/>
          <w:sz w:val="20"/>
          <w:szCs w:val="20"/>
        </w:rPr>
        <w:t xml:space="preserve">, </w:t>
      </w:r>
      <w:r w:rsidRPr="000A0D3C">
        <w:rPr>
          <w:rFonts w:ascii="Arial" w:hAnsi="Arial" w:cs="Arial"/>
          <w:i/>
          <w:iCs/>
          <w:sz w:val="20"/>
          <w:szCs w:val="20"/>
        </w:rPr>
        <w:t xml:space="preserve">Shigella </w:t>
      </w:r>
      <w:proofErr w:type="spellStart"/>
      <w:r w:rsidRPr="000A0D3C">
        <w:rPr>
          <w:rFonts w:ascii="Arial" w:hAnsi="Arial" w:cs="Arial"/>
          <w:i/>
          <w:iCs/>
          <w:sz w:val="20"/>
          <w:szCs w:val="20"/>
        </w:rPr>
        <w:t>Sonnei</w:t>
      </w:r>
      <w:proofErr w:type="spellEnd"/>
      <w:r w:rsidRPr="000A0D3C">
        <w:rPr>
          <w:rFonts w:ascii="Arial" w:hAnsi="Arial" w:cs="Arial"/>
          <w:sz w:val="20"/>
          <w:szCs w:val="20"/>
        </w:rPr>
        <w:t xml:space="preserve">, and </w:t>
      </w:r>
      <w:r w:rsidRPr="000A0D3C">
        <w:rPr>
          <w:rFonts w:ascii="Arial" w:hAnsi="Arial" w:cs="Arial"/>
          <w:i/>
          <w:iCs/>
          <w:sz w:val="20"/>
          <w:szCs w:val="20"/>
        </w:rPr>
        <w:t>Shigella boydii</w:t>
      </w:r>
      <w:r w:rsidRPr="000A0D3C">
        <w:rPr>
          <w:rFonts w:ascii="Arial" w:hAnsi="Arial" w:cs="Arial"/>
          <w:sz w:val="20"/>
          <w:szCs w:val="20"/>
        </w:rPr>
        <w:t xml:space="preserve">) are small, non-capsulated, non-motile rods that are the most common cause of severe dysentery across the globe. The fecal-oral route of transmission is activated by direct contact with an infected individual or by coming into touch with contaminated food, drink, or fomites. In the past, travel to low-income areas with unhygienic food and water such as sub-Saharan Africa has been associated with cases in high-income countries. However, cases are now isolated from individuals who never travel, particularly among men who have sexual relations with men in the developed part of the world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Rgs817Ov","properties":{"formattedCitation":"(Mitchell et al., 2021)","plainCitation":"(Mitchell et al., 2021)","noteIndex":0},"citationItems":[{"id":"KjsKVfF1/UwMtiXEo","uris":["http://www.mendeley.com/documents/?uuid=334b169a-5146-407b-80a6-0539515aea9e"],"itemData":{"DOI":"10.1128/spectrum.01213-21","ISSN":"21650497","PMID":"34908501","abstract":" Within the last 2 decades there have been an increasing number of Shigella spp. outbreaks among men who have sex with men (MSM) worldwide. In 2015, Public Health England (PHE) introduced routine whole genome sequencing (WGS) for the national surveillance of Shigella spp.  The public health value of whole genome sequencing (WGS) for Shigella spp. in England has been limited by a lack of information on sexual identity and behavior. We combined WGS data with other data sources to better understand Shigella flexneri transmission in men who have sex with men (MSM). WGS data for all S. flexneri isolates referred to the national reference laboratory were linked to i) clinical and behavioral data collected in seven of 21 health regions in England using a standardized exposure questionnaire and, ii) national HIV surveillance data. We included 926 S. flexneri isolates, of which 43.0% ( n = 398) fell phylogenetically within two domestically circulating clades associated with genotypic markers of azithromycin resistance. Approximately one third of isolates in these clades were from people living with HIV, primarily acquired through sex between men. 182 (19.7%) isolates had linked questionnaire data; 88% (84/95) of MSM isolates fell phylogenetically within the domestically circulating clades, while 92% (72/78) of isolates from other cases fell within lineages linked with travel to high-risk regions. There was no evidence of sustained transmission between networks of MSM and the wider community. MSM were more likely to be admitted to hospital and receive antimicrobials. Our study emphasizes the importance of sex between men as a major route of transmission for S. flexneri . Combined WGS, epidemiological and clinical data provide unique insights that can inform contact tracing, clinical management and the delivery of targeted prevention activities. Future studies should investigate why MSM experience more severe clinical outcomes.  IMPORTANCE Within the last 2 decades there have been an increasing number of Shigella spp. outbreaks among men who have sex with men (MSM) worldwide. In 2015, Public Health England (PHE) introduced routine whole genome sequencing (WGS) for the national surveillance of Shigella spp. However, the lack of information on sexual identity and behavior has hindered interpretation. Our study illustrates the power of linking WGS data with epidemiological, behavioral, and clinical data. We provide unique population-level insights into different tran…","author":[{"dropping-particle":"","family":"Mitchell","given":"Holly D.","non-dropping-particle":"","parse-names":false,"suffix":""},{"dropping-particle":"","family":"Thomson","given":"Nicholas R.","non-dropping-particle":"","parse-names":false,"suffix":""},{"dropping-particle":"","family":"Jenkins","given":"Claire","non-dropping-particle":"","parse-names":false,"suffix":""},{"dropping-particle":"","family":"Dallman","given":"Timothy J.","non-dropping-particle":"","parse-names":false,"suffix":""},{"dropping-particle":"","family":"Painset","given":"Anaïs","non-dropping-particle":"","parse-names":false,"suffix":""},{"dropping-particle":"","family":"Kirwan","given":"Peter","non-dropping-particle":"","parse-names":false,"suffix":""},{"dropping-particle":"","family":"Delpech","given":"Valerie","non-dropping-particle":"","parse-names":false,"suffix":""},{"dropping-particle":"","family":"Mikhail","given":"Amy F. W.","non-dropping-particle":"","parse-names":false,"suffix":""},{"dropping-particle":"","family":"Field","given":"Nigel","non-dropping-particle":"","parse-names":false,"suffix":""},{"dropping-particle":"","family":"Hughes","given":"Gwenda","non-dropping-particle":"","parse-names":false,"suffix":""}],"container-title":"Microbiology Spectrum","id":"ITEM-1","issue":"3","issued":{"date-parts":[["2021"]]},"page":"1-14","publisher":"American Society for Microbiology","title":"Linkage of Whole Genome Sequencing, Epidemiological, and Clinical Data to Understand the Genetic Diversity and Clinical Outcomes of Shigella flexneri among Men Who Have Sex with Men in England","type":"article-journal","volume":"9"}}],"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Mitchell et al., 2021)</w:t>
      </w:r>
      <w:r w:rsidRPr="000A0D3C">
        <w:rPr>
          <w:rFonts w:ascii="Arial" w:hAnsi="Arial" w:cs="Arial"/>
          <w:sz w:val="20"/>
          <w:szCs w:val="20"/>
        </w:rPr>
        <w:fldChar w:fldCharType="end"/>
      </w:r>
      <w:r w:rsidRPr="000A0D3C">
        <w:rPr>
          <w:rFonts w:ascii="Arial" w:hAnsi="Arial" w:cs="Arial"/>
          <w:sz w:val="20"/>
          <w:szCs w:val="20"/>
        </w:rPr>
        <w:t xml:space="preserve"> and India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ZPPXaH4y","properties":{"formattedCitation":"(Nandi et al., 2023)","plainCitation":"(Nandi et al., 2023)","noteIndex":0},"citationItems":[{"id":1314,"uris":["http://zotero.org/users/16296113/items/AYQ3IYT5"],"itemData":{"id":1314,"type":"article-journal","abstract":"Shigellosis is one of the driving factors for extrahepatic manifestations of sexually transmitted Hepatitis-C infection, which was previously thought to affect only men who have sex with men (MSM) who were human immunodeficiency virus (HIV)-positive. Highly infectious diseases like shigellosis which has been termed as the potent factor for creating 'perfect storm' of disease transmission with the conjunction of specific sexual activities between men, and HIV status is something which needs attention. Strategies such as health communication and social marketing could be utilized to enhance MSM awareness of shigellosis, and these efforts should focus on giving answers to the sorts of queries respondents pose regarding shigellosis.","container-title":"Indian Journal of Public Health","DOI":"10.4103/ijph.ijph_1947_21","issue":"3","page":"480-481","title":"Shigella storm and men who have sex with men: A perspective on the Indian context","volume":"67","author":[{"family":"Nandi","given":"Dhruva"},{"family":"Kaur","given":"Karuna"},{"family":"Janardhanan","given":"Rajiv"}],"issued":{"date-parts":[["2023"]]}}}],"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Nandi et al., 2023)</w:t>
      </w:r>
      <w:r w:rsidRPr="000A0D3C">
        <w:rPr>
          <w:rFonts w:ascii="Arial" w:hAnsi="Arial" w:cs="Arial"/>
          <w:sz w:val="20"/>
          <w:szCs w:val="20"/>
        </w:rPr>
        <w:fldChar w:fldCharType="end"/>
      </w:r>
      <w:r w:rsidRPr="000A0D3C">
        <w:rPr>
          <w:rFonts w:ascii="Arial" w:hAnsi="Arial" w:cs="Arial"/>
          <w:sz w:val="20"/>
          <w:szCs w:val="20"/>
        </w:rPr>
        <w:t xml:space="preserve">.  The illness is characterized by a brief incubation period (8 to 72 hours) and abrupt watery diarrhea, which is sometimes accompanied by muscles cramps, vomiting, and other problems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0BoHBeZR","properties":{"formattedCitation":"(Matanza &amp; Clements, 2023)","plainCitation":"(Matanza &amp; Clements, 2023)","noteIndex":0},"citationItems":[{"id":"KjsKVfF1/4oQFHVIr","uris":["http://www.mendeley.com/documents/?uuid=637334c6-69f1-42c5-844a-11b52a655555"],"itemData":{"DOI":"10.1080/21505594.2023.2280838","ISSN":"21505608","PMID":"37994877","abstract":"Shigella spp. are the causative agent of shigellosis (or bacillary dysentery), a diarrhoeal disease characterized for the bacterial invasion of gut epithelial cells. Among the 4 species included in the genus, Shigella flexneri is principally responsible for the disease in the developing world while Shigella sonnei is the main causative agent in high-income countries. Remarkably, as more countries improve their socioeconomic conditions, we observe an increase in the relative prevalence of S. sonnei. To date, the reasons behind this change in aetiology depending on economic growth are not understood. S. flexneri has been widely used as a model to study the pathogenesis of the genus, but as more research data are collected, important discrepancies with S. sonnei have come to light. In comparison to S. flexneri, S. sonnei can be differentiated in numerous aspects; it presents a characteristic O-antigen identical to that of one serogroup of the environmental bacterium Plesiomonas shigelloides, a group 4 capsule, antibacterial mechanisms to outcompete and displace gut commensal bacteria, and a poorer adaptation to an intracellular lifestyle. In addition, the World Health Organization (WHO) have recognized the significant threat posed by antibiotic-resistant strains of S. sonnei, demanding new approaches. This review gathers knowledge on what is known about S. sonnei within the context of other Shigella spp. and aims to open the door for future research on understanding the increasing spread of this pathogen.","author":[{"dropping-particle":"","family":"Matanza","given":"Xosé M.","non-dropping-particle":"","parse-names":false,"suffix":""},{"dropping-particle":"","family":"Clements","given":"Abigail","non-dropping-particle":"","parse-names":false,"suffix":""}],"container-title":"Virulence","id":"ITEM-1","issue":"1","issued":{"date-parts":[["2023"]]},"page":"2280838","publisher":"Taylor &amp; Francis","title":"Pathogenicity and virulence of Shigella sonnei: A highly drug-resistant pathogen of increasing prevalence","type":"article-journal","volume":"14"}}],"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Matanza &amp; Clements, 2023)</w:t>
      </w:r>
      <w:r w:rsidRPr="000A0D3C">
        <w:rPr>
          <w:rFonts w:ascii="Arial" w:hAnsi="Arial" w:cs="Arial"/>
          <w:sz w:val="20"/>
          <w:szCs w:val="20"/>
        </w:rPr>
        <w:fldChar w:fldCharType="end"/>
      </w:r>
      <w:r w:rsidRPr="000A0D3C">
        <w:rPr>
          <w:rFonts w:ascii="Arial" w:hAnsi="Arial" w:cs="Arial"/>
          <w:sz w:val="20"/>
          <w:szCs w:val="20"/>
        </w:rPr>
        <w:t>.</w:t>
      </w:r>
    </w:p>
    <w:p w14:paraId="2FA781CF" w14:textId="528DB166" w:rsidR="000A0D3C" w:rsidRPr="000A0D3C" w:rsidRDefault="000A0D3C" w:rsidP="000A0D3C">
      <w:pPr>
        <w:jc w:val="both"/>
        <w:rPr>
          <w:rFonts w:ascii="Arial" w:hAnsi="Arial" w:cs="Arial"/>
          <w:sz w:val="20"/>
          <w:szCs w:val="20"/>
        </w:rPr>
      </w:pPr>
      <w:r w:rsidRPr="000A0D3C">
        <w:rPr>
          <w:rFonts w:ascii="Arial" w:hAnsi="Arial" w:cs="Arial"/>
          <w:sz w:val="20"/>
          <w:szCs w:val="20"/>
        </w:rPr>
        <w:t xml:space="preserve">Although there is a lack of thorough community data on shigellosis, the majority of hospital-based research indicate that children under the age of five have the greatest case-fatality rate, especially if they are malnourished. There have been reports of baby death rates as </w:t>
      </w:r>
      <w:r w:rsidR="000A6644">
        <w:rPr>
          <w:rFonts w:ascii="Arial" w:hAnsi="Arial" w:cs="Arial"/>
          <w:sz w:val="20"/>
          <w:szCs w:val="20"/>
        </w:rPr>
        <w:t>young</w:t>
      </w:r>
      <w:r w:rsidRPr="000A0D3C">
        <w:rPr>
          <w:rFonts w:ascii="Arial" w:hAnsi="Arial" w:cs="Arial"/>
          <w:sz w:val="20"/>
          <w:szCs w:val="20"/>
        </w:rPr>
        <w:t xml:space="preserve"> as 4 months and child mortality rates as high as 3.9% and 19.3%, respectively, in epidemic circumstances. With the exception of a peculiar </w:t>
      </w:r>
      <w:r w:rsidRPr="000A0D3C">
        <w:rPr>
          <w:rFonts w:ascii="Arial" w:hAnsi="Arial" w:cs="Arial"/>
          <w:sz w:val="20"/>
          <w:szCs w:val="20"/>
        </w:rPr>
        <w:lastRenderedPageBreak/>
        <w:t xml:space="preserve">epidemic in the Central African Republic that killed young adults from sepsis, intestinal perforation, toxic megacolon, dehydration, </w:t>
      </w:r>
      <w:proofErr w:type="spellStart"/>
      <w:r w:rsidRPr="000A0D3C">
        <w:rPr>
          <w:rFonts w:ascii="Arial" w:hAnsi="Arial" w:cs="Arial"/>
          <w:sz w:val="20"/>
          <w:szCs w:val="20"/>
        </w:rPr>
        <w:t>hyponatraemia</w:t>
      </w:r>
      <w:proofErr w:type="spellEnd"/>
      <w:r w:rsidRPr="000A0D3C">
        <w:rPr>
          <w:rFonts w:ascii="Arial" w:hAnsi="Arial" w:cs="Arial"/>
          <w:sz w:val="20"/>
          <w:szCs w:val="20"/>
        </w:rPr>
        <w:t>, encephalopathy, hemolytic-</w:t>
      </w:r>
      <w:proofErr w:type="spellStart"/>
      <w:r w:rsidRPr="000A0D3C">
        <w:rPr>
          <w:rFonts w:ascii="Arial" w:hAnsi="Arial" w:cs="Arial"/>
          <w:sz w:val="20"/>
          <w:szCs w:val="20"/>
        </w:rPr>
        <w:t>uraemic</w:t>
      </w:r>
      <w:proofErr w:type="spellEnd"/>
      <w:r w:rsidRPr="000A0D3C">
        <w:rPr>
          <w:rFonts w:ascii="Arial" w:hAnsi="Arial" w:cs="Arial"/>
          <w:sz w:val="20"/>
          <w:szCs w:val="20"/>
        </w:rPr>
        <w:t xml:space="preserve"> syndrome, and pneumonia, the mortality rate generally decreased with age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ZqUi49wz","properties":{"formattedCitation":"(Sahl et al., 2015)","plainCitation":"(Sahl et al., 2015)","noteIndex":0},"citationItems":[{"id":"KjsKVfF1/157kc7LL","uris":["http://www.mendeley.com/documents/?uuid=a1125806-a072-4960-83e6-770e4360e870"],"itemData":{"DOI":"10.1128/JCM.03527-14","ISSN":"1098660X","PMID":"25588655","abstract":"Shigellae cause significant diarrheal disease and mortality in humans, as there are approximately 163 million episodes of shigellosis and 1.1 million deaths annually. While significant strides have been made in the understanding of the pathogenesis, few studies on the genomic content of the Shigella species have been completed. The goal of this study was to characterize the genomic diversity of Shigella species through sequencing of 55 isolates representing members of each of the four Shigella species: S. flexneri, S. sonnei, S. boydii, and S. dysenteriae. Phylogeny inferred from 336 available Shigella and Escherichia coli genomes defined exclusive clades of Shigella; conserved genomic markers that can identify each clade were then identified. PCR assays were developed for each clade-specific marker, which was combined with an amplicon for the conserved Shigella invasion antigen, IpaH3, into a multiplex PCR assay. This assay demonstrated high specificity, correctly identifying 218 of 221 presumptive Shigella isolates, and sensitivity, by not identifying any of 151 diverse E. Coli isolates incorrectly as Shigella. This new phylogenomicsbased PCR assay represents a valuable tool for rapid typing of uncharacterized Shigella isolates and provides a framework that can be utilized for the identification of novel genomic markers from genomic data.","author":[{"dropping-particle":"","family":"Sahl","given":"Jason W.","non-dropping-particle":"","parse-names":false,"suffix":""},{"dropping-particle":"","family":"Morris","given":"Carolyn R.","non-dropping-particle":"","parse-names":false,"suffix":""},{"dropping-particle":"","family":"Emberger","given":"Jennifer","non-dropping-particle":"","parse-names":false,"suffix":""},{"dropping-particle":"","family":"Fraser","given":"Claire M.","non-dropping-particle":"","parse-names":false,"suffix":""},{"dropping-particle":"","family":"Ochieng","given":"John Benjamin","non-dropping-particle":"","parse-names":false,"suffix":""},{"dropping-particle":"","family":"Juma","given":"Jane","non-dropping-particle":"","parse-names":false,"suffix":""},{"dropping-particle":"","family":"Fields","given":"Barry","non-dropping-particle":"","parse-names":false,"suffix":""},{"dropping-particle":"","family":"Breiman","given":"Robert F.","non-dropping-particle":"","parse-names":false,"suffix":""},{"dropping-particle":"","family":"Gilmour","given":"Matthew","non-dropping-particle":"","parse-names":false,"suffix":""},{"dropping-particle":"","family":"Nataro","given":"James P.","non-dropping-particle":"","parse-names":false,"suffix":""},{"dropping-particle":"","family":"Rasko","given":"David A.","non-dropping-particle":"","parse-names":false,"suffix":""}],"container-title":"Journal of Clinical Microbiology","id":"ITEM-1","issue":"3","issued":{"date-parts":[["2015"]]},"page":"951-960","title":"Defining the phylogenomics of Shigella species: A pathway to diagnostics","type":"article-journal","volume":"53"}}],"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Sahl et al., 2015)</w:t>
      </w:r>
      <w:r w:rsidRPr="000A0D3C">
        <w:rPr>
          <w:rFonts w:ascii="Arial" w:hAnsi="Arial" w:cs="Arial"/>
          <w:sz w:val="20"/>
          <w:szCs w:val="20"/>
        </w:rPr>
        <w:fldChar w:fldCharType="end"/>
      </w:r>
      <w:r w:rsidRPr="000A0D3C">
        <w:rPr>
          <w:rFonts w:ascii="Arial" w:hAnsi="Arial" w:cs="Arial"/>
          <w:sz w:val="20"/>
          <w:szCs w:val="20"/>
        </w:rPr>
        <w:t xml:space="preserve">. An estimated 1.1 million people die from shigellosis each year, with children being the most common age group to experience this type of mortality in developing countries like Nigeria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ybbuFFJg","properties":{"formattedCitation":"(Sahl et al., 2015)","plainCitation":"(Sahl et al., 2015)","noteIndex":0},"citationItems":[{"id":"KjsKVfF1/157kc7LL","uris":["http://www.mendeley.com/documents/?uuid=a1125806-a072-4960-83e6-770e4360e870"],"itemData":{"DOI":"10.1128/JCM.03527-14","ISSN":"1098660X","PMID":"25588655","abstract":"Shigellae cause significant diarrheal disease and mortality in humans, as there are approximately 163 million episodes of shigellosis and 1.1 million deaths annually. While significant strides have been made in the understanding of the pathogenesis, few studies on the genomic content of the Shigella species have been completed. The goal of this study was to characterize the genomic diversity of Shigella species through sequencing of 55 isolates representing members of each of the four Shigella species: S. flexneri, S. sonnei, S. boydii, and S. dysenteriae. Phylogeny inferred from 336 available Shigella and Escherichia coli genomes defined exclusive clades of Shigella; conserved genomic markers that can identify each clade were then identified. PCR assays were developed for each clade-specific marker, which was combined with an amplicon for the conserved Shigella invasion antigen, IpaH3, into a multiplex PCR assay. This assay demonstrated high specificity, correctly identifying 218 of 221 presumptive Shigella isolates, and sensitivity, by not identifying any of 151 diverse E. Coli isolates incorrectly as Shigella. This new phylogenomicsbased PCR assay represents a valuable tool for rapid typing of uncharacterized Shigella isolates and provides a framework that can be utilized for the identification of novel genomic markers from genomic data.","author":[{"dropping-particle":"","family":"Sahl","given":"Jason W.","non-dropping-particle":"","parse-names":false,"suffix":""},{"dropping-particle":"","family":"Morris","given":"Carolyn R.","non-dropping-particle":"","parse-names":false,"suffix":""},{"dropping-particle":"","family":"Emberger","given":"Jennifer","non-dropping-particle":"","parse-names":false,"suffix":""},{"dropping-particle":"","family":"Fraser","given":"Claire M.","non-dropping-particle":"","parse-names":false,"suffix":""},{"dropping-particle":"","family":"Ochieng","given":"John Benjamin","non-dropping-particle":"","parse-names":false,"suffix":""},{"dropping-particle":"","family":"Juma","given":"Jane","non-dropping-particle":"","parse-names":false,"suffix":""},{"dropping-particle":"","family":"Fields","given":"Barry","non-dropping-particle":"","parse-names":false,"suffix":""},{"dropping-particle":"","family":"Breiman","given":"Robert F.","non-dropping-particle":"","parse-names":false,"suffix":""},{"dropping-particle":"","family":"Gilmour","given":"Matthew","non-dropping-particle":"","parse-names":false,"suffix":""},{"dropping-particle":"","family":"Nataro","given":"James P.","non-dropping-particle":"","parse-names":false,"suffix":""},{"dropping-particle":"","family":"Rasko","given":"David A.","non-dropping-particle":"","parse-names":false,"suffix":""}],"container-title":"Journal of Clinical Microbiology","id":"ITEM-1","issue":"3","issued":{"date-parts":[["2015"]]},"page":"951-960","title":"Defining the phylogenomics of Shigella species: A pathway to diagnostics","type":"article-journal","volume":"53"}}],"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Sahl et al., 2015)</w:t>
      </w:r>
      <w:r w:rsidRPr="000A0D3C">
        <w:rPr>
          <w:rFonts w:ascii="Arial" w:hAnsi="Arial" w:cs="Arial"/>
          <w:sz w:val="20"/>
          <w:szCs w:val="20"/>
        </w:rPr>
        <w:fldChar w:fldCharType="end"/>
      </w:r>
      <w:r w:rsidRPr="000A0D3C">
        <w:rPr>
          <w:rFonts w:ascii="Arial" w:hAnsi="Arial" w:cs="Arial"/>
          <w:sz w:val="20"/>
          <w:szCs w:val="20"/>
        </w:rPr>
        <w:t xml:space="preserve">. </w:t>
      </w:r>
      <w:bookmarkStart w:id="0" w:name="_Hlk209992615"/>
      <w:r w:rsidRPr="000A0D3C">
        <w:rPr>
          <w:rFonts w:ascii="Arial" w:hAnsi="Arial" w:cs="Arial"/>
          <w:sz w:val="20"/>
          <w:szCs w:val="20"/>
        </w:rPr>
        <w:t>Nigeria has the 185th highest age-standardized mortality rate</w:t>
      </w:r>
      <w:bookmarkEnd w:id="0"/>
      <w:r w:rsidRPr="000A0D3C">
        <w:rPr>
          <w:rFonts w:ascii="Arial" w:hAnsi="Arial" w:cs="Arial"/>
          <w:sz w:val="20"/>
          <w:szCs w:val="20"/>
        </w:rPr>
        <w:t xml:space="preserve"> per 100,000 population associated with </w:t>
      </w:r>
      <w:bookmarkStart w:id="1" w:name="_Hlk209992668"/>
      <w:r w:rsidRPr="000A0D3C">
        <w:rPr>
          <w:rFonts w:ascii="Arial" w:hAnsi="Arial" w:cs="Arial"/>
          <w:sz w:val="20"/>
          <w:szCs w:val="20"/>
        </w:rPr>
        <w:t>AMR across 204 countries</w:t>
      </w:r>
      <w:bookmarkEnd w:id="1"/>
      <w:r w:rsidRPr="000A0D3C">
        <w:rPr>
          <w:rFonts w:ascii="Arial" w:hAnsi="Arial" w:cs="Arial"/>
          <w:sz w:val="20"/>
          <w:szCs w:val="20"/>
        </w:rPr>
        <w:t xml:space="preserve"> with higher death than in Malaria, tuberculosis, cardiovascular diseases necessitating the fight against AMR being integrated into currently-funded programmes within the health system, such as reproductive, mother, newborn, and child health, HIV, TB, and malaria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rm1sNxLn","properties":{"formattedCitation":"(NAP, 2024)","plainCitation":"(NAP, 2024)","noteIndex":0},"citationItems":[{"id":1958,"uris":["http://zotero.org/users/16296113/items/N3CKGCRF"],"itemData":{"id":1958,"type":"book","publisher":"Federal Ministries of Agriculture and Food Security, Environment and Health and  Social Welfare","title":"National Action Plan (NAP) on Antimicrobial Resistance:  SITUATIONAL  ANALYSIS  and Key Recommendations for  the Development of NAP 2.0","author":[{"family":"NAP","given":""}],"issued":{"date-parts":[["2024"]]}}}],"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NAP, 2024)</w:t>
      </w:r>
      <w:r w:rsidRPr="000A0D3C">
        <w:rPr>
          <w:rFonts w:ascii="Arial" w:hAnsi="Arial" w:cs="Arial"/>
          <w:sz w:val="20"/>
          <w:szCs w:val="20"/>
        </w:rPr>
        <w:fldChar w:fldCharType="end"/>
      </w:r>
      <w:r w:rsidRPr="000A0D3C">
        <w:rPr>
          <w:rFonts w:ascii="Arial" w:hAnsi="Arial" w:cs="Arial"/>
          <w:sz w:val="20"/>
          <w:szCs w:val="20"/>
        </w:rPr>
        <w:t>.</w:t>
      </w:r>
    </w:p>
    <w:p w14:paraId="482B9DC4" w14:textId="55BC2294" w:rsidR="000A0D3C" w:rsidRPr="00C33E00" w:rsidRDefault="00534E21" w:rsidP="000A0D3C">
      <w:pPr>
        <w:jc w:val="both"/>
        <w:rPr>
          <w:rFonts w:ascii="Arial" w:hAnsi="Arial" w:cs="Arial"/>
          <w:sz w:val="22"/>
          <w:szCs w:val="22"/>
        </w:rPr>
      </w:pPr>
      <w:r w:rsidRPr="00C33E00">
        <w:rPr>
          <w:rFonts w:ascii="Arial" w:hAnsi="Arial" w:cs="Arial"/>
          <w:sz w:val="20"/>
          <w:szCs w:val="20"/>
        </w:rPr>
        <w:t xml:space="preserve">The AMR data is lacking from most developing countries like Nigeria, there are needs for consistent political commitment and financial, technical and human resources support to scale up national surveillance of AMU, especially in </w:t>
      </w:r>
      <w:r w:rsidR="000A6644">
        <w:rPr>
          <w:rFonts w:ascii="Arial" w:hAnsi="Arial" w:cs="Arial"/>
          <w:sz w:val="20"/>
          <w:szCs w:val="20"/>
        </w:rPr>
        <w:t>low and middle income countries</w:t>
      </w:r>
      <w:r w:rsidRPr="00C33E00">
        <w:rPr>
          <w:rFonts w:ascii="Arial" w:hAnsi="Arial" w:cs="Arial"/>
          <w:sz w:val="20"/>
          <w:szCs w:val="20"/>
        </w:rPr>
        <w:t xml:space="preserve"> (</w:t>
      </w:r>
      <w:r w:rsidR="00350721">
        <w:rPr>
          <w:rFonts w:ascii="Arial" w:hAnsi="Arial" w:cs="Arial"/>
          <w:sz w:val="20"/>
          <w:szCs w:val="20"/>
        </w:rPr>
        <w:t>GLASS</w:t>
      </w:r>
      <w:r w:rsidRPr="00C33E00">
        <w:rPr>
          <w:rFonts w:ascii="Arial" w:hAnsi="Arial" w:cs="Arial"/>
          <w:sz w:val="20"/>
          <w:szCs w:val="20"/>
        </w:rPr>
        <w:t>, 202</w:t>
      </w:r>
      <w:r w:rsidR="00350721">
        <w:rPr>
          <w:rFonts w:ascii="Arial" w:hAnsi="Arial" w:cs="Arial"/>
          <w:sz w:val="20"/>
          <w:szCs w:val="20"/>
        </w:rPr>
        <w:t>5</w:t>
      </w:r>
      <w:r w:rsidRPr="00C33E00">
        <w:rPr>
          <w:rFonts w:ascii="Arial" w:hAnsi="Arial" w:cs="Arial"/>
          <w:sz w:val="20"/>
          <w:szCs w:val="20"/>
        </w:rPr>
        <w:t>)</w:t>
      </w:r>
      <w:r w:rsidR="000A6644">
        <w:rPr>
          <w:rFonts w:ascii="Arial" w:hAnsi="Arial" w:cs="Arial"/>
          <w:sz w:val="20"/>
          <w:szCs w:val="20"/>
        </w:rPr>
        <w:t xml:space="preserve"> </w:t>
      </w:r>
      <w:proofErr w:type="gramStart"/>
      <w:r w:rsidR="000A6644">
        <w:rPr>
          <w:rFonts w:ascii="Arial" w:hAnsi="Arial" w:cs="Arial"/>
          <w:sz w:val="20"/>
          <w:szCs w:val="20"/>
        </w:rPr>
        <w:t>w</w:t>
      </w:r>
      <w:r w:rsidR="000A0D3C" w:rsidRPr="000A0D3C">
        <w:rPr>
          <w:rFonts w:ascii="Arial" w:hAnsi="Arial" w:cs="Arial"/>
          <w:sz w:val="20"/>
          <w:szCs w:val="20"/>
        </w:rPr>
        <w:t>here  coordinated</w:t>
      </w:r>
      <w:proofErr w:type="gramEnd"/>
      <w:r w:rsidR="000A0D3C" w:rsidRPr="000A0D3C">
        <w:rPr>
          <w:rFonts w:ascii="Arial" w:hAnsi="Arial" w:cs="Arial"/>
          <w:sz w:val="20"/>
          <w:szCs w:val="20"/>
        </w:rPr>
        <w:t xml:space="preserve"> national strategy needed to drive intentional collaboration with research institutions to meet the targets for AMR research </w:t>
      </w:r>
      <w:r w:rsidR="000A6644">
        <w:rPr>
          <w:rFonts w:ascii="Arial" w:hAnsi="Arial" w:cs="Arial"/>
          <w:sz w:val="20"/>
          <w:szCs w:val="20"/>
        </w:rPr>
        <w:t>are lacking</w:t>
      </w:r>
      <w:r w:rsidR="000A0D3C" w:rsidRPr="000A0D3C">
        <w:rPr>
          <w:rFonts w:ascii="Arial" w:hAnsi="Arial" w:cs="Arial"/>
          <w:sz w:val="20"/>
          <w:szCs w:val="20"/>
        </w:rPr>
        <w:t>. The national research agenda that exist</w:t>
      </w:r>
      <w:r w:rsidR="000A6644">
        <w:rPr>
          <w:rFonts w:ascii="Arial" w:hAnsi="Arial" w:cs="Arial"/>
          <w:sz w:val="20"/>
          <w:szCs w:val="20"/>
        </w:rPr>
        <w:t xml:space="preserve"> in Nigeria</w:t>
      </w:r>
      <w:r w:rsidR="000A0D3C" w:rsidRPr="000A0D3C">
        <w:rPr>
          <w:rFonts w:ascii="Arial" w:hAnsi="Arial" w:cs="Arial"/>
          <w:sz w:val="20"/>
          <w:szCs w:val="20"/>
        </w:rPr>
        <w:t xml:space="preserve"> did not clearly state AMR as a priority whereas, mostly academic and operational research in Nigeria are the only active institutions in assessing the state of AMR and AMU across sectors </w:t>
      </w:r>
      <w:r w:rsidR="000A0D3C" w:rsidRPr="000A0D3C">
        <w:rPr>
          <w:rFonts w:ascii="Arial" w:hAnsi="Arial" w:cs="Arial"/>
          <w:sz w:val="20"/>
          <w:szCs w:val="20"/>
        </w:rPr>
        <w:fldChar w:fldCharType="begin"/>
      </w:r>
      <w:r w:rsidR="000A0D3C" w:rsidRPr="000A0D3C">
        <w:rPr>
          <w:rFonts w:ascii="Arial" w:hAnsi="Arial" w:cs="Arial"/>
          <w:sz w:val="20"/>
          <w:szCs w:val="20"/>
        </w:rPr>
        <w:instrText xml:space="preserve"> ADDIN ZOTERO_ITEM CSL_CITATION {"citationID":"KqUEBAfP","properties":{"formattedCitation":"(CDC, 2020)","plainCitation":"(CDC, 2020)","noteIndex":0},"citationItems":[{"id":1547,"uris":["http://zotero.org/users/16296113/items/7JF6JSFH"],"itemData":{"id":1547,"type":"article-journal","container-title":"National Center for Emerging and Zoonotic Infectious Diseases","issue":"May","page":"1-4","title":"Antibiotic Resistance &amp; Patient Safety Portal","author":[{"literal":"CDC"}],"issued":{"date-parts":[["2020"]]}}}],"schema":"https://github.com/citation-style-language/schema/raw/master/csl-citation.json"} </w:instrText>
      </w:r>
      <w:r w:rsidR="000A0D3C" w:rsidRPr="000A0D3C">
        <w:rPr>
          <w:rFonts w:ascii="Arial" w:hAnsi="Arial" w:cs="Arial"/>
          <w:sz w:val="20"/>
          <w:szCs w:val="20"/>
        </w:rPr>
        <w:fldChar w:fldCharType="separate"/>
      </w:r>
      <w:r w:rsidR="000A0D3C" w:rsidRPr="000A0D3C">
        <w:rPr>
          <w:rFonts w:ascii="Arial" w:hAnsi="Arial" w:cs="Arial"/>
          <w:sz w:val="20"/>
          <w:szCs w:val="20"/>
        </w:rPr>
        <w:t>(CDC, 2020)</w:t>
      </w:r>
      <w:r w:rsidR="000A0D3C" w:rsidRPr="000A0D3C">
        <w:rPr>
          <w:rFonts w:ascii="Arial" w:hAnsi="Arial" w:cs="Arial"/>
          <w:sz w:val="20"/>
          <w:szCs w:val="20"/>
        </w:rPr>
        <w:fldChar w:fldCharType="end"/>
      </w:r>
      <w:r w:rsidR="000A0D3C" w:rsidRPr="000A0D3C">
        <w:rPr>
          <w:rFonts w:ascii="Arial" w:hAnsi="Arial" w:cs="Arial"/>
          <w:sz w:val="20"/>
          <w:szCs w:val="20"/>
        </w:rPr>
        <w:t>.</w:t>
      </w:r>
    </w:p>
    <w:p w14:paraId="4C50518D" w14:textId="37FB2602" w:rsidR="000A0D3C" w:rsidRPr="000A0D3C" w:rsidRDefault="000A0D3C" w:rsidP="000A0D3C">
      <w:pPr>
        <w:spacing w:line="240" w:lineRule="auto"/>
        <w:jc w:val="both"/>
        <w:rPr>
          <w:rFonts w:ascii="Arial" w:hAnsi="Arial" w:cs="Arial"/>
          <w:sz w:val="20"/>
          <w:szCs w:val="20"/>
        </w:rPr>
      </w:pPr>
      <w:r w:rsidRPr="000A0D3C">
        <w:rPr>
          <w:rFonts w:ascii="Arial" w:hAnsi="Arial" w:cs="Arial"/>
          <w:i/>
          <w:iCs/>
          <w:sz w:val="20"/>
          <w:szCs w:val="20"/>
        </w:rPr>
        <w:t>Shigella</w:t>
      </w:r>
      <w:r w:rsidRPr="000A0D3C">
        <w:rPr>
          <w:rFonts w:ascii="Arial" w:hAnsi="Arial" w:cs="Arial"/>
          <w:sz w:val="20"/>
          <w:szCs w:val="20"/>
        </w:rPr>
        <w:t xml:space="preserve"> related infectious diarrhea is frequently self-limiting, as a result, empiric antibiotic therapy is frequently used in children with assumed </w:t>
      </w:r>
      <w:r w:rsidRPr="000A0D3C">
        <w:rPr>
          <w:rFonts w:ascii="Arial" w:hAnsi="Arial" w:cs="Arial"/>
          <w:i/>
          <w:iCs/>
          <w:sz w:val="20"/>
          <w:szCs w:val="20"/>
        </w:rPr>
        <w:t>Shigella</w:t>
      </w:r>
      <w:r w:rsidRPr="000A0D3C">
        <w:rPr>
          <w:rFonts w:ascii="Arial" w:hAnsi="Arial" w:cs="Arial"/>
          <w:sz w:val="20"/>
          <w:szCs w:val="20"/>
        </w:rPr>
        <w:t xml:space="preserve"> species infection while stool culture and susceptibility testing results are awaited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nRZrYsa4","properties":{"formattedCitation":"(Ngoshe et al., 2017)","plainCitation":"(Ngoshe et al., 2017)","noteIndex":0},"citationItems":[{"id":534,"uris":["http://zotero.org/users/16296113/items/T2AANISC"],"itemData":{"id":534,"type":"article-journal","abstract":"Background: Shigella is a frequent cause of bacterial diarrhea especially in sub Saharan Africa region. Antimicrobial chemotherapy is recommended for diarrheal disease due to Shigella species, but the options are limited by emerging resistance. Aim: To determine the prevalence and antimicrobial susceptibility of shigella species isolated from diarrheal stool of patients in a tertiary health facility in northeastern Nigeria. Patients and methods: This prospective cross sectional study was conducted in University of Maiduguri Teaching Hospital from 2nd January to 29th December 2013. Diarrheal stool samples were consecutively collected from all consenting patients from Emergency pediatric unit, General out patients and Medical clinics. Shigella species were detected by biochemical and serological tests. Antibiotic sensitivity pattern of these isolates was studied by disk diffusion Method.\nResults: A total of 400 diarrheal stool samples were considered, shigella species isolation rate was 32(8%). It consisted of shigella flexneri 15(46.9%), shigella dysenteriae 12(37.5%), shigella sonnei 5(15.6%), no shigella boydii specie was identified. The shigella species were sensitive to Ciprofloxacin, Ofloxacin and Cefuroxime. Resistance to these antimicrobial were as follows: Gentamycin (28.1%), Tetracycline (31.2%) and Amoxycyllin (75%). At least 4 out of every 5 isolates were resistant to Chloromphenicol, Ampicillin and Norfloxacin. The highest resistance of 93.8% was exhibited against Cotrimoxazole.\nConclusion: Shigellosis is a recognized cause of bacterial diarrhea in our setting. In this study, Shigella flexneri was the most commonest isolated species followed by S. dysentriae. There was no resistance against Ciprofloxacin, Ofloxacin, Norfloxacin and Cefuroxime. At least 4 out of every 5 isolates were resistant to Chloromphenicol, Ampicillin and Nitrofurantoin. Cotrimoxazole showed highest resistance pattern.","container-title":"Sub-Saharan African Journal of Medicine","DOI":"10.4103/ssajm.ssajm_7_17","ISSN":"2384-5147","issue":"4","journalAbbreviation":"Sub-Saharan Afr J Med","language":"en","page":"96","source":"DOI.org (Crossref)","title":"Prevalence and antimicrobial susceptibility of Shigella species isolates from diarrheal stool of patients in a tertiary health facility in northeastern Nigeria","volume":"4","author":[{"family":"Ngoshe","given":"IbrahimY"},{"family":"Denue","given":"BallahA"},{"family":"Bello","given":"HauwaS"},{"family":"Akawu","given":"CeciliaB"},{"family":"Gashau","given":"Wadzani"}],"issued":{"date-parts":[["2017"]]}}}],"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Ngoshe et al., 2017)</w:t>
      </w:r>
      <w:r w:rsidRPr="000A0D3C">
        <w:rPr>
          <w:rFonts w:ascii="Arial" w:hAnsi="Arial" w:cs="Arial"/>
          <w:sz w:val="20"/>
          <w:szCs w:val="20"/>
        </w:rPr>
        <w:fldChar w:fldCharType="end"/>
      </w:r>
      <w:r w:rsidRPr="000A0D3C">
        <w:rPr>
          <w:rFonts w:ascii="Arial" w:hAnsi="Arial" w:cs="Arial"/>
          <w:sz w:val="20"/>
          <w:szCs w:val="20"/>
        </w:rPr>
        <w:t xml:space="preserve">. Multidrug resistance prevalence have been reported of </w:t>
      </w:r>
      <w:r w:rsidRPr="000A0D3C">
        <w:rPr>
          <w:rFonts w:ascii="Arial" w:hAnsi="Arial" w:cs="Arial"/>
          <w:i/>
          <w:iCs/>
          <w:sz w:val="20"/>
          <w:szCs w:val="20"/>
        </w:rPr>
        <w:t>Shigella</w:t>
      </w:r>
      <w:r w:rsidRPr="000A0D3C">
        <w:rPr>
          <w:rFonts w:ascii="Arial" w:hAnsi="Arial" w:cs="Arial"/>
          <w:sz w:val="20"/>
          <w:szCs w:val="20"/>
        </w:rPr>
        <w:t xml:space="preserve"> species in Damaturu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RY9HJmps","properties":{"formattedCitation":"(Saheed et al., 2020)","plainCitation":"(Saheed et al., 2020)","noteIndex":0},"citationItems":[{"id":"KjsKVfF1/3Rf1Fl6h","uris":["http://www.mendeley.com/documents/?uuid=a91913b6-e7fd-43f6-9d4c-5ade737e0a8a"],"itemData":{"DOI":"10.11648/j.ajls.20200804.16","ISSN":"2328-5702","author":[{"dropping-particle":"","family":"Saheed","given":"Y","non-dropping-particle":"","parse-names":false,"suffix":""},{"dropping-particle":"","family":"Umar","given":"A F","non-dropping-particle":"","parse-names":false,"suffix":""},{"dropping-particle":"","family":"Iliyasu","given":"MY","non-dropping-particle":"","parse-names":false,"suffix":""}],"container-title":"American Journal of Life Sciences","id":"ITEM-1","issue":"4","issued":{"date-parts":[["2020"]]},"page":"82","title":"Potential of Silver Nano Particles Synthesized from Ficus sycomorus Linn Against Multidrug Resistant Shigella species Isolated from Clinical Specimens","type":"article-journal","volume":"8"}}],"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Saheed et al., 2020)</w:t>
      </w:r>
      <w:r w:rsidRPr="000A0D3C">
        <w:rPr>
          <w:rFonts w:ascii="Arial" w:hAnsi="Arial" w:cs="Arial"/>
          <w:sz w:val="20"/>
          <w:szCs w:val="20"/>
        </w:rPr>
        <w:fldChar w:fldCharType="end"/>
      </w:r>
      <w:r w:rsidRPr="000A0D3C">
        <w:rPr>
          <w:rFonts w:ascii="Arial" w:hAnsi="Arial" w:cs="Arial"/>
          <w:sz w:val="20"/>
          <w:szCs w:val="20"/>
        </w:rPr>
        <w:t xml:space="preserve">. In the three zones of Odeda L.G.A. south west, Nigeria, </w:t>
      </w:r>
      <w:r w:rsidRPr="000A0D3C">
        <w:rPr>
          <w:rFonts w:ascii="Arial" w:hAnsi="Arial" w:cs="Arial"/>
          <w:i/>
          <w:iCs/>
          <w:sz w:val="20"/>
          <w:szCs w:val="20"/>
        </w:rPr>
        <w:t>Shigella</w:t>
      </w:r>
      <w:r w:rsidRPr="000A0D3C">
        <w:rPr>
          <w:rFonts w:ascii="Arial" w:hAnsi="Arial" w:cs="Arial"/>
          <w:sz w:val="20"/>
          <w:szCs w:val="20"/>
        </w:rPr>
        <w:t xml:space="preserve"> spp. isolated from students in every age group and gender were found to be resistant to </w:t>
      </w:r>
      <w:proofErr w:type="spellStart"/>
      <w:r w:rsidRPr="000A0D3C">
        <w:rPr>
          <w:rFonts w:ascii="Arial" w:hAnsi="Arial" w:cs="Arial"/>
          <w:sz w:val="20"/>
          <w:szCs w:val="20"/>
        </w:rPr>
        <w:t>augmentin</w:t>
      </w:r>
      <w:proofErr w:type="spellEnd"/>
      <w:r w:rsidRPr="000A0D3C">
        <w:rPr>
          <w:rFonts w:ascii="Arial" w:hAnsi="Arial" w:cs="Arial"/>
          <w:sz w:val="20"/>
          <w:szCs w:val="20"/>
        </w:rPr>
        <w:t xml:space="preserve">, amoxicillin, gentamycin, and other commonly used antibiotics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3ALeamJa","properties":{"formattedCitation":"(Ajayi et al., 2019)","plainCitation":"(Ajayi et al., 2019)","noteIndex":0},"citationItems":[{"id":"KjsKVfF1/aYrctSlh","uris":["http://www.mendeley.com/documents/?uuid=a79545a7-75fb-43a2-9991-96abb7adc1b0"],"itemData":{"author":[{"dropping-particle":"","family":"Ajayi","given":"O.I","non-dropping-particle":"","parse-names":false,"suffix":""},{"dropping-particle":"","family":"Ojo","given":"D.A","non-dropping-particle":"","parse-names":false,"suffix":""},{"dropping-particle":"","family":"Akintokun","given":"A. K","non-dropping-particle":"","parse-names":false,"suffix":""},{"dropping-particle":"","family":"Akinrotoye","given":"K.P","non-dropping-particle":"","parse-names":false,"suffix":""}],"container-title":"Journal of Environmental Treatment Techniques","id":"ITEM-1","issue":"3","issued":{"date-parts":[["2019"]]},"page":"270-281","title":"Prevalence and Antibiotic Resistance Profiles of Serotypes of Shigella Species isolated from Community Children in Odeda Local Government , Ogun State .","type":"article-journal","volume":"7"}}],"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Ajayi et al., 2019)</w:t>
      </w:r>
      <w:r w:rsidRPr="000A0D3C">
        <w:rPr>
          <w:rFonts w:ascii="Arial" w:hAnsi="Arial" w:cs="Arial"/>
          <w:sz w:val="20"/>
          <w:szCs w:val="20"/>
        </w:rPr>
        <w:fldChar w:fldCharType="end"/>
      </w:r>
      <w:r w:rsidRPr="000A0D3C">
        <w:rPr>
          <w:rFonts w:ascii="Arial" w:hAnsi="Arial" w:cs="Arial"/>
          <w:sz w:val="20"/>
          <w:szCs w:val="20"/>
        </w:rPr>
        <w:t xml:space="preserve">. None of the twelve medications examined in Makurdi, North Central, Nigeria tested 100% sensitivity to </w:t>
      </w:r>
      <w:r w:rsidRPr="000A0D3C">
        <w:rPr>
          <w:rFonts w:ascii="Arial" w:hAnsi="Arial" w:cs="Arial"/>
          <w:i/>
          <w:iCs/>
          <w:sz w:val="20"/>
          <w:szCs w:val="20"/>
        </w:rPr>
        <w:t xml:space="preserve">S. </w:t>
      </w:r>
      <w:proofErr w:type="spellStart"/>
      <w:r w:rsidRPr="000A0D3C">
        <w:rPr>
          <w:rFonts w:ascii="Arial" w:hAnsi="Arial" w:cs="Arial"/>
          <w:i/>
          <w:iCs/>
          <w:sz w:val="20"/>
          <w:szCs w:val="20"/>
        </w:rPr>
        <w:t>dysenteriae</w:t>
      </w:r>
      <w:proofErr w:type="spellEnd"/>
      <w:r w:rsidRPr="000A0D3C">
        <w:rPr>
          <w:rFonts w:ascii="Arial" w:hAnsi="Arial" w:cs="Arial"/>
          <w:sz w:val="20"/>
          <w:szCs w:val="20"/>
        </w:rPr>
        <w:t xml:space="preserve">. The degree of resistance affected the drug's effectiveness (χ2 = 15.68, P&lt;0.05). Tetracycline had an 86.2% drug resistance rate, while ampicillin had a 93.1% rate. There were two documented instances of </w:t>
      </w:r>
      <w:r w:rsidRPr="000A0D3C">
        <w:rPr>
          <w:rFonts w:ascii="Arial" w:hAnsi="Arial" w:cs="Arial"/>
          <w:i/>
          <w:iCs/>
          <w:sz w:val="20"/>
          <w:szCs w:val="20"/>
        </w:rPr>
        <w:t xml:space="preserve">S. </w:t>
      </w:r>
      <w:proofErr w:type="spellStart"/>
      <w:r w:rsidRPr="000A0D3C">
        <w:rPr>
          <w:rFonts w:ascii="Arial" w:hAnsi="Arial" w:cs="Arial"/>
          <w:i/>
          <w:iCs/>
          <w:sz w:val="20"/>
          <w:szCs w:val="20"/>
        </w:rPr>
        <w:t>dysenteriae</w:t>
      </w:r>
      <w:proofErr w:type="spellEnd"/>
      <w:r w:rsidRPr="000A0D3C">
        <w:rPr>
          <w:rFonts w:ascii="Arial" w:hAnsi="Arial" w:cs="Arial"/>
          <w:sz w:val="20"/>
          <w:szCs w:val="20"/>
        </w:rPr>
        <w:t xml:space="preserve"> (2% prevalence), and neither case was related to the children's age or gender. Ampicillin, ceftriaxone, and </w:t>
      </w:r>
      <w:proofErr w:type="spellStart"/>
      <w:r w:rsidRPr="000A0D3C">
        <w:rPr>
          <w:rFonts w:ascii="Arial" w:hAnsi="Arial" w:cs="Arial"/>
          <w:sz w:val="20"/>
          <w:szCs w:val="20"/>
        </w:rPr>
        <w:t>augmentin</w:t>
      </w:r>
      <w:proofErr w:type="spellEnd"/>
      <w:r w:rsidRPr="000A0D3C">
        <w:rPr>
          <w:rFonts w:ascii="Arial" w:hAnsi="Arial" w:cs="Arial"/>
          <w:sz w:val="20"/>
          <w:szCs w:val="20"/>
        </w:rPr>
        <w:t xml:space="preserve"> were the drugs that had 100% resistance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jSRxS4To","properties":{"formattedCitation":"(Chukwuma, Esther, Amana, et al., 2022)","plainCitation":"(Chukwuma, Esther, Amana, et al., 2022)","noteIndex":0},"citationItems":[{"id":"KjsKVfF1/0DVTvwJ1","uris":["http://www.mendeley.com/documents/?uuid=267bde79-159b-4806-926a-57d854c7e3be"],"itemData":{"abstract":"Diarrhoea is a dreaded illness reported to cause high mortality globally, especially in children under five years of age. This study investigated the prevalence and multi-drug resistance profile of two bacterial species: Escherichia coli and Shigella dysenteriae, in 100 diarrhoeal children. Antimicrobial sensitivity tests were carried out on isolates using 12 antibiotics. E. coli infection was high (29%), and the degree of infection was not associated with the level of drug resistance (χ2 =1.79, P&gt;0.05). Children with age 0-12 months were the highest infected, constituting 34.5% of the infected children, whereas drug resistance was highest in the age bracket 13-24 months and lowest in age bracket 0-12 months (62.5%). Drug resistance to E. coli and S. dysenteriae was insignificantly higher in females (74.2%) than in males (67.5%) (χ2 =0.32, P&gt;0.05). None of the 12 drugs tested was 100% sensitive to E. coli and S. dysenteriae. Drug action was dependent on the level of resistance (χ2 =15.68, P&lt;0.05). Drug resistance was 93.1% in ampicillin and 86.2% in tetracycline. Two cases of S. dysenteriae (2% prevalence) were reported and not associated with the age and sex of the children. Drugs with 100% resistance were ampicillin, ceftriaxone, and augmentin. The hospital management should explore the potent antimicrobial agents against the bacterial species highlighted in this report. This study has given vital information needed in treating and controlling diarrhoea among children.","author":[{"dropping-particle":"","family":"Chukwuma","given":"Obidire","non-dropping-particle":"","parse-names":false,"suffix":""},{"dropping-particle":"","family":"Esther","given":"Ebah","non-dropping-particle":"","parse-names":false,"suffix":""},{"dropping-particle":"","family":"Amana","given":"Onekutu","non-dropping-particle":"","parse-names":false,"suffix":""},{"dropping-particle":"","family":"Olalekan","given":"Olasan Joseph","non-dropping-particle":"","parse-names":false,"suffix":""},{"dropping-particle":"","family":"Chukwuma","given":"Obidire","non-dropping-particle":"","parse-names":false,"suffix":""},{"dropping-particle":"","family":"Esther","given":"Ebah","non-dropping-particle":"","parse-names":false,"suffix":""},{"dropping-particle":"","family":"Amana","given":"Onekutu","non-dropping-particle":"","parse-names":false,"suffix":""},{"dropping-particle":"","family":"Olalekan","given":"Olasan Joseph","non-dropping-particle":"","parse-names":false,"suffix":""}],"container-title":"IMCC Journal of Science","id":"ITEM-1","issue":"1","issued":{"date-parts":[["2022"]]},"page":"42-53","title":"Analysis of Multi-Drug Resistance of Diarrhoeagenic Escherichia coli and Shigella dysenteriae Infections among Children (≤5 Years) at the Benue State Teaching Hospital, Makurdi, Nigeria","type":"article-journal","volume":"2"}}],"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Chukwuma, Esther, Amana, et al., 2022)</w:t>
      </w:r>
      <w:r w:rsidRPr="000A0D3C">
        <w:rPr>
          <w:rFonts w:ascii="Arial" w:hAnsi="Arial" w:cs="Arial"/>
          <w:sz w:val="20"/>
          <w:szCs w:val="20"/>
        </w:rPr>
        <w:fldChar w:fldCharType="end"/>
      </w:r>
      <w:r w:rsidRPr="000A0D3C">
        <w:rPr>
          <w:rFonts w:ascii="Arial" w:hAnsi="Arial" w:cs="Arial"/>
          <w:sz w:val="20"/>
          <w:szCs w:val="20"/>
        </w:rPr>
        <w:t xml:space="preserve"> in a South-eastern study.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6njwOl33","properties":{"formattedCitation":"(Lawal, 2017a)","plainCitation":"(Lawal, 2017a)","noteIndex":0},"citationItems":[{"id":"KjsKVfF1/KmWal4Yy","uris":["http://www.mendeley.com/documents/?uuid=119f7b19-a79f-4118-a95b-688796023665"],"itemData":{"DOI":"10.15406/jbmoa.2017.04.00084","abstract":"Salmonallae and Shigellae bacteria of the family Enterobacteriaceae has been implicated as the causal agent of many gastro-intestinal disorders in man and animal. To determine the antimicrobial resistant pattern and plasmid profile of different resistant Salmonellae and Shigellae bacteria in Kaduna metropolis, Kaduna state, Nigeria, a total of fifty eight (58) isolates of clinical were collected randomly from diarrheal patients in the metropolis and tested against ten (10) commonly used antimicrobial agents using the Kirby-Bauer disc diffusion method. Plasmid DNA was extracted using FosmidMAX DNA purification kit and separated by agarose gel electrophoresis. Results indicated a varying degree of resistance to the different drugs tested, however, all Salmonella and Shigella isolates were found to be sensitive to at least one of the ten (10) drugs tested. Augmentin, Amoxicillin and streptomycin were found to be most resisted with no effect on any of the isolates while Chloramphenicol was the most effective with 25mm±1.00 and 23mm±1.00 against Salmonella and Shigella respectively. Plasmid profile revealed 31% success, suggesting no correlation between presence of plasmid and antibiotic resistance in the isolates. It was concluded that isolates might have harboured the presence of multi-drug resistance in their chromosomal genes rather than in plasmids.","author":[{"dropping-particle":"","family":"Lawal","given":"Maryam Sani","non-dropping-particle":"","parse-names":false,"suffix":""}],"container-title":"Journal of Bacteriology &amp; Mycology: Open Access","id":"ITEM-1","issue":"2","issued":{"date-parts":[["2017"]]},"title":"Antimicrobial Resistance Pattern and Plasmid Profile of Diarrheal Salmonallae and Shigallae Bacteria Isolated from Clinical Samples in Kaduna Metropolis, Nigeria","type":"article-journal","volume":"4"}}],"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Lawal, 2017a)</w:t>
      </w:r>
      <w:r w:rsidRPr="000A0D3C">
        <w:rPr>
          <w:rFonts w:ascii="Arial" w:hAnsi="Arial" w:cs="Arial"/>
          <w:sz w:val="20"/>
          <w:szCs w:val="20"/>
        </w:rPr>
        <w:fldChar w:fldCharType="end"/>
      </w:r>
      <w:r w:rsidRPr="000A0D3C">
        <w:rPr>
          <w:rFonts w:ascii="Arial" w:hAnsi="Arial" w:cs="Arial"/>
          <w:sz w:val="20"/>
          <w:szCs w:val="20"/>
        </w:rPr>
        <w:t xml:space="preserve">. In a Northwestern, Nigeria studies, all Salmonella and </w:t>
      </w:r>
      <w:r w:rsidRPr="000A0D3C">
        <w:rPr>
          <w:rFonts w:ascii="Arial" w:hAnsi="Arial" w:cs="Arial"/>
          <w:i/>
          <w:iCs/>
          <w:sz w:val="20"/>
          <w:szCs w:val="20"/>
        </w:rPr>
        <w:t>Shigella</w:t>
      </w:r>
      <w:r w:rsidRPr="000A0D3C">
        <w:rPr>
          <w:rFonts w:ascii="Arial" w:hAnsi="Arial" w:cs="Arial"/>
          <w:sz w:val="20"/>
          <w:szCs w:val="20"/>
        </w:rPr>
        <w:t xml:space="preserve"> isolates were shown to be responsive to at least one of the ten (10) medicines examined, despite the results showing variable degrees of resistance to the individual treatments tested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XVqXPF5H","properties":{"formattedCitation":"(Titus et al., 2023)","plainCitation":"(Titus et al., 2023)","noteIndex":0},"citationItems":[{"id":83,"uris":["http://zotero.org/users/16296113/items/5XLXMR8B"],"itemData":{"id":83,"type":"article-journal","abstract":"Background: Multi-drug resistance is on increase in clinical Salmonella typhi serovars and it is being aided by Integron that carry cassettes of resistance genes. The genetic characterization of antimicrobial resistance genes as well as their location and diversity is important in identifying factors involved in resistance, understanding the diversity of MDR strains, identifying genetic linkages among markers, understanding potential transfer mechanisms, and developing efﬁcient detection methods Design and Duration: This study was carried out on clinical isolates of Salmonella typhi isolated from selected hospitals within Bauchi Metropolis between January 2019 and February 2020. The study involves the collection of blood and stool specimens across all ages and gender between ages 0-70 years who present with fever and diarrhoea among other symptoms of typhoid in selected hospitals within Bauchi. Aim: The aim of this research is to evaluate the molecular profile of class 1 Integron among multidrug-resistant Salmonella typhi from clinical specimens in selected health facilities within Bauchi metropolis. Materials and Methods: Biodata was obtained and Phenotypic antibiotic susceptibility patterns of the isolates were determined using the Kirby Bauer disk diffusion method and screened for Multidrug resistance. Class 1 Integron and antibiotic resistance genes were detected using polymerase chain reaction and agarose gel electrophoresis.\nResults: In this study, 37(77.0%) of S. typhi isolates were resistant to 2 or more antimicrobial agents (Multidrug resistance). Highest resistance was observed in Oxacillin 46(95.8%), Imipenem 44(91.6%), Novobiocin 41(85.4%), Erythromycin 40(83.3%), and Ampicillin 39(81.2%). The isolates were sensitive to Ciprofloxacin 31(64.5%), Colistin Sulphate 29(60.4%), and Ceftriaxone 28(58.3%). All isolates 48(100%) were Multidrug-resistant and sensitive to Ciprofloxacin, Colistin Sulphate, Ceftriaxone, and Amikacin. Class 1 integron gene was present in all isolates subjected to molecular analysis. All four resistant genes Tem-1, Sul-1, Gyr-A, and Cat-1, were detected in selected Multidrug-resistant isolates for this study. Class 1 Integron genes were detected in all the six (6) isolates used for molecular study which is indicative of their high frequency in Salmonella typhi strains. The presence of Class 1 integron is highly associated with MDR profile.\nConclusion: In this study, prevalence of class 1 integron among multidrug-resistant Salmonella typhi serovars was high. This shows that class 1 integron may likely be responsible for the dissemination of antibiotic resistance. Cephalosporin and fluoroquinolones remain drugs of choice in treating typhoid fever.","container-title":"Acta Scientific Microbiology","DOI":"10.31080/ASMI.2023.06.1256","ISSN":"25813226","journalAbbreviation":"Act Scie Micro","language":"en","page":"36-42","source":"DOI.org (Crossref)","title":"Molecular Profiling of Class 1 Integron Among Multidrug-Resistant Salmonella Typhi Serovars Isolated from Hospitals in Bauchi","author":[{"family":"Titus","given":"I"},{"family":"Iliyasu","given":"My"},{"family":"Sahal","given":"Mr"},{"family":"Umar","given":"Rd"},{"family":"A","given":"V Agbo"},{"family":"Wali","given":"Mm"},{"family":"Ismail","given":"S"},{"family":"Umar","given":"Af"},{"family":"Agbo","given":"Eb"}],"issued":{"date-parts":[["2023",6,1]]}}}],"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Titus et al., 2023)</w:t>
      </w:r>
      <w:r w:rsidRPr="000A0D3C">
        <w:rPr>
          <w:rFonts w:ascii="Arial" w:hAnsi="Arial" w:cs="Arial"/>
          <w:sz w:val="20"/>
          <w:szCs w:val="20"/>
        </w:rPr>
        <w:fldChar w:fldCharType="end"/>
      </w:r>
      <w:r w:rsidRPr="000A0D3C">
        <w:rPr>
          <w:rFonts w:ascii="Arial" w:hAnsi="Arial" w:cs="Arial"/>
          <w:sz w:val="20"/>
          <w:szCs w:val="20"/>
        </w:rPr>
        <w:t xml:space="preserve">. Streptomycin, Amoxicillin, and Augmentin were discovered to be the most that showed no effect on any of the isolates, but chloramphenicol showed the greatest efficacy, showing 25 mm±1.00 against </w:t>
      </w:r>
      <w:r w:rsidRPr="000A0D3C">
        <w:rPr>
          <w:rFonts w:ascii="Arial" w:hAnsi="Arial" w:cs="Arial"/>
          <w:i/>
          <w:iCs/>
          <w:sz w:val="20"/>
          <w:szCs w:val="20"/>
        </w:rPr>
        <w:t>Shigella</w:t>
      </w:r>
      <w:r w:rsidRPr="000A0D3C">
        <w:rPr>
          <w:rFonts w:ascii="Arial" w:hAnsi="Arial" w:cs="Arial"/>
          <w:sz w:val="20"/>
          <w:szCs w:val="20"/>
        </w:rPr>
        <w:t xml:space="preserve"> and 23 mm±1.00 against Salmonella, respectively. Drug resistant </w:t>
      </w:r>
      <w:r w:rsidRPr="000A0D3C">
        <w:rPr>
          <w:rFonts w:ascii="Arial" w:hAnsi="Arial" w:cs="Arial"/>
          <w:i/>
          <w:iCs/>
          <w:sz w:val="20"/>
          <w:szCs w:val="20"/>
        </w:rPr>
        <w:t>Shigella</w:t>
      </w:r>
      <w:r w:rsidRPr="000A0D3C">
        <w:rPr>
          <w:rFonts w:ascii="Arial" w:hAnsi="Arial" w:cs="Arial"/>
          <w:sz w:val="20"/>
          <w:szCs w:val="20"/>
        </w:rPr>
        <w:t xml:space="preserve"> species have been recorded across the geopolitical zones of Nigeria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cRkkGrxH","properties":{"formattedCitation":"(Olaniyi et al., 2019)","plainCitation":"(Olaniyi et al., 2019)","noteIndex":0},"citationItems":[{"id":419,"uris":["http://zotero.org/users/16296113/items/AXRS85KK"],"itemData":{"id":419,"type":"article-journal","container-title":"Journal of Advances in Microbiology","issue":"(1)","language":"en","page":"1-8","source":"Zotero","title":"Characterization and Antimicrobial Resistance Profile of Pathogenic Bacteria Isolated from Freshly Sold Amaranthus viridis in Ile-Ife, Southwest Nigeria","volume":"18","author":[{"family":"Olaniyi","given":"F T"},{"family":"Akaniro","given":"I R"},{"family":"Oguh","given":"C E"},{"family":"Fashina","given":"C D"},{"family":"Ahmed","given":"I"},{"family":"Ezeh","given":"C C"}],"issued":{"date-parts":[["2019"]]}}}],"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Olaniyi et al., 2019)</w:t>
      </w:r>
      <w:r w:rsidRPr="000A0D3C">
        <w:rPr>
          <w:rFonts w:ascii="Arial" w:hAnsi="Arial" w:cs="Arial"/>
          <w:sz w:val="20"/>
          <w:szCs w:val="20"/>
        </w:rPr>
        <w:fldChar w:fldCharType="end"/>
      </w:r>
      <w:r w:rsidRPr="000A0D3C">
        <w:rPr>
          <w:rFonts w:ascii="Arial" w:hAnsi="Arial" w:cs="Arial"/>
          <w:sz w:val="20"/>
          <w:szCs w:val="20"/>
        </w:rPr>
        <w:t>.</w:t>
      </w:r>
    </w:p>
    <w:p w14:paraId="405576E6" w14:textId="5CBC9F3E" w:rsidR="000A0D3C" w:rsidRPr="00BC2688" w:rsidRDefault="000A0D3C" w:rsidP="000A0D3C">
      <w:pPr>
        <w:spacing w:line="240" w:lineRule="auto"/>
        <w:jc w:val="both"/>
        <w:rPr>
          <w:rFonts w:ascii="Arial" w:hAnsi="Arial" w:cs="Arial"/>
          <w:sz w:val="20"/>
          <w:szCs w:val="20"/>
        </w:rPr>
      </w:pPr>
      <w:r w:rsidRPr="000A0D3C">
        <w:rPr>
          <w:rFonts w:ascii="Arial" w:hAnsi="Arial" w:cs="Arial"/>
          <w:sz w:val="20"/>
          <w:szCs w:val="20"/>
        </w:rPr>
        <w:t xml:space="preserve">Curiously, recent research indicates that the distribution of </w:t>
      </w:r>
      <w:r w:rsidRPr="000A0D3C">
        <w:rPr>
          <w:rFonts w:ascii="Arial" w:hAnsi="Arial" w:cs="Arial"/>
          <w:i/>
          <w:iCs/>
          <w:sz w:val="20"/>
          <w:szCs w:val="20"/>
        </w:rPr>
        <w:t>Shigella</w:t>
      </w:r>
      <w:r w:rsidRPr="000A0D3C">
        <w:rPr>
          <w:rFonts w:ascii="Arial" w:hAnsi="Arial" w:cs="Arial"/>
          <w:sz w:val="20"/>
          <w:szCs w:val="20"/>
        </w:rPr>
        <w:t xml:space="preserve"> spp. has shifted in a number of contexts, </w:t>
      </w:r>
      <w:r w:rsidRPr="000A0D3C">
        <w:rPr>
          <w:rFonts w:ascii="Arial" w:hAnsi="Arial" w:cs="Arial"/>
          <w:i/>
          <w:iCs/>
          <w:sz w:val="20"/>
          <w:szCs w:val="20"/>
        </w:rPr>
        <w:t xml:space="preserve">Shigella </w:t>
      </w:r>
      <w:proofErr w:type="spellStart"/>
      <w:r w:rsidRPr="000A0D3C">
        <w:rPr>
          <w:rFonts w:ascii="Arial" w:hAnsi="Arial" w:cs="Arial"/>
          <w:i/>
          <w:iCs/>
          <w:sz w:val="20"/>
          <w:szCs w:val="20"/>
        </w:rPr>
        <w:t>dysentriae</w:t>
      </w:r>
      <w:proofErr w:type="spellEnd"/>
      <w:r w:rsidRPr="000A0D3C">
        <w:rPr>
          <w:rFonts w:ascii="Arial" w:hAnsi="Arial" w:cs="Arial"/>
          <w:sz w:val="20"/>
          <w:szCs w:val="20"/>
        </w:rPr>
        <w:t xml:space="preserve"> previously confined to developing counties are now frequently isolated in developed world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NQGrK7wS","properties":{"formattedCitation":"(Mitchell et al., 2021)","plainCitation":"(Mitchell et al., 2021)","noteIndex":0},"citationItems":[{"id":"KjsKVfF1/UwMtiXEo","uris":["http://www.mendeley.com/documents/?uuid=334b169a-5146-407b-80a6-0539515aea9e"],"itemData":{"DOI":"10.1128/spectrum.01213-21","ISSN":"21650497","PMID":"34908501","abstract":" Within the last 2 decades there have been an increasing number of Shigella spp. outbreaks among men who have sex with men (MSM) worldwide. In 2015, Public Health England (PHE) introduced routine whole genome sequencing (WGS) for the national surveillance of Shigella spp.  The public health value of whole genome sequencing (WGS) for Shigella spp. in England has been limited by a lack of information on sexual identity and behavior. We combined WGS data with other data sources to better understand Shigella flexneri transmission in men who have sex with men (MSM). WGS data for all S. flexneri isolates referred to the national reference laboratory were linked to i) clinical and behavioral data collected in seven of 21 health regions in England using a standardized exposure questionnaire and, ii) national HIV surveillance data. We included 926 S. flexneri isolates, of which 43.0% ( n = 398) fell phylogenetically within two domestically circulating clades associated with genotypic markers of azithromycin resistance. Approximately one third of isolates in these clades were from people living with HIV, primarily acquired through sex between men. 182 (19.7%) isolates had linked questionnaire data; 88% (84/95) of MSM isolates fell phylogenetically within the domestically circulating clades, while 92% (72/78) of isolates from other cases fell within lineages linked with travel to high-risk regions. There was no evidence of sustained transmission between networks of MSM and the wider community. MSM were more likely to be admitted to hospital and receive antimicrobials. Our study emphasizes the importance of sex between men as a major route of transmission for S. flexneri . Combined WGS, epidemiological and clinical data provide unique insights that can inform contact tracing, clinical management and the delivery of targeted prevention activities. Future studies should investigate why MSM experience more severe clinical outcomes.  IMPORTANCE Within the last 2 decades there have been an increasing number of Shigella spp. outbreaks among men who have sex with men (MSM) worldwide. In 2015, Public Health England (PHE) introduced routine whole genome sequencing (WGS) for the national surveillance of Shigella spp. However, the lack of information on sexual identity and behavior has hindered interpretation. Our study illustrates the power of linking WGS data with epidemiological, behavioral, and clinical data. We provide unique population-level insights into different tran…","author":[{"dropping-particle":"","family":"Mitchell","given":"Holly D.","non-dropping-particle":"","parse-names":false,"suffix":""},{"dropping-particle":"","family":"Thomson","given":"Nicholas R.","non-dropping-particle":"","parse-names":false,"suffix":""},{"dropping-particle":"","family":"Jenkins","given":"Claire","non-dropping-particle":"","parse-names":false,"suffix":""},{"dropping-particle":"","family":"Dallman","given":"Timothy J.","non-dropping-particle":"","parse-names":false,"suffix":""},{"dropping-particle":"","family":"Painset","given":"Anaïs","non-dropping-particle":"","parse-names":false,"suffix":""},{"dropping-particle":"","family":"Kirwan","given":"Peter","non-dropping-particle":"","parse-names":false,"suffix":""},{"dropping-particle":"","family":"Delpech","given":"Valerie","non-dropping-particle":"","parse-names":false,"suffix":""},{"dropping-particle":"","family":"Mikhail","given":"Amy F. W.","non-dropping-particle":"","parse-names":false,"suffix":""},{"dropping-particle":"","family":"Field","given":"Nigel","non-dropping-particle":"","parse-names":false,"suffix":""},{"dropping-particle":"","family":"Hughes","given":"Gwenda","non-dropping-particle":"","parse-names":false,"suffix":""}],"container-title":"Microbiology Spectrum","id":"ITEM-1","issue":"3","issued":{"date-parts":[["2021"]]},"page":"1-14","publisher":"American Society for Microbiology","title":"Linkage of Whole Genome Sequencing, Epidemiological, and Clinical Data to Understand the Genetic Diversity and Clinical Outcomes of Shigella flexneri among Men Who Have Sex with Men in England","type":"article-journal","volume":"9"}}],"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Mitchell et al., 2021)</w:t>
      </w:r>
      <w:r w:rsidRPr="000A0D3C">
        <w:rPr>
          <w:rFonts w:ascii="Arial" w:hAnsi="Arial" w:cs="Arial"/>
          <w:sz w:val="20"/>
          <w:szCs w:val="20"/>
        </w:rPr>
        <w:fldChar w:fldCharType="end"/>
      </w:r>
      <w:r w:rsidRPr="000A0D3C">
        <w:rPr>
          <w:rFonts w:ascii="Arial" w:hAnsi="Arial" w:cs="Arial"/>
          <w:sz w:val="20"/>
          <w:szCs w:val="20"/>
        </w:rPr>
        <w:t xml:space="preserve">. </w:t>
      </w:r>
      <w:r w:rsidRPr="000A0D3C">
        <w:rPr>
          <w:rFonts w:ascii="Arial" w:hAnsi="Arial" w:cs="Arial"/>
          <w:i/>
          <w:iCs/>
          <w:sz w:val="20"/>
          <w:szCs w:val="20"/>
        </w:rPr>
        <w:t xml:space="preserve">S. </w:t>
      </w:r>
      <w:proofErr w:type="spellStart"/>
      <w:r w:rsidRPr="000A0D3C">
        <w:rPr>
          <w:rFonts w:ascii="Arial" w:hAnsi="Arial" w:cs="Arial"/>
          <w:i/>
          <w:iCs/>
          <w:sz w:val="20"/>
          <w:szCs w:val="20"/>
        </w:rPr>
        <w:t>Sonnei</w:t>
      </w:r>
      <w:proofErr w:type="spellEnd"/>
      <w:r w:rsidRPr="000A0D3C">
        <w:rPr>
          <w:rFonts w:ascii="Arial" w:hAnsi="Arial" w:cs="Arial"/>
          <w:sz w:val="20"/>
          <w:szCs w:val="20"/>
        </w:rPr>
        <w:t xml:space="preserve"> is also becoming more common among high income earners in the areas which is also remain a mysteries as no research have really identified the factors responsible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PpKrclqr","properties":{"formattedCitation":"(Medeiros et al., 2018)","plainCitation":"(Medeiros et al., 2018)","noteIndex":0},"citationItems":[{"id":"KjsKVfF1/PTCZysIe","uris":["http://www.mendeley.com/documents/?uuid=f20c6f75-14e8-41ff-81aa-e57deb9eb39c"],"itemData":{"DOI":"10.1016/j.diagmicrobio.2017.11.002","ISSN":"18790070","PMID":"29217418","abstract":"Molecular characterization of virulence and antimicrobial resistance profiles were determined for Shigella species isolated from children with diarrhea in Fortaleza, Brazil. Fecal specimens were collected along with socioeconomic and clinical data from children with moderate to severe diarrhea requiring emergency care. Shigella spp. were isolated by standard microbiological techniques, and we developed 4 multiplex polymerase chain reaction assays to detect 16 virulence-related genes (VRGs). Antimicrobial susceptibility tests were performed using disk diffusion assays. S. flexneri and S. sonnei were the predominant serogroups. S. flexneri was associated with low monthly incomes; more severe disease; higher number of VRGs; and presence of pic, set, and sepA genes. The SepA gene was associated with more intense abdominal pain. S. flexneri was correlated with resistance to ampicillin and chloramphenicol, whereas S. sonnei was associated with resistance to azithromycin. Strains harboring higher numbers of VRGs were associated with resistance to more antimicrobials. We highlight the correlation between presence of S. flexneri and sepA, and increased virulence and suggest a link to socioeconomic change in northeastern Brazil. Additionally, antimicrobial resistance was associated with serogroup specificity in Shigella spp. and increased bacterial VRGs.","author":[{"dropping-particle":"","family":"Medeiros","given":"Pedro Henrique Quintela Soares","non-dropping-particle":"","parse-names":false,"suffix":""},{"dropping-particle":"","family":"Lima","given":"Aldo Ângelo Moreira","non-dropping-particle":"","parse-names":false,"suffix":""},{"dropping-particle":"","family":"Guedes","given":"Marjorie Moreira","non-dropping-particle":"","parse-names":false,"suffix":""},{"dropping-particle":"","family":"Havt","given":"Alexandre","non-dropping-particle":"","parse-names":false,"suffix":""},{"dropping-particle":"","family":"Bona","given":"Mariana Duarte","non-dropping-particle":"","parse-names":false,"suffix":""},{"dropping-particle":"","family":"Rey","given":"Luís Carlos","non-dropping-particle":"","parse-names":false,"suffix":""},{"dropping-particle":"","family":"Soares","given":"Alberto Melo","non-dropping-particle":"","parse-names":false,"suffix":""},{"dropping-particle":"","family":"Guerrant","given":"Richard Littleton","non-dropping-particle":"","parse-names":false,"suffix":""},{"dropping-particle":"","family":"Weigl","given":"Bernhard H.","non-dropping-particle":"","parse-names":false,"suffix":""},{"dropping-particle":"","family":"Lima","given":"Ila Fernanda Nunes","non-dropping-particle":"","parse-names":false,"suffix":""}],"container-title":"Diagnostic Microbiology and Infectious Disease","id":"ITEM-1","issue":"3","issued":{"date-parts":[["2018"]]},"page":"198-205","publisher":"Elsevier Inc.","title":"Molecular characterization of virulence and antimicrobial resistance profile of Shigella species isolated from children with moderate to severe diarrhea in northeastern Brazil","type":"article-journal","volume":"90"}}],"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Medeiros et al., 2018)</w:t>
      </w:r>
      <w:r w:rsidRPr="000A0D3C">
        <w:rPr>
          <w:rFonts w:ascii="Arial" w:hAnsi="Arial" w:cs="Arial"/>
          <w:sz w:val="20"/>
          <w:szCs w:val="20"/>
        </w:rPr>
        <w:fldChar w:fldCharType="end"/>
      </w:r>
      <w:r w:rsidRPr="000A0D3C">
        <w:rPr>
          <w:rFonts w:ascii="Arial" w:hAnsi="Arial" w:cs="Arial"/>
          <w:sz w:val="20"/>
          <w:szCs w:val="20"/>
        </w:rPr>
        <w:t xml:space="preserve"> purely interpret changes in the transmission trend.</w:t>
      </w:r>
      <w:r w:rsidR="00BC5AA2">
        <w:rPr>
          <w:rFonts w:ascii="Arial" w:hAnsi="Arial" w:cs="Arial"/>
          <w:sz w:val="20"/>
          <w:szCs w:val="20"/>
        </w:rPr>
        <w:t xml:space="preserve"> </w:t>
      </w:r>
      <w:r w:rsidR="00BC5AA2" w:rsidRPr="00BC2688">
        <w:rPr>
          <w:rFonts w:ascii="Arial" w:hAnsi="Arial" w:cs="Arial"/>
          <w:sz w:val="20"/>
          <w:szCs w:val="20"/>
        </w:rPr>
        <w:t xml:space="preserve">Anderson et al., (2023) </w:t>
      </w:r>
      <w:r w:rsidR="00BC5AA2" w:rsidRPr="00C33E00">
        <w:rPr>
          <w:rFonts w:ascii="Arial" w:hAnsi="Arial" w:cs="Arial"/>
          <w:sz w:val="20"/>
          <w:szCs w:val="20"/>
        </w:rPr>
        <w:t>suggested that Shigella vaccination would be a cost-effective intervention, with a substantial impact in some countries and regions.</w:t>
      </w:r>
    </w:p>
    <w:p w14:paraId="29BF25E1" w14:textId="27065281" w:rsidR="000A0D3C" w:rsidRPr="000A0D3C" w:rsidRDefault="000A0D3C" w:rsidP="000A0D3C">
      <w:pPr>
        <w:jc w:val="both"/>
        <w:rPr>
          <w:rFonts w:ascii="Arial" w:hAnsi="Arial" w:cs="Arial"/>
          <w:sz w:val="20"/>
          <w:szCs w:val="20"/>
        </w:rPr>
      </w:pPr>
      <w:r w:rsidRPr="000A0D3C">
        <w:rPr>
          <w:rFonts w:ascii="Arial" w:hAnsi="Arial" w:cs="Arial"/>
          <w:i/>
          <w:iCs/>
          <w:kern w:val="0"/>
          <w:sz w:val="20"/>
          <w:szCs w:val="20"/>
          <w14:ligatures w14:val="none"/>
        </w:rPr>
        <w:t>Shigella</w:t>
      </w:r>
      <w:r w:rsidRPr="000A0D3C">
        <w:rPr>
          <w:rFonts w:ascii="Arial" w:hAnsi="Arial" w:cs="Arial"/>
          <w:kern w:val="0"/>
          <w:sz w:val="20"/>
          <w:szCs w:val="20"/>
          <w14:ligatures w14:val="none"/>
        </w:rPr>
        <w:t xml:space="preserve"> strains from Nigeria have been shown to be virulent </w:t>
      </w:r>
      <w:r w:rsidRPr="000A0D3C">
        <w:rPr>
          <w:rFonts w:ascii="Arial" w:hAnsi="Arial" w:cs="Arial"/>
          <w:kern w:val="0"/>
          <w:sz w:val="20"/>
          <w:szCs w:val="20"/>
          <w14:ligatures w14:val="none"/>
        </w:rPr>
        <w:fldChar w:fldCharType="begin" w:fldLock="1"/>
      </w:r>
      <w:r w:rsidR="00D37188">
        <w:rPr>
          <w:rFonts w:ascii="Arial" w:hAnsi="Arial" w:cs="Arial"/>
          <w:kern w:val="0"/>
          <w:sz w:val="20"/>
          <w:szCs w:val="20"/>
          <w14:ligatures w14:val="none"/>
        </w:rPr>
        <w:instrText xml:space="preserve"> ADDIN ZOTERO_ITEM CSL_CITATION {"citationID":"3x1Byzzv","properties":{"formattedCitation":"(Iwalokun et al., 2003)","plainCitation":"(Iwalokun et al., 2003)","noteIndex":0},"citationItems":[{"id":"KjsKVfF1/TqsN1gIr","uris":["http://www.mendeley.com/documents/?uuid=6de9ced8-cdd7-4faf-b9bd-1966cf93ba74"],"itemData":{"DOI":"10.1034/j.1600-0463.2003.1110405.x","ISSN":"09034641","PMID":"12780522","abstract":"Ocimum gratissimum leaf extracts have been extensively demonstrated to be effective against the various aetiologic agents of diarrhoea, including Shigellae. However, the mechanism of the shigellocidal action of this plant remains to be understood. This study investigated the effects of O. gratissimum essential oil (EO) at subinhibitory concentrations of 0.75 and 1.0 μg/ml on virulence and multidrug-resistant strains of 22 Shigella isolates from Nigeria. Compared with untreated Shigella strains, O. gratissimum EO caused significant decreases (p&lt;0.01) in extracellular protease activity, o-lipopolysaccharide rhamnose content and incidence of invasiveness mediated as keratoconjunctivitis in guinea pig. The disparity in extracellular protease activity and o-lipopolysacharide rhamnose between the two treatment groups was also found to be significant (p&lt;0.05), suggesting greater anti-virulent effects of O. gratissimum oil at 1.0 μg/ml. Antibiotic susceptibility testing revealed that the EO of O. gratissimum reduced the MICs of antibiotics to which Shigellae showed resistance by 9.8-53.1% and fluoroquinolones by 18.2-45.5%. The results of this study strongly suggest inhibition of extracellular protease and expression of O-LPS rhamnose in Shigellae by O. gratissimum EO. The future use of O. gratissimum - antibiotic combinations as a therapeutic measure against shigellosis is discussed.","author":[{"dropping-particle":"","family":"Iwalokun","given":"B. A.","non-dropping-particle":"","parse-names":false,"suffix":""},{"dropping-particle":"","family":"Gbenle","given":"G. O.","non-dropping-particle":"","parse-names":false,"suffix":""},{"dropping-particle":"","family":"Adewole","given":"T. A.","non-dropping-particle":"","parse-names":false,"suffix":""},{"dropping-particle":"","family":"Smith","given":"S. I.","non-dropping-particle":"","parse-names":false,"suffix":""},{"dropping-particle":"","family":"Akinsinde","given":"K. A.","non-dropping-particle":"","parse-names":false,"suffix":""},{"dropping-particle":"","family":"Omonigbehin","given":"E. O.","non-dropping-particle":"","parse-names":false,"suffix":""}],"container-title":"Apmis","id":"ITEM-1","issue":"4","issued":{"date-parts":[["2003"]]},"page":"477-482","title":"Effects of Ocimum gratissimum L. essential oil at subinhibitory concentrations on virulent and multidrug-resistant Shigella strains from Lagos, Nigeria","type":"article-journal","volume":"111"}}],"schema":"https://github.com/citation-style-language/schema/raw/master/csl-citation.json"} </w:instrText>
      </w:r>
      <w:r w:rsidRPr="000A0D3C">
        <w:rPr>
          <w:rFonts w:ascii="Arial" w:hAnsi="Arial" w:cs="Arial"/>
          <w:kern w:val="0"/>
          <w:sz w:val="20"/>
          <w:szCs w:val="20"/>
          <w14:ligatures w14:val="none"/>
        </w:rPr>
        <w:fldChar w:fldCharType="separate"/>
      </w:r>
      <w:r w:rsidRPr="000A0D3C">
        <w:rPr>
          <w:rFonts w:ascii="Arial" w:hAnsi="Arial" w:cs="Arial"/>
          <w:sz w:val="20"/>
          <w:szCs w:val="20"/>
        </w:rPr>
        <w:t>(Iwalokun et al., 2003)</w:t>
      </w:r>
      <w:r w:rsidRPr="000A0D3C">
        <w:rPr>
          <w:rFonts w:ascii="Arial" w:hAnsi="Arial" w:cs="Arial"/>
          <w:kern w:val="0"/>
          <w:sz w:val="20"/>
          <w:szCs w:val="20"/>
          <w14:ligatures w14:val="none"/>
        </w:rPr>
        <w:fldChar w:fldCharType="end"/>
      </w:r>
      <w:r w:rsidRPr="000A0D3C">
        <w:rPr>
          <w:rFonts w:ascii="Arial" w:hAnsi="Arial" w:cs="Arial"/>
          <w:kern w:val="0"/>
          <w:sz w:val="20"/>
          <w:szCs w:val="20"/>
          <w14:ligatures w14:val="none"/>
        </w:rPr>
        <w:t xml:space="preserve"> and resistant with regional difference as indicated by disparate data reported in the literature </w:t>
      </w:r>
      <w:r w:rsidRPr="000A0D3C">
        <w:rPr>
          <w:rFonts w:ascii="Arial" w:hAnsi="Arial" w:cs="Arial"/>
          <w:kern w:val="0"/>
          <w:sz w:val="20"/>
          <w:szCs w:val="20"/>
          <w14:ligatures w14:val="none"/>
        </w:rPr>
        <w:fldChar w:fldCharType="begin"/>
      </w:r>
      <w:r w:rsidR="00D37188">
        <w:rPr>
          <w:rFonts w:ascii="Arial" w:hAnsi="Arial" w:cs="Arial"/>
          <w:kern w:val="0"/>
          <w:sz w:val="20"/>
          <w:szCs w:val="20"/>
          <w14:ligatures w14:val="none"/>
        </w:rPr>
        <w:instrText xml:space="preserve"> ADDIN ZOTERO_ITEM CSL_CITATION {"citationID":"WiK9FCtu","properties":{"formattedCitation":"(Ajayi et al., 2019; Chukwuma, Esther, &amp; Amana, 2022; Salleh et al., 2022; R. D. Umar et al., 2025)","plainCitation":"(Ajayi et al., 2019; Chukwuma, Esther, &amp; Amana, 2022; Salleh et al., 2022; R. D. Umar et al., 2025)","noteIndex":0},"citationItems":[{"id":"KjsKVfF1/aYrctSlh","uris":["http://www.mendeley.com/documents/?uuid=a79545a7-75fb-43a2-9991-96abb7adc1b0"],"itemData":{"author":[{"dropping-particle":"","family":"Ajayi","given":"O.I","non-dropping-particle":"","parse-names":false,"suffix":""},{"dropping-particle":"","family":"Ojo","given":"D.A","non-dropping-particle":"","parse-names":false,"suffix":""},{"dropping-particle":"","family":"Akintokun","given":"A. K","non-dropping-particle":"","parse-names":false,"suffix":""},{"dropping-particle":"","family":"Akinrotoye","given":"K.P","non-dropping-particle":"","parse-names":false,"suffix":""}],"container-title":"Journal of Environmental Treatment Techniques","id":"YOTLoZ8w/TQttwLNg","issue":"3","issued":{"date-parts":[["2019"]]},"page":"270-281","title":"Prevalence and Antibiotic Resistance Profiles of Serotypes of Shigella Species isolated from Community Children in Odeda Local Government , Ogun State .","type":"article-journal","volume":"7"}},{"id":277,"uris":["http://zotero.org/users/16296113/items/6J3HDFAV"],"itemData":{"id":277,"type":"article-journal","abstract":"Diarrhoea is a dreaded illness reported to cause high mortality globally, especially in children under five years of age. This study investigated the prevalence and multidrug resistance profile of two bacterial species: Escherichia coli and Shigella dysenteriae, in 100 diarrhoeal children. Antimicrobial sensitivity tests were carried out on isolates using 12 antibiotics. E. coli infection was high (29%), and the degree of infection was not associated with the level of drug resistance (χ2 =1.79, P&gt;0.05). Children with age 0-12 months were the highest infected, constituting 34.5% of the infected children, whereas drug resistance was highest in the age bracket 13-24 months and lowest in age bracket 0-12 months (62.5%). Drug resistance to E. coli and S. dysenteriae was insignificantly higher in females (74.2%) than in males (67.5%) (χ2 =0.32, P&gt;0.05). None of the 12 drugs tested was 100% sensitive to E. coli and S. dysenteriae. Drug action was dependent on the level of resistance (χ2 =15.68, P&lt;0.05). Drug resistance was 93.1% in ampicillin and 86.2% in tetracycline. Two cases of S. dysenteriae (2% prevalence) were reported and not associated with the age and sex of the children. Drugs with 100% resistance were ampicillin, ceftriaxone, and augmentin. The hospital management should explore the potent antimicrobial agents against the bacterial species highlighted in this report. This study has given vital information needed in treating and controlling diarrhoea among children.","language":"en","source":"Zotero","title":"among Children (≤5 Years) at the Benue State","author":[{"family":"Chukwuma","given":"Obidire"},{"family":"Esther","given":"Ebah"},{"family":"Amana","given":"Onekutu"}],"issued":{"date-parts":[["2022"]]}}},{"id":1816,"uris":["http://zotero.org/users/16296113/items/EWPQSAVJ"],"itemData":{"id":1816,"type":"article-journal","abstract":"Shigellosis remains one of the leading causes of morbidity and mortality worldwide and is the second leading cause of diarrheal mortality among all age groups. However, the global emergence of antimicrobial-resistant Shigella strains, limiting the choice of effective drugs for shigellosis, has become the major challenge in the treatment of Shigella infections. The aim of this systematic review and meta-analysis was to provide an updated picture of the prevalence of antimicrobial-resistant Shigella species in Asia. A comprehensive and systematic search was performed on three electronic databases (PubMed, ScienceDirect and Scopus), in which 63 eligible studies published between 2010 and 2022 were identiﬁed. From our meta-analysis of proportions using a random-effects model, the overall prevalence of Shigella spp. in Asian patients was estimated to be 8.0% (95% CI: 5.5–10.5). The pooled prevalence rates of multidrug-resistant (MDR) and extended-spectrum beta-lactamase (ESBL)-producing Shigella strains were 68.7% (95% CI: 59.9–77.5) and 23.9% (95% CI: 12.9–34.8), respectively. Concerning recommended antimicrobial drugs for Shigella, the prevalence of resistance was highest for ciproﬂoxacin (29.8%) and azithromycin (29.2%), followed by ceftriaxone (23.8%), in spite of their importance as ﬁrst- and second-line treatments for shigellosis. In contrast, resistance to carbapenems, such as ertapenem (0.0%), imipenem (0.1%) and meropenem (0.0%), was almost non-existent among the 49 tested antibiotics. The signiﬁcantly high prevalence estimation suggests that the multidrug-resistant Shigella is a pressing threat to public health worthy of careful and justiﬁed interventions. Effective antibiotic treatment strategies, which may lead to better outcomes for the control and treatment of shigellosis in Asia, are essential.","container-title":"Antibiotics","DOI":"10.3390/antibiotics11111653","issue":"11","page":"1653-1653","title":"Prevalence of Multidrug-Resistant and Extended-Spectrum Beta-Lactamase-Producing Shigella Species in Asia: A Systematic Review and Meta-Analysis","volume":"11","author":[{"family":"Salleh","given":"Mohd Zulkifli"},{"family":"Nik Zuraina","given":"Nik Mohd Noor"},{"family":"Hajissa","given":"Khalid"},{"family":"Ilias","given":"Mohamad Ikram"},{"family":"Banga Singh","given":"Kirnpal Kaur"},{"family":"Deris","given":"Zakuan Zainy"}],"issued":{"date-parts":[["2022",8]]}}},{"id":1554,"uris":["http://zotero.org/users/16296113/items/5BV4W4Z9"],"itemData":{"id":1554,"type":"article-journal","issue":"July","title":"Molecular characterization of multidrug resistance genes and effect of zinc oxide nanoparticles on Salmonella typhi serovars from clinical specimens","author":[{"family":"Umar","given":"R D"},{"family":"Titus","given":"I"},{"family":"Joseph","given":"E"},{"family":"Mamman","given":"U G"}],"issued":{"date-parts":[["2025"]]}}}],"schema":"https://github.com/citation-style-language/schema/raw/master/csl-citation.json"} </w:instrText>
      </w:r>
      <w:r w:rsidRPr="000A0D3C">
        <w:rPr>
          <w:rFonts w:ascii="Arial" w:hAnsi="Arial" w:cs="Arial"/>
          <w:kern w:val="0"/>
          <w:sz w:val="20"/>
          <w:szCs w:val="20"/>
          <w14:ligatures w14:val="none"/>
        </w:rPr>
        <w:fldChar w:fldCharType="separate"/>
      </w:r>
      <w:r w:rsidRPr="000A0D3C">
        <w:rPr>
          <w:rFonts w:ascii="Arial" w:hAnsi="Arial" w:cs="Arial"/>
          <w:sz w:val="20"/>
          <w:szCs w:val="20"/>
        </w:rPr>
        <w:t>(Ajayi et al., 2019; Chukwuma, Esther, &amp; Amana, 2022; Salleh et al., 2022; R. D. Umar et al., 2025)</w:t>
      </w:r>
      <w:r w:rsidRPr="000A0D3C">
        <w:rPr>
          <w:rFonts w:ascii="Arial" w:hAnsi="Arial" w:cs="Arial"/>
          <w:kern w:val="0"/>
          <w:sz w:val="20"/>
          <w:szCs w:val="20"/>
          <w14:ligatures w14:val="none"/>
        </w:rPr>
        <w:fldChar w:fldCharType="end"/>
      </w:r>
      <w:r w:rsidRPr="000A0D3C">
        <w:rPr>
          <w:rFonts w:ascii="Arial" w:hAnsi="Arial" w:cs="Arial"/>
          <w:kern w:val="0"/>
          <w:sz w:val="20"/>
          <w:szCs w:val="20"/>
          <w14:ligatures w14:val="none"/>
        </w:rPr>
        <w:t xml:space="preserve">. Treatment failure caused by antimicrobial resistance typically occur in areas where data are not collected making it difficult to efficiently evaluate the impact of resistance </w:t>
      </w:r>
      <w:r w:rsidRPr="000A0D3C">
        <w:rPr>
          <w:rFonts w:ascii="Arial" w:hAnsi="Arial" w:cs="Arial"/>
          <w:kern w:val="0"/>
          <w:sz w:val="20"/>
          <w:szCs w:val="20"/>
          <w14:ligatures w14:val="none"/>
        </w:rPr>
        <w:fldChar w:fldCharType="begin" w:fldLock="1"/>
      </w:r>
      <w:r w:rsidR="00D37188">
        <w:rPr>
          <w:rFonts w:ascii="Arial" w:hAnsi="Arial" w:cs="Arial"/>
          <w:kern w:val="0"/>
          <w:sz w:val="20"/>
          <w:szCs w:val="20"/>
          <w14:ligatures w14:val="none"/>
        </w:rPr>
        <w:instrText xml:space="preserve"> ADDIN ZOTERO_ITEM CSL_CITATION {"citationID":"qo1Qa6I4","properties":{"formattedCitation":"(Sack et al., 2001)","plainCitation":"(Sack et al., 2001)","noteIndex":0},"citationItems":[{"id":"KjsKVfF1/dwuzwAKQ","uris":["http://www.mendeley.com/documents/?uuid=af3d1820-5673-45d9-971a-d22c982092d6"],"itemData":{"abstract":"Globally, cardiovascular disease accounts for nearly one third of the total global deaths . Hypertension is responsible for at least 45% of deaths due to heart disease, and 51% of deaths due to stroke. Currently, 80% of deaths due to cardiovascular disease occur in low- and middle-income countries, where the burden of hypertension has increased over the past decade due to population growth, ageing and increase in behavioural risk factors. If appropriate action is not taken, deaths due to cardiovascular disease are projected to rise further. The cost of inaction may be very high. In low- and middle-income countries, many people do not seek treatment for early stage hypertension because it is unaffordable. Households then spend a substantial share of their income on hospitalization and care of complications of hypertension, and may be driven to poverty. The annual loss of approximately US$ 500 billion due to major noncommunicable diseases amounts to approximately 4% of gross domestic product for low- and middle-income countries. Cardiovascular disease accounts for nearly half this cost. On the other hand, there are significant health and economic gains attached to early detection, adequate treatment and good control of hypertension. These approaches can significantly reduce the need for costly interventions such as cardiac bypass surgery and dialysis. The estimated cost of scaling up highly cost-effective interventions that address major noncommunicable diseases in all low- and middle-income countries is less than US$ 1 per head in low-income countries, less than US$ 1.50 per head in lower–middle-income countries and US$ 2.50 in upper–middle-income countries. Although such cost-effective interventions are available, there are major gaps in implementation, particularly in resource-constrained settings. Public health policy must address hypertension because it is a major cause of disease burden. A combination of affordable, sustainable and effective interventions targeted at the whole population through multisectoral actions and partnerships is needed to address the implementation gap. Salt reduction initiatives can also make a major contribution to the prevention and control of high blood pressure by shifting the blood pressure distribution of the whole population to a healthy level. Health systems need to be strengthened to deliver cost-effective integrated programmes, particularly at the primary care level, and use hypertension and diabetes as entry poin…","author":[{"dropping-particle":"","family":"Sack","given":"David A","non-dropping-particle":"","parse-names":false,"suffix":""},{"dropping-particle":"","family":"Lyke","given":"Christine","non-dropping-particle":"","parse-names":false,"suffix":""},{"dropping-particle":"","family":"Mclaughlin","given":"Carol","non-dropping-particle":"","parse-names":false,"suffix":""},{"dropping-particle":"","family":"Suwanvanichkij","given":"Voravit","non-dropping-particle":"","parse-names":false,"suffix":""}],"container-title":"World Health","id":"ITEM-1","issue":"17","issued":{"date-parts":[["2001"]]},"page":"1-56","title":"World Health Organization: Antimicrobial resistance in shigellosis, cholera and campylobacteriosis","type":"article-journal"}}],"schema":"https://github.com/citation-style-language/schema/raw/master/csl-citation.json"} </w:instrText>
      </w:r>
      <w:r w:rsidRPr="000A0D3C">
        <w:rPr>
          <w:rFonts w:ascii="Arial" w:hAnsi="Arial" w:cs="Arial"/>
          <w:kern w:val="0"/>
          <w:sz w:val="20"/>
          <w:szCs w:val="20"/>
          <w14:ligatures w14:val="none"/>
        </w:rPr>
        <w:fldChar w:fldCharType="separate"/>
      </w:r>
      <w:r w:rsidRPr="000A0D3C">
        <w:rPr>
          <w:rFonts w:ascii="Arial" w:hAnsi="Arial" w:cs="Arial"/>
          <w:sz w:val="20"/>
          <w:szCs w:val="20"/>
        </w:rPr>
        <w:t>(Sack et al., 2001)</w:t>
      </w:r>
      <w:r w:rsidRPr="000A0D3C">
        <w:rPr>
          <w:rFonts w:ascii="Arial" w:hAnsi="Arial" w:cs="Arial"/>
          <w:kern w:val="0"/>
          <w:sz w:val="20"/>
          <w:szCs w:val="20"/>
          <w14:ligatures w14:val="none"/>
        </w:rPr>
        <w:fldChar w:fldCharType="end"/>
      </w:r>
      <w:r w:rsidRPr="000A0D3C">
        <w:rPr>
          <w:rFonts w:ascii="Arial" w:hAnsi="Arial" w:cs="Arial"/>
          <w:kern w:val="0"/>
          <w:sz w:val="20"/>
          <w:szCs w:val="20"/>
          <w14:ligatures w14:val="none"/>
        </w:rPr>
        <w:t xml:space="preserve">. As a result, the need for regional shigellosis records to guide local antibiotic prescription and provide phylogenetic information is critical </w:t>
      </w:r>
      <w:r w:rsidRPr="000A0D3C">
        <w:rPr>
          <w:rFonts w:ascii="Arial" w:hAnsi="Arial" w:cs="Arial"/>
          <w:spacing w:val="1"/>
          <w:sz w:val="20"/>
          <w:szCs w:val="20"/>
        </w:rPr>
        <w:t>to improving treatment effectiveness and tracking the evolution and spread of resistant strains.</w:t>
      </w:r>
      <w:r w:rsidRPr="000A0D3C">
        <w:rPr>
          <w:rFonts w:ascii="Arial" w:hAnsi="Arial" w:cs="Arial"/>
          <w:sz w:val="20"/>
          <w:szCs w:val="20"/>
        </w:rPr>
        <w:t xml:space="preserve"> This study aims to isolate and </w:t>
      </w:r>
      <w:r w:rsidRPr="000A0D3C">
        <w:rPr>
          <w:rFonts w:ascii="Arial" w:hAnsi="Arial" w:cs="Arial"/>
          <w:sz w:val="20"/>
          <w:szCs w:val="20"/>
        </w:rPr>
        <w:lastRenderedPageBreak/>
        <w:t xml:space="preserve">characterize </w:t>
      </w:r>
      <w:r w:rsidRPr="000A0D3C">
        <w:rPr>
          <w:rFonts w:ascii="Arial" w:hAnsi="Arial" w:cs="Arial"/>
          <w:i/>
          <w:iCs/>
          <w:sz w:val="20"/>
          <w:szCs w:val="20"/>
        </w:rPr>
        <w:t>Shigella</w:t>
      </w:r>
      <w:r w:rsidRPr="000A0D3C">
        <w:rPr>
          <w:rFonts w:ascii="Arial" w:hAnsi="Arial" w:cs="Arial"/>
          <w:sz w:val="20"/>
          <w:szCs w:val="20"/>
        </w:rPr>
        <w:t xml:space="preserve"> species from two secondary hospitals in Yobe and Bauchi states, Northeastern Nigeria, determine their resistance profile and phylogeny.</w:t>
      </w:r>
    </w:p>
    <w:p w14:paraId="251CF7CA" w14:textId="7C84712E" w:rsidR="000A0D3C" w:rsidRPr="000A0D3C" w:rsidRDefault="000A0D3C" w:rsidP="000A0D3C">
      <w:pPr>
        <w:spacing w:line="240" w:lineRule="auto"/>
        <w:jc w:val="both"/>
        <w:rPr>
          <w:rFonts w:ascii="Arial" w:hAnsi="Arial" w:cs="Arial"/>
          <w:b/>
          <w:bCs/>
          <w:sz w:val="22"/>
          <w:szCs w:val="22"/>
        </w:rPr>
      </w:pPr>
      <w:r w:rsidRPr="000A0D3C">
        <w:rPr>
          <w:rFonts w:ascii="Arial" w:hAnsi="Arial" w:cs="Arial"/>
          <w:b/>
          <w:bCs/>
          <w:sz w:val="22"/>
          <w:szCs w:val="22"/>
        </w:rPr>
        <w:t>2. MATERIALS AND METHODS</w:t>
      </w:r>
    </w:p>
    <w:p w14:paraId="635ACC0F" w14:textId="77777777" w:rsidR="000A0D3C" w:rsidRPr="000A0D3C" w:rsidRDefault="000A0D3C" w:rsidP="000A0D3C">
      <w:pPr>
        <w:spacing w:after="0" w:line="240" w:lineRule="auto"/>
        <w:jc w:val="both"/>
        <w:rPr>
          <w:rFonts w:ascii="Arial" w:hAnsi="Arial" w:cs="Arial"/>
          <w:sz w:val="22"/>
          <w:szCs w:val="22"/>
        </w:rPr>
      </w:pPr>
      <w:r w:rsidRPr="000A0D3C">
        <w:rPr>
          <w:rFonts w:ascii="Arial" w:hAnsi="Arial" w:cs="Arial"/>
          <w:b/>
          <w:bCs/>
          <w:sz w:val="22"/>
          <w:szCs w:val="22"/>
        </w:rPr>
        <w:t>2.1 The Study Area</w:t>
      </w:r>
    </w:p>
    <w:p w14:paraId="2D5346D3" w14:textId="490C4585" w:rsidR="000A0D3C" w:rsidRPr="000A0D3C" w:rsidRDefault="000A0D3C" w:rsidP="000A0D3C">
      <w:pPr>
        <w:spacing w:line="240" w:lineRule="auto"/>
        <w:jc w:val="both"/>
        <w:rPr>
          <w:rFonts w:ascii="Arial" w:hAnsi="Arial" w:cs="Arial"/>
          <w:sz w:val="20"/>
          <w:szCs w:val="20"/>
        </w:rPr>
      </w:pPr>
      <w:r w:rsidRPr="000A0D3C">
        <w:rPr>
          <w:rFonts w:ascii="Arial" w:hAnsi="Arial" w:cs="Arial"/>
          <w:sz w:val="20"/>
          <w:szCs w:val="20"/>
        </w:rPr>
        <w:t xml:space="preserve">Bauchi State Specialist Hospital, Bauchi and Yobe State Specialist Hospital, Damaturu are located in Bauchi and Yobe states, Northeastern Nigeria and bordering many cities and towns. As of 2016  the states had a population of 11,530,465 people with settlers of distinct backgrounds, occupational patterns, and beliefs </w:t>
      </w:r>
      <w:r w:rsidRPr="000A0D3C">
        <w:rPr>
          <w:rFonts w:ascii="Arial" w:hAnsi="Arial" w:cs="Arial"/>
          <w:sz w:val="20"/>
          <w:szCs w:val="20"/>
        </w:rPr>
        <w:fldChar w:fldCharType="begin"/>
      </w:r>
      <w:r w:rsidR="00D37188">
        <w:rPr>
          <w:rFonts w:ascii="Arial" w:hAnsi="Arial" w:cs="Arial"/>
          <w:sz w:val="20"/>
          <w:szCs w:val="20"/>
        </w:rPr>
        <w:instrText xml:space="preserve"> ADDIN ZOTERO_ITEM CSL_CITATION {"citationID":"e6iF0q96","properties":{"formattedCitation":"(Projection, 2022)","plainCitation":"(Projection, 2022)","noteIndex":0},"citationItems":[{"id":"KjsKVfF1/YmIkmyso","uris":["http://www.mendeley.com/documents/?uuid=26c24466-ef30-48bd-a6b1-e85581c35f28"],"itemData":{"abstract":"The population projection assumes the same rate of growth for all LGAs within a state. The undercount of the 1991 census is estimated to be about 25 million. All population figures for Nigeria show high error rates; census results are disputed. Area figures are computed using geospatial data","author":[{"dropping-particle":"","family":"Projection","given":"Yobe population","non-dropping-particle":"","parse-names":false,"suffix":""}],"id":"YOTLoZ8w/OObZ45EA","issued":{"date-parts":[["2022"]]},"page":"2","publisher":"Yobe","title":"3218dc9ad03434996c30374e7733eb94f9f08867 @ citypopulation.de","type":"entry-encyclopedia"}}],"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Projection, 2022)</w:t>
      </w:r>
      <w:r w:rsidRPr="000A0D3C">
        <w:rPr>
          <w:rFonts w:ascii="Arial" w:hAnsi="Arial" w:cs="Arial"/>
          <w:sz w:val="20"/>
          <w:szCs w:val="20"/>
        </w:rPr>
        <w:fldChar w:fldCharType="end"/>
      </w:r>
      <w:r w:rsidRPr="000A0D3C">
        <w:rPr>
          <w:rFonts w:ascii="Arial" w:hAnsi="Arial" w:cs="Arial"/>
          <w:sz w:val="20"/>
          <w:szCs w:val="20"/>
        </w:rPr>
        <w:t xml:space="preserve">. They share similar climate typified by a single, lengthy dry season that is followed by a shorter wet season. The average yearly rainfall in the Sahel is less than 500 mm, and it might even be as low as 250 mm. Its population is pluralistic and has a wide range of historical and cultural backgrounds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0NXx6gGE","properties":{"formattedCitation":"(Eze &amp; Onokala, 2022)","plainCitation":"(Eze &amp; Onokala, 2022)","noteIndex":0},"citationItems":[{"id":"KjsKVfF1/2uBN29Mg","uris":["http://www.mendeley.com/documents/?uuid=5c9a4b8f-6b1e-4aa3-b511-588f9921de38"],"itemData":{"DOI":"10.1007/s10708-021-10395-5","ISBN":"0123456789","ISSN":"15729893","abstract":"The study evaluates the degree and pattern of household vulnerability to desertification in Yobe State, Nigeria. Making the right decisions and efficient resources allocation to reduce household vulnerability to desertification requires an understanding of the factors that make a society vulnerable to environmental change. Strategies to reduce the impact of desertification in Nigeria have often been without understanding the spatial pattern of household vulnerability to the hazard. The study used the Integrated Household Vulnerability Index to proffer a solution to household vulnerability to desertification in the study area. The indicators of vulnerability (exposure, adaptive capacity, and sensitivity), were calculated to determine the pattern of household vulnerability to desertification. The study adopted an experimental survey design and the method utilized for this study was a questionnaire administrated to 400 households in the study area. The household vulnerability levels identified were 4, which include very high vulnerability, high vulnerability, low vulnerability and very low vulnerability. The spatial pattern of the household vulnerability levels in the study area tends to increase northward and decreases southward. The spatial pattern is due to a higher percentage of the total households with more wealth, technology and infrastructure to cope with desertification in the southern part than in the northern part of the study area. Therefore, the need to integrate the measures of desertification adaptation options into the development process, based on the spatial pattern of household vulnerability. These measures are poverty reduction, alternative sources of energy; enhance food security through good agricultural practices and development of cattle ranches.","author":[{"dropping-particle":"","family":"Eze","given":"Jude Nwafor","non-dropping-particle":"","parse-names":false,"suffix":""},{"dropping-particle":"","family":"Onokala","given":"Patience Chinyelu","non-dropping-particle":"","parse-names":false,"suffix":""}],"container-title":"GeoJournal","id":"ITEM-1","issue":"4","issued":{"date-parts":[["2022"]]},"page":"2699-2717","publisher":"Springer Netherlands","title":"Pattern of household vulnerability to desertification in Yobe state, Nigeria","type":"article-journal","volume":"87"}}],"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Eze &amp; Onokala, 2022)</w:t>
      </w:r>
      <w:r w:rsidRPr="000A0D3C">
        <w:rPr>
          <w:rFonts w:ascii="Arial" w:hAnsi="Arial" w:cs="Arial"/>
          <w:sz w:val="20"/>
          <w:szCs w:val="20"/>
        </w:rPr>
        <w:fldChar w:fldCharType="end"/>
      </w:r>
      <w:r w:rsidRPr="000A0D3C">
        <w:rPr>
          <w:rFonts w:ascii="Arial" w:hAnsi="Arial" w:cs="Arial"/>
          <w:sz w:val="20"/>
          <w:szCs w:val="20"/>
        </w:rPr>
        <w:t xml:space="preserve">. Yobe State's principal ethnic groups are the Ngamo, </w:t>
      </w:r>
      <w:proofErr w:type="spellStart"/>
      <w:r w:rsidRPr="000A0D3C">
        <w:rPr>
          <w:rFonts w:ascii="Arial" w:hAnsi="Arial" w:cs="Arial"/>
          <w:sz w:val="20"/>
          <w:szCs w:val="20"/>
        </w:rPr>
        <w:t>Bolewa</w:t>
      </w:r>
      <w:proofErr w:type="spellEnd"/>
      <w:r w:rsidRPr="000A0D3C">
        <w:rPr>
          <w:rFonts w:ascii="Arial" w:hAnsi="Arial" w:cs="Arial"/>
          <w:sz w:val="20"/>
          <w:szCs w:val="20"/>
        </w:rPr>
        <w:t>, Fulani, Manga, Kare-</w:t>
      </w:r>
      <w:proofErr w:type="spellStart"/>
      <w:r w:rsidRPr="000A0D3C">
        <w:rPr>
          <w:rFonts w:ascii="Arial" w:hAnsi="Arial" w:cs="Arial"/>
          <w:sz w:val="20"/>
          <w:szCs w:val="20"/>
        </w:rPr>
        <w:t>kare</w:t>
      </w:r>
      <w:proofErr w:type="spellEnd"/>
      <w:r w:rsidRPr="000A0D3C">
        <w:rPr>
          <w:rFonts w:ascii="Arial" w:hAnsi="Arial" w:cs="Arial"/>
          <w:sz w:val="20"/>
          <w:szCs w:val="20"/>
        </w:rPr>
        <w:t xml:space="preserve">, </w:t>
      </w:r>
      <w:proofErr w:type="spellStart"/>
      <w:r w:rsidRPr="000A0D3C">
        <w:rPr>
          <w:rFonts w:ascii="Arial" w:hAnsi="Arial" w:cs="Arial"/>
          <w:sz w:val="20"/>
          <w:szCs w:val="20"/>
        </w:rPr>
        <w:t>Ngizim</w:t>
      </w:r>
      <w:proofErr w:type="spellEnd"/>
      <w:r w:rsidRPr="000A0D3C">
        <w:rPr>
          <w:rFonts w:ascii="Arial" w:hAnsi="Arial" w:cs="Arial"/>
          <w:sz w:val="20"/>
          <w:szCs w:val="20"/>
        </w:rPr>
        <w:t>, Bade, and Kanuri with 45, 502 km</w:t>
      </w:r>
      <w:r w:rsidRPr="000A0D3C">
        <w:rPr>
          <w:rFonts w:ascii="Arial" w:hAnsi="Arial" w:cs="Arial"/>
          <w:sz w:val="20"/>
          <w:szCs w:val="20"/>
          <w:vertAlign w:val="superscript"/>
        </w:rPr>
        <w:t>2</w:t>
      </w:r>
      <w:r w:rsidRPr="000A0D3C">
        <w:rPr>
          <w:rFonts w:ascii="Arial" w:hAnsi="Arial" w:cs="Arial"/>
          <w:sz w:val="20"/>
          <w:szCs w:val="20"/>
        </w:rPr>
        <w:t xml:space="preserve"> , it is located at 12000 N, 11030 E </w:t>
      </w:r>
      <w:r w:rsidRPr="000A0D3C">
        <w:rPr>
          <w:rFonts w:ascii="Arial" w:hAnsi="Arial" w:cs="Arial"/>
          <w:sz w:val="20"/>
          <w:szCs w:val="20"/>
        </w:rPr>
        <w:fldChar w:fldCharType="begin"/>
      </w:r>
      <w:r w:rsidR="00D37188">
        <w:rPr>
          <w:rFonts w:ascii="Arial" w:hAnsi="Arial" w:cs="Arial"/>
          <w:sz w:val="20"/>
          <w:szCs w:val="20"/>
        </w:rPr>
        <w:instrText xml:space="preserve"> ADDIN ZOTERO_ITEM CSL_CITATION {"citationID":"c4J4oMP3","properties":{"formattedCitation":"(Saheed et al., 2020)","plainCitation":"(Saheed et al., 2020)","noteIndex":0},"citationItems":[{"id":"KjsKVfF1/3Rf1Fl6h","uris":["http://www.mendeley.com/documents/?uuid=a91913b6-e7fd-43f6-9d4c-5ade737e0a8a"],"itemData":{"DOI":"10.11648/j.ajls.20200804.16","ISSN":"2328-5702","author":[{"dropping-particle":"","family":"Saheed","given":"Y","non-dropping-particle":"","parse-names":false,"suffix":""},{"dropping-particle":"","family":"Umar","given":"A F","non-dropping-particle":"","parse-names":false,"suffix":""},{"dropping-particle":"","family":"Iliyasu","given":"MY","non-dropping-particle":"","parse-names":false,"suffix":""}],"container-title":"American Journal of Life Sciences","id":"YOTLoZ8w/qvl77OBf","issue":"4","issued":{"date-parts":[["2020"]]},"page":"82","title":"Potential of Silver Nano Particles Synthesized from Ficus sycomorus Linn Against Multidrug Resistant Shigella species Isolated from Clinical Specimens","type":"article-journal","volume":"8"}}],"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Saheed et al., 2020)</w:t>
      </w:r>
      <w:r w:rsidRPr="000A0D3C">
        <w:rPr>
          <w:rFonts w:ascii="Arial" w:hAnsi="Arial" w:cs="Arial"/>
          <w:sz w:val="20"/>
          <w:szCs w:val="20"/>
        </w:rPr>
        <w:fldChar w:fldCharType="end"/>
      </w:r>
      <w:r w:rsidRPr="000A0D3C">
        <w:rPr>
          <w:rFonts w:ascii="Arial" w:hAnsi="Arial" w:cs="Arial"/>
          <w:sz w:val="20"/>
          <w:szCs w:val="20"/>
        </w:rPr>
        <w:t xml:space="preserve"> while Bauchi Located on the geographical coordinates of latitude 100 30′ North of the Equator, 100 00′ East of Greenwich Meridian, bordering Gombe state, Yobe to the east, Kaduna to the west, Kano and Jigawa to the north, and Taraba and Plateau to the south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NSF9sgJn","properties":{"formattedCitation":"(Titus et al., 2023)","plainCitation":"(Titus et al., 2023)","noteIndex":0},"citationItems":[{"id":83,"uris":["http://zotero.org/users/16296113/items/5XLXMR8B"],"itemData":{"id":83,"type":"article-journal","abstract":"Background: Multi-drug resistance is on increase in clinical Salmonella typhi serovars and it is being aided by Integron that carry cassettes of resistance genes. The genetic characterization of antimicrobial resistance genes as well as their location and diversity is important in identifying factors involved in resistance, understanding the diversity of MDR strains, identifying genetic linkages among markers, understanding potential transfer mechanisms, and developing efﬁcient detection methods Design and Duration: This study was carried out on clinical isolates of Salmonella typhi isolated from selected hospitals within Bauchi Metropolis between January 2019 and February 2020. The study involves the collection of blood and stool specimens across all ages and gender between ages 0-70 years who present with fever and diarrhoea among other symptoms of typhoid in selected hospitals within Bauchi. Aim: The aim of this research is to evaluate the molecular profile of class 1 Integron among multidrug-resistant Salmonella typhi from clinical specimens in selected health facilities within Bauchi metropolis. Materials and Methods: Biodata was obtained and Phenotypic antibiotic susceptibility patterns of the isolates were determined using the Kirby Bauer disk diffusion method and screened for Multidrug resistance. Class 1 Integron and antibiotic resistance genes were detected using polymerase chain reaction and agarose gel electrophoresis.\nResults: In this study, 37(77.0%) of S. typhi isolates were resistant to 2 or more antimicrobial agents (Multidrug resistance). Highest resistance was observed in Oxacillin 46(95.8%), Imipenem 44(91.6%), Novobiocin 41(85.4%), Erythromycin 40(83.3%), and Ampicillin 39(81.2%). The isolates were sensitive to Ciprofloxacin 31(64.5%), Colistin Sulphate 29(60.4%), and Ceftriaxone 28(58.3%). All isolates 48(100%) were Multidrug-resistant and sensitive to Ciprofloxacin, Colistin Sulphate, Ceftriaxone, and Amikacin. Class 1 integron gene was present in all isolates subjected to molecular analysis. All four resistant genes Tem-1, Sul-1, Gyr-A, and Cat-1, were detected in selected Multidrug-resistant isolates for this study. Class 1 Integron genes were detected in all the six (6) isolates used for molecular study which is indicative of their high frequency in Salmonella typhi strains. The presence of Class 1 integron is highly associated with MDR profile.\nConclusion: In this study, prevalence of class 1 integron among multidrug-resistant Salmonella typhi serovars was high. This shows that class 1 integron may likely be responsible for the dissemination of antibiotic resistance. Cephalosporin and fluoroquinolones remain drugs of choice in treating typhoid fever.","container-title":"Acta Scientific Microbiology","DOI":"10.31080/ASMI.2023.06.1256","ISSN":"25813226","journalAbbreviation":"Act Scie Micro","language":"en","page":"36-42","source":"DOI.org (Crossref)","title":"Molecular Profiling of Class 1 Integron Among Multidrug-Resistant Salmonella Typhi Serovars Isolated from Hospitals in Bauchi","author":[{"family":"Titus","given":"I"},{"family":"Iliyasu","given":"My"},{"family":"Sahal","given":"Mr"},{"family":"Umar","given":"Rd"},{"family":"A","given":"V Agbo"},{"family":"Wali","given":"Mm"},{"family":"Ismail","given":"S"},{"family":"Umar","given":"Af"},{"family":"Agbo","given":"Eb"}],"issued":{"date-parts":[["2023",6,1]]}}}],"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Titus et al., 2023)</w:t>
      </w:r>
      <w:r w:rsidRPr="000A0D3C">
        <w:rPr>
          <w:rFonts w:ascii="Arial" w:hAnsi="Arial" w:cs="Arial"/>
          <w:sz w:val="20"/>
          <w:szCs w:val="20"/>
        </w:rPr>
        <w:fldChar w:fldCharType="end"/>
      </w:r>
      <w:r w:rsidRPr="000A0D3C">
        <w:rPr>
          <w:rFonts w:ascii="Arial" w:hAnsi="Arial" w:cs="Arial"/>
          <w:sz w:val="20"/>
          <w:szCs w:val="20"/>
        </w:rPr>
        <w:t xml:space="preserve">, with ethnic groups including Fulani, </w:t>
      </w:r>
      <w:proofErr w:type="spellStart"/>
      <w:r w:rsidRPr="000A0D3C">
        <w:rPr>
          <w:rFonts w:ascii="Arial" w:hAnsi="Arial" w:cs="Arial"/>
          <w:sz w:val="20"/>
          <w:szCs w:val="20"/>
        </w:rPr>
        <w:t>Gerawa</w:t>
      </w:r>
      <w:proofErr w:type="spellEnd"/>
      <w:r w:rsidRPr="000A0D3C">
        <w:rPr>
          <w:rFonts w:ascii="Arial" w:hAnsi="Arial" w:cs="Arial"/>
          <w:sz w:val="20"/>
          <w:szCs w:val="20"/>
        </w:rPr>
        <w:t xml:space="preserve">, Jarawa, </w:t>
      </w:r>
      <w:proofErr w:type="spellStart"/>
      <w:r w:rsidRPr="000A0D3C">
        <w:rPr>
          <w:rFonts w:ascii="Arial" w:hAnsi="Arial" w:cs="Arial"/>
          <w:sz w:val="20"/>
          <w:szCs w:val="20"/>
        </w:rPr>
        <w:t>Warjawa</w:t>
      </w:r>
      <w:proofErr w:type="spellEnd"/>
      <w:r w:rsidRPr="000A0D3C">
        <w:rPr>
          <w:rFonts w:ascii="Arial" w:hAnsi="Arial" w:cs="Arial"/>
          <w:sz w:val="20"/>
          <w:szCs w:val="20"/>
        </w:rPr>
        <w:t xml:space="preserve">, </w:t>
      </w:r>
      <w:proofErr w:type="spellStart"/>
      <w:r w:rsidRPr="000A0D3C">
        <w:rPr>
          <w:rFonts w:ascii="Arial" w:hAnsi="Arial" w:cs="Arial"/>
          <w:sz w:val="20"/>
          <w:szCs w:val="20"/>
        </w:rPr>
        <w:t>Sayawa</w:t>
      </w:r>
      <w:proofErr w:type="spellEnd"/>
      <w:r w:rsidRPr="000A0D3C">
        <w:rPr>
          <w:rFonts w:ascii="Arial" w:hAnsi="Arial" w:cs="Arial"/>
          <w:sz w:val="20"/>
          <w:szCs w:val="20"/>
        </w:rPr>
        <w:t xml:space="preserve">, </w:t>
      </w:r>
      <w:proofErr w:type="spellStart"/>
      <w:r w:rsidRPr="000A0D3C">
        <w:rPr>
          <w:rFonts w:ascii="Arial" w:hAnsi="Arial" w:cs="Arial"/>
          <w:sz w:val="20"/>
          <w:szCs w:val="20"/>
        </w:rPr>
        <w:t>Kirfawa</w:t>
      </w:r>
      <w:proofErr w:type="spellEnd"/>
      <w:r w:rsidRPr="000A0D3C">
        <w:rPr>
          <w:rFonts w:ascii="Arial" w:hAnsi="Arial" w:cs="Arial"/>
          <w:sz w:val="20"/>
          <w:szCs w:val="20"/>
        </w:rPr>
        <w:t xml:space="preserve">, </w:t>
      </w:r>
      <w:proofErr w:type="spellStart"/>
      <w:r w:rsidRPr="000A0D3C">
        <w:rPr>
          <w:rFonts w:ascii="Arial" w:hAnsi="Arial" w:cs="Arial"/>
          <w:sz w:val="20"/>
          <w:szCs w:val="20"/>
        </w:rPr>
        <w:t>Bolewa</w:t>
      </w:r>
      <w:proofErr w:type="spellEnd"/>
      <w:r w:rsidRPr="000A0D3C">
        <w:rPr>
          <w:rFonts w:ascii="Arial" w:hAnsi="Arial" w:cs="Arial"/>
          <w:sz w:val="20"/>
          <w:szCs w:val="20"/>
        </w:rPr>
        <w:t xml:space="preserve">, </w:t>
      </w:r>
      <w:proofErr w:type="spellStart"/>
      <w:r w:rsidRPr="000A0D3C">
        <w:rPr>
          <w:rFonts w:ascii="Arial" w:hAnsi="Arial" w:cs="Arial"/>
          <w:sz w:val="20"/>
          <w:szCs w:val="20"/>
        </w:rPr>
        <w:t>Karekare</w:t>
      </w:r>
      <w:proofErr w:type="spellEnd"/>
      <w:r w:rsidRPr="000A0D3C">
        <w:rPr>
          <w:rFonts w:ascii="Arial" w:hAnsi="Arial" w:cs="Arial"/>
          <w:sz w:val="20"/>
          <w:szCs w:val="20"/>
        </w:rPr>
        <w:t xml:space="preserve">, </w:t>
      </w:r>
      <w:proofErr w:type="spellStart"/>
      <w:r w:rsidRPr="000A0D3C">
        <w:rPr>
          <w:rFonts w:ascii="Arial" w:hAnsi="Arial" w:cs="Arial"/>
          <w:sz w:val="20"/>
          <w:szCs w:val="20"/>
        </w:rPr>
        <w:t>Zulawa</w:t>
      </w:r>
      <w:proofErr w:type="spellEnd"/>
      <w:r w:rsidRPr="000A0D3C">
        <w:rPr>
          <w:rFonts w:ascii="Arial" w:hAnsi="Arial" w:cs="Arial"/>
          <w:sz w:val="20"/>
          <w:szCs w:val="20"/>
        </w:rPr>
        <w:t xml:space="preserve">, </w:t>
      </w:r>
      <w:proofErr w:type="spellStart"/>
      <w:r w:rsidRPr="000A0D3C">
        <w:rPr>
          <w:rFonts w:ascii="Arial" w:hAnsi="Arial" w:cs="Arial"/>
          <w:sz w:val="20"/>
          <w:szCs w:val="20"/>
        </w:rPr>
        <w:t>Fa,awa</w:t>
      </w:r>
      <w:proofErr w:type="spellEnd"/>
      <w:r w:rsidRPr="000A0D3C">
        <w:rPr>
          <w:rFonts w:ascii="Arial" w:hAnsi="Arial" w:cs="Arial"/>
          <w:sz w:val="20"/>
          <w:szCs w:val="20"/>
        </w:rPr>
        <w:t xml:space="preserve">, and Kanuri, with distinct backgrounds, occupational patterns, and beliefs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mO1xh2iJ","properties":{"formattedCitation":"(Projection, 2022)","plainCitation":"(Projection, 2022)","noteIndex":0},"citationItems":[{"id":"KjsKVfF1/YmIkmyso","uris":["http://www.mendeley.com/documents/?uuid=26c24466-ef30-48bd-a6b1-e85581c35f28"],"itemData":{"abstract":"The population projection assumes the same rate of growth for all LGAs within a state. The undercount of the 1991 census is estimated to be about 25 million. All population figures for Nigeria show high error rates; census results are disputed. Area figures are computed using geospatial data","author":[{"dropping-particle":"","family":"Projection","given":"Yobe population","non-dropping-particle":"","parse-names":false,"suffix":""}],"id":"ITEM-1","issued":{"date-parts":[["2022"]]},"page":"2","publisher":"Yobe","title":"3218dc9ad03434996c30374e7733eb94f9f08867 @ citypopulation.de","type":"entry-encyclopedia"}}],"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Projection, 2022)</w:t>
      </w:r>
      <w:r w:rsidRPr="000A0D3C">
        <w:rPr>
          <w:rFonts w:ascii="Arial" w:hAnsi="Arial" w:cs="Arial"/>
          <w:sz w:val="20"/>
          <w:szCs w:val="20"/>
        </w:rPr>
        <w:fldChar w:fldCharType="end"/>
      </w:r>
      <w:r w:rsidRPr="000A0D3C">
        <w:rPr>
          <w:rFonts w:ascii="Arial" w:hAnsi="Arial" w:cs="Arial"/>
          <w:sz w:val="20"/>
          <w:szCs w:val="20"/>
        </w:rPr>
        <w:t>.</w:t>
      </w:r>
    </w:p>
    <w:p w14:paraId="6ED0CB4A" w14:textId="77777777" w:rsidR="000A0D3C" w:rsidRPr="000A0D3C" w:rsidRDefault="000A0D3C" w:rsidP="000A0D3C">
      <w:pPr>
        <w:spacing w:after="0" w:line="240" w:lineRule="auto"/>
        <w:jc w:val="both"/>
        <w:rPr>
          <w:rFonts w:ascii="Arial" w:hAnsi="Arial" w:cs="Arial"/>
          <w:b/>
          <w:bCs/>
        </w:rPr>
      </w:pPr>
      <w:bookmarkStart w:id="2" w:name="_Hlk210304316"/>
      <w:r w:rsidRPr="000A0D3C">
        <w:rPr>
          <w:rFonts w:ascii="Arial" w:hAnsi="Arial" w:cs="Arial"/>
          <w:noProof/>
        </w:rPr>
        <w:drawing>
          <wp:inline distT="0" distB="0" distL="0" distR="0" wp14:anchorId="4A1B4892" wp14:editId="13BBEE7F">
            <wp:extent cx="5943120" cy="3094931"/>
            <wp:effectExtent l="0" t="0" r="635" b="0"/>
            <wp:docPr id="4820396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79802" cy="3114034"/>
                    </a:xfrm>
                    <a:prstGeom prst="rect">
                      <a:avLst/>
                    </a:prstGeom>
                    <a:noFill/>
                    <a:ln>
                      <a:noFill/>
                    </a:ln>
                  </pic:spPr>
                </pic:pic>
              </a:graphicData>
            </a:graphic>
          </wp:inline>
        </w:drawing>
      </w:r>
      <w:r w:rsidRPr="000A0D3C">
        <w:rPr>
          <w:rFonts w:ascii="Arial" w:hAnsi="Arial" w:cs="Arial"/>
          <w:b/>
          <w:bCs/>
        </w:rPr>
        <w:t xml:space="preserve"> </w:t>
      </w:r>
    </w:p>
    <w:p w14:paraId="5B13D064" w14:textId="53EC487A" w:rsidR="000A0D3C" w:rsidRPr="000A0D3C" w:rsidRDefault="00374521" w:rsidP="000A0D3C">
      <w:pPr>
        <w:spacing w:after="0" w:line="240" w:lineRule="auto"/>
        <w:jc w:val="both"/>
        <w:rPr>
          <w:rFonts w:ascii="Arial" w:hAnsi="Arial" w:cs="Arial"/>
          <w:b/>
          <w:bCs/>
        </w:rPr>
      </w:pPr>
      <w:r w:rsidRPr="000A0D3C">
        <w:rPr>
          <w:rFonts w:ascii="Arial" w:hAnsi="Arial" w:cs="Arial"/>
          <w:b/>
          <w:bCs/>
          <w:noProof/>
        </w:rPr>
        <mc:AlternateContent>
          <mc:Choice Requires="wpg">
            <w:drawing>
              <wp:anchor distT="0" distB="0" distL="114300" distR="114300" simplePos="0" relativeHeight="251664384" behindDoc="0" locked="0" layoutInCell="1" allowOverlap="1" wp14:anchorId="4077FC01" wp14:editId="560B9B1D">
                <wp:simplePos x="0" y="0"/>
                <wp:positionH relativeFrom="column">
                  <wp:posOffset>2229323</wp:posOffset>
                </wp:positionH>
                <wp:positionV relativeFrom="paragraph">
                  <wp:posOffset>209550</wp:posOffset>
                </wp:positionV>
                <wp:extent cx="223653" cy="374355"/>
                <wp:effectExtent l="19050" t="19050" r="24130" b="26035"/>
                <wp:wrapNone/>
                <wp:docPr id="1" name="Group 6"/>
                <wp:cNvGraphicFramePr/>
                <a:graphic xmlns:a="http://schemas.openxmlformats.org/drawingml/2006/main">
                  <a:graphicData uri="http://schemas.microsoft.com/office/word/2010/wordprocessingGroup">
                    <wpg:wgp>
                      <wpg:cNvGrpSpPr/>
                      <wpg:grpSpPr>
                        <a:xfrm>
                          <a:off x="0" y="0"/>
                          <a:ext cx="223653" cy="374355"/>
                          <a:chOff x="830826" y="152400"/>
                          <a:chExt cx="412955" cy="1017639"/>
                        </a:xfrm>
                        <a:solidFill>
                          <a:srgbClr val="FFC000"/>
                        </a:solidFill>
                      </wpg:grpSpPr>
                      <wps:wsp>
                        <wps:cNvPr id="2" name="Teardrop 2"/>
                        <wps:cNvSpPr/>
                        <wps:spPr>
                          <a:xfrm rot="10549514">
                            <a:off x="830826" y="152400"/>
                            <a:ext cx="412955" cy="1017639"/>
                          </a:xfrm>
                          <a:prstGeom prst="teardrop">
                            <a:avLst/>
                          </a:prstGeom>
                          <a:grpFill/>
                        </wps:spPr>
                        <wps:style>
                          <a:lnRef idx="2">
                            <a:schemeClr val="dk1">
                              <a:shade val="15000"/>
                            </a:schemeClr>
                          </a:lnRef>
                          <a:fillRef idx="1">
                            <a:schemeClr val="dk1"/>
                          </a:fillRef>
                          <a:effectRef idx="0">
                            <a:schemeClr val="dk1"/>
                          </a:effectRef>
                          <a:fontRef idx="minor">
                            <a:schemeClr val="lt1"/>
                          </a:fontRef>
                        </wps:style>
                        <wps:bodyPr rtlCol="0" anchor="ctr"/>
                      </wps:wsp>
                      <wps:wsp>
                        <wps:cNvPr id="3" name="Oval 3"/>
                        <wps:cNvSpPr/>
                        <wps:spPr>
                          <a:xfrm>
                            <a:off x="948813" y="388375"/>
                            <a:ext cx="206478" cy="206477"/>
                          </a:xfrm>
                          <a:prstGeom prst="ellipse">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980219F" id="Group 6" o:spid="_x0000_s1026" style="position:absolute;margin-left:175.55pt;margin-top:16.5pt;width:17.6pt;height:29.5pt;z-index:251664384;mso-width-relative:margin;mso-height-relative:margin" coordorigin="8308,1524" coordsize="4129,101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">
                <v:shape id="Teardrop 2" o:spid="_x0000_s1027" style="position:absolute;left:8308;top:1524;width:4129;height:10176;rotation:11522882fd;visibility:visible;mso-wrap-style:square;v-text-anchor:middle" coordsize="412955,10176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" path="m,508820c,227806,92443,,206478,l412955,r,508820c412955,789834,320512,1017640,206477,1017640,92442,1017640,-1,789834,-1,508820r1,xe" filled="f" strokecolor="black [480]" strokeweight="1pt">
                  <v:stroke joinstyle="miter"/>
                  <v:path arrowok="t" o:connecttype="custom" o:connectlocs="0,508820;206478,0;412955,0;412955,508820;206477,1017640;-1,508820;0,508820" o:connectangles="0,0,0,0,0,0,0"/>
                </v:shape>
                <v:oval id="Oval 3" o:spid="_x0000_s1028" style="position:absolute;left:9488;top:3883;width:2064;height:2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" fillcolor="white [3212]" strokecolor="#09101d [484]" strokeweight="1pt">
                  <v:stroke joinstyle="miter"/>
                </v:oval>
              </v:group>
            </w:pict>
          </mc:Fallback>
        </mc:AlternateContent>
      </w:r>
      <w:r w:rsidRPr="000A0D3C">
        <w:rPr>
          <w:rFonts w:ascii="Arial" w:hAnsi="Arial" w:cs="Arial"/>
          <w:b/>
          <w:bCs/>
          <w:noProof/>
        </w:rPr>
        <mc:AlternateContent>
          <mc:Choice Requires="wpg">
            <w:drawing>
              <wp:anchor distT="0" distB="0" distL="114300" distR="114300" simplePos="0" relativeHeight="251663360" behindDoc="0" locked="0" layoutInCell="1" allowOverlap="1" wp14:anchorId="164A7ED4" wp14:editId="42F055F2">
                <wp:simplePos x="0" y="0"/>
                <wp:positionH relativeFrom="column">
                  <wp:posOffset>1172845</wp:posOffset>
                </wp:positionH>
                <wp:positionV relativeFrom="paragraph">
                  <wp:posOffset>177962</wp:posOffset>
                </wp:positionV>
                <wp:extent cx="246380" cy="349885"/>
                <wp:effectExtent l="19050" t="19050" r="20320" b="31115"/>
                <wp:wrapNone/>
                <wp:docPr id="4"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46380" cy="349885"/>
                          <a:chOff x="0" y="0"/>
                          <a:chExt cx="412955" cy="1017639"/>
                        </a:xfrm>
                      </wpg:grpSpPr>
                      <wps:wsp>
                        <wps:cNvPr id="5" name="Teardrop 5">
                          <a:extLst/>
                        </wps:cNvPr>
                        <wps:cNvSpPr/>
                        <wps:spPr>
                          <a:xfrm rot="10549514">
                            <a:off x="0" y="0"/>
                            <a:ext cx="412955" cy="1017639"/>
                          </a:xfrm>
                          <a:prstGeom prst="teardrop">
                            <a:avLst/>
                          </a:prstGeom>
                        </wps:spPr>
                        <wps:style>
                          <a:lnRef idx="2">
                            <a:schemeClr val="dk1">
                              <a:shade val="15000"/>
                            </a:schemeClr>
                          </a:lnRef>
                          <a:fillRef idx="1">
                            <a:schemeClr val="dk1"/>
                          </a:fillRef>
                          <a:effectRef idx="0">
                            <a:schemeClr val="dk1"/>
                          </a:effectRef>
                          <a:fontRef idx="minor">
                            <a:schemeClr val="lt1"/>
                          </a:fontRef>
                        </wps:style>
                        <wps:bodyPr rtlCol="0" anchor="ctr"/>
                      </wps:wsp>
                      <wps:wsp>
                        <wps:cNvPr id="8" name="Oval 8">
                          <a:extLst/>
                        </wps:cNvPr>
                        <wps:cNvSpPr/>
                        <wps:spPr>
                          <a:xfrm>
                            <a:off x="117987" y="235975"/>
                            <a:ext cx="206478" cy="206477"/>
                          </a:xfrm>
                          <a:prstGeom prst="ellipse">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7EDE53E" id="Group 5" o:spid="_x0000_s1026" style="position:absolute;margin-left:92.35pt;margin-top:14pt;width:19.4pt;height:27.55pt;z-index:251663360;mso-width-relative:margin;mso-height-relative:margin" coordsize="4129,101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">
                <v:shape id="Teardrop 5" o:spid="_x0000_s1027" style="position:absolute;width:4129;height:10176;rotation:11522882fd;visibility:visible;mso-wrap-style:square;v-text-anchor:middle" coordsize="412955,10176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" path="m,508820c,227806,92443,,206478,l412955,r,508820c412955,789834,320512,1017640,206477,1017640,92442,1017640,-1,789834,-1,508820r1,xe" fillcolor="black [3200]" strokecolor="black [480]" strokeweight="1pt">
                  <v:stroke joinstyle="miter"/>
                  <v:path arrowok="t" o:connecttype="custom" o:connectlocs="0,508820;206478,0;412955,0;412955,508820;206477,1017640;-1,508820;0,508820" o:connectangles="0,0,0,0,0,0,0"/>
                </v:shape>
                <v:oval id="Oval 8" o:spid="_x0000_s1028" style="position:absolute;left:1179;top:2359;width:2065;height:2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" fillcolor="white [3212]" strokecolor="#09101d [484]" strokeweight="1pt">
                  <v:stroke joinstyle="miter"/>
                </v:oval>
              </v:group>
            </w:pict>
          </mc:Fallback>
        </mc:AlternateContent>
      </w:r>
      <w:r>
        <w:rPr>
          <w:rFonts w:ascii="Arial" w:hAnsi="Arial" w:cs="Arial"/>
          <w:b/>
          <w:bCs/>
        </w:rPr>
        <w:t>Map</w:t>
      </w:r>
      <w:r w:rsidRPr="000A0D3C">
        <w:rPr>
          <w:rFonts w:ascii="Arial" w:hAnsi="Arial" w:cs="Arial"/>
          <w:b/>
          <w:bCs/>
        </w:rPr>
        <w:t xml:space="preserve"> </w:t>
      </w:r>
      <w:r w:rsidR="000A0D3C" w:rsidRPr="000A0D3C">
        <w:rPr>
          <w:rFonts w:ascii="Arial" w:hAnsi="Arial" w:cs="Arial"/>
          <w:b/>
          <w:bCs/>
        </w:rPr>
        <w:t>1: Map of Nigeria Showing Bauchi and Yobe States Boundaries and their State Capitals</w:t>
      </w:r>
    </w:p>
    <w:bookmarkEnd w:id="2"/>
    <w:p w14:paraId="222E6592" w14:textId="77777777" w:rsidR="000A0D3C" w:rsidRPr="000A0D3C" w:rsidRDefault="000A0D3C" w:rsidP="000A0D3C">
      <w:pPr>
        <w:spacing w:after="0" w:line="240" w:lineRule="auto"/>
        <w:jc w:val="both"/>
        <w:rPr>
          <w:rFonts w:ascii="Arial" w:hAnsi="Arial" w:cs="Arial"/>
          <w:b/>
          <w:bCs/>
        </w:rPr>
      </w:pPr>
      <w:r w:rsidRPr="000A0D3C">
        <w:rPr>
          <w:rFonts w:ascii="Arial" w:hAnsi="Arial" w:cs="Arial"/>
          <w:b/>
          <w:bCs/>
        </w:rPr>
        <w:t xml:space="preserve">Key: Damaturu –            Bauchi – </w:t>
      </w:r>
    </w:p>
    <w:p w14:paraId="68FB5253" w14:textId="77777777" w:rsidR="000A0D3C" w:rsidRPr="000A0D3C" w:rsidRDefault="000A0D3C" w:rsidP="000A0D3C">
      <w:pPr>
        <w:spacing w:after="0" w:line="240" w:lineRule="auto"/>
        <w:jc w:val="both"/>
        <w:rPr>
          <w:rFonts w:ascii="Arial" w:hAnsi="Arial" w:cs="Arial"/>
          <w:b/>
          <w:bCs/>
        </w:rPr>
      </w:pPr>
    </w:p>
    <w:p w14:paraId="0C923484" w14:textId="77777777" w:rsidR="000A0D3C" w:rsidRPr="000A0D3C" w:rsidRDefault="000A0D3C" w:rsidP="000A0D3C">
      <w:pPr>
        <w:spacing w:after="0" w:line="240" w:lineRule="auto"/>
        <w:jc w:val="both"/>
        <w:rPr>
          <w:rFonts w:ascii="Arial" w:hAnsi="Arial" w:cs="Arial"/>
          <w:b/>
          <w:bCs/>
          <w:sz w:val="22"/>
          <w:szCs w:val="22"/>
        </w:rPr>
      </w:pPr>
      <w:r w:rsidRPr="000A0D3C">
        <w:rPr>
          <w:rFonts w:ascii="Arial" w:hAnsi="Arial" w:cs="Arial"/>
          <w:b/>
          <w:bCs/>
          <w:sz w:val="22"/>
          <w:szCs w:val="22"/>
        </w:rPr>
        <w:t>2.2 Collection of Specimens</w:t>
      </w:r>
    </w:p>
    <w:p w14:paraId="5FF550D1" w14:textId="3EB25DBB" w:rsidR="000A0D3C" w:rsidRPr="000A0D3C" w:rsidRDefault="000A0D3C" w:rsidP="000A0D3C">
      <w:pPr>
        <w:spacing w:after="0" w:line="240" w:lineRule="auto"/>
        <w:jc w:val="both"/>
        <w:rPr>
          <w:rFonts w:ascii="Arial" w:hAnsi="Arial" w:cs="Arial"/>
          <w:sz w:val="20"/>
          <w:szCs w:val="20"/>
        </w:rPr>
      </w:pPr>
      <w:r w:rsidRPr="000A0D3C">
        <w:rPr>
          <w:rFonts w:ascii="Arial" w:hAnsi="Arial" w:cs="Arial"/>
          <w:sz w:val="20"/>
          <w:szCs w:val="20"/>
        </w:rPr>
        <w:t>On the day of collection, fresh stool samples were collected in Cary-Blair transport medium</w:t>
      </w:r>
      <w:r w:rsidR="00012F96">
        <w:rPr>
          <w:rFonts w:ascii="Arial" w:hAnsi="Arial" w:cs="Arial"/>
          <w:sz w:val="20"/>
          <w:szCs w:val="20"/>
        </w:rPr>
        <w:t xml:space="preserve"> in the morning</w:t>
      </w:r>
      <w:r w:rsidRPr="000A0D3C">
        <w:rPr>
          <w:rFonts w:ascii="Arial" w:hAnsi="Arial" w:cs="Arial"/>
          <w:sz w:val="20"/>
          <w:szCs w:val="20"/>
        </w:rPr>
        <w:t xml:space="preserve">,  promptly transmitted to hospital laboratories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x8rSZyXt","properties":{"formattedCitation":"(Hall, 2013)","plainCitation":"(Hall, 2013)","noteIndex":0},"citationItems":[{"id":"KjsKVfF1/vToj5HrP","uris":["http://www.mendeley.com/documents/?uuid=561046ed-37cc-4527-8335-48361f266caa"],"itemData":{"DOI":"10.1309/lm5jc0ph0oggbszz","ISBN":"9780323083300","ISSN":"0007-5027","abstract":"Known as the #1 bench reference for practicing microbiologists and an excellent text for students in clinical laboratory science programs, Bailey &amp; Scott’s Diagnostic Microbiology, 13th Edition helps you develop and refine the skills you need for effective laboratory testing. In-depth information is useful and easily accessible, with step-by-step instructions for all the procedures. This edition features more than 20 NEW chapters plus updated material on the newest advances and the latest trends in clinical microbiology. Written by expert Dr. Patricia Tille, this classic reference addresses the topics and issues most relevant to you and your success on the job.Hands-on procedures include step-by-step instructions, full-color photos, and expected results, helping you achieve more accurate results.Case studies give you the opportunity to apply your skills in a variety of diagnostic scenarios and help improve your decision-making and critical thinking skills.Genera and Species to be Considered boxes highlight all of the organisms to be discussed in each chapter, including the current name of the species as well as any previous names.Student resources on Evolve enhance your learning with review questions and procedures.Convenient, easy-to-read tables summarize key information.Detailed, full-color illustrations aid comprehension and help you visualize concepts.A glossary of terms is found at the back of the book for quick reference. NEW! Learning objectives begin each chapter, giving you a measurable outcome to achieve by the completing the material.NEW! Review questions on the Evolve companion website are tied to learning objectives, and enhance your understanding and retention of chapter content. NEW! Reader-friendly chapters cover groups of related organisms rather than addressing all at once, including the parasitology, mycology, and virology chapters.","author":[{"dropping-particle":"","family":"Hall","given":"Gerri S.","non-dropping-particle":"","parse-names":false,"suffix":""}],"container-title":"Laboratory Medicine","id":"ITEM-1","issue":"4","issued":{"date-parts":[["2013"]]},"page":"e138-e139","title":" Bailey &amp; Scott’s Diagnostic Microbiology, 13 th Edn ","type":"article-journal","volume":"44"}}],"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Hall, 2013)</w:t>
      </w:r>
      <w:r w:rsidRPr="000A0D3C">
        <w:rPr>
          <w:rFonts w:ascii="Arial" w:hAnsi="Arial" w:cs="Arial"/>
          <w:sz w:val="20"/>
          <w:szCs w:val="20"/>
        </w:rPr>
        <w:fldChar w:fldCharType="end"/>
      </w:r>
      <w:r w:rsidRPr="000A0D3C">
        <w:rPr>
          <w:rFonts w:ascii="Arial" w:hAnsi="Arial" w:cs="Arial"/>
          <w:sz w:val="20"/>
          <w:szCs w:val="20"/>
        </w:rPr>
        <w:t xml:space="preserve"> and tested for bacterial infections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LgoNJINI","properties":{"formattedCitation":"(Medeiros et al., 2018)","plainCitation":"(Medeiros et al., 2018)","noteIndex":0},"citationItems":[{"id":"KjsKVfF1/PTCZysIe","uris":["http://www.mendeley.com/documents/?uuid=f20c6f75-14e8-41ff-81aa-e57deb9eb39c"],"itemData":{"DOI":"10.1016/j.diagmicrobio.2017.11.002","ISSN":"18790070","PMID":"29217418","abstract":"Molecular characterization of virulence and antimicrobial resistance profiles were determined for Shigella species isolated from children with diarrhea in Fortaleza, Brazil. Fecal specimens were collected along with socioeconomic and clinical data from children with moderate to severe diarrhea requiring emergency care. Shigella spp. were isolated by standard microbiological techniques, and we developed 4 multiplex polymerase chain reaction assays to detect 16 virulence-related genes (VRGs). Antimicrobial susceptibility tests were performed using disk diffusion assays. S. flexneri and S. sonnei were the predominant serogroups. S. flexneri was associated with low monthly incomes; more severe disease; higher number of VRGs; and presence of pic, set, and sepA genes. The SepA gene was associated with more intense abdominal pain. S. flexneri was correlated with resistance to ampicillin and chloramphenicol, whereas S. sonnei was associated with resistance to azithromycin. Strains harboring higher numbers of VRGs were associated with resistance to more antimicrobials. We highlight the correlation between presence of S. flexneri and sepA, and increased virulence and suggest a link to socioeconomic change in northeastern Brazil. Additionally, antimicrobial resistance was associated with serogroup specificity in Shigella spp. and increased bacterial VRGs.","author":[{"dropping-particle":"","family":"Medeiros","given":"Pedro Henrique Quintela Soares","non-dropping-particle":"","parse-names":false,"suffix":""},{"dropping-particle":"","family":"Lima","given":"Aldo Ângelo Moreira","non-dropping-particle":"","parse-names":false,"suffix":""},{"dropping-particle":"","family":"Guedes","given":"Marjorie Moreira","non-dropping-particle":"","parse-names":false,"suffix":""},{"dropping-particle":"","family":"Havt","given":"Alexandre","non-dropping-particle":"","parse-names":false,"suffix":""},{"dropping-particle":"","family":"Bona","given":"Mariana Duarte","non-dropping-particle":"","parse-names":false,"suffix":""},{"dropping-particle":"","family":"Rey","given":"Luís Carlos","non-dropping-particle":"","parse-names":false,"suffix":""},{"dropping-particle":"","family":"Soares","given":"Alberto Melo","non-dropping-particle":"","parse-names":false,"suffix":""},{"dropping-particle":"","family":"Guerrant","given":"Richard Littleton","non-dropping-particle":"","parse-names":false,"suffix":""},{"dropping-particle":"","family":"Weigl","given":"Bernhard H.","non-dropping-particle":"","parse-names":false,"suffix":""},{"dropping-particle":"","family":"Lima","given":"Ila Fernanda Nunes","non-dropping-particle":"","parse-names":false,"suffix":""}],"container-title":"Diagnostic Microbiology and Infectious Disease","id":"ITEM-1","issue":"3","issued":{"date-parts":[["2018"]]},"page":"198-205","publisher":"Elsevier Inc.","title":"Molecular characterization of virulence and antimicrobial resistance profile of Shigella species isolated from children with moderate to severe diarrhea in northeastern Brazil","type":"article-journal","volume":"90"}}],"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Medeiros et al., 2018)</w:t>
      </w:r>
      <w:r w:rsidRPr="000A0D3C">
        <w:rPr>
          <w:rFonts w:ascii="Arial" w:hAnsi="Arial" w:cs="Arial"/>
          <w:sz w:val="20"/>
          <w:szCs w:val="20"/>
        </w:rPr>
        <w:fldChar w:fldCharType="end"/>
      </w:r>
      <w:r w:rsidRPr="000A0D3C">
        <w:rPr>
          <w:rFonts w:ascii="Arial" w:hAnsi="Arial" w:cs="Arial"/>
          <w:sz w:val="20"/>
          <w:szCs w:val="20"/>
        </w:rPr>
        <w:t xml:space="preserve">. Patients of all ages have their stool samples collected, including both male and female patients (adults, adolescents, and toddlers). </w:t>
      </w:r>
      <w:r w:rsidR="00211314">
        <w:rPr>
          <w:rFonts w:ascii="Arial" w:hAnsi="Arial" w:cs="Arial"/>
          <w:sz w:val="20"/>
          <w:szCs w:val="20"/>
        </w:rPr>
        <w:t xml:space="preserve">The </w:t>
      </w:r>
      <w:r w:rsidRPr="000A0D3C">
        <w:rPr>
          <w:rFonts w:ascii="Arial" w:hAnsi="Arial" w:cs="Arial"/>
          <w:sz w:val="20"/>
          <w:szCs w:val="20"/>
        </w:rPr>
        <w:t>Samples</w:t>
      </w:r>
      <w:r w:rsidR="00211314">
        <w:rPr>
          <w:rFonts w:ascii="Arial" w:hAnsi="Arial" w:cs="Arial"/>
          <w:sz w:val="20"/>
          <w:szCs w:val="20"/>
        </w:rPr>
        <w:t xml:space="preserve"> (324)</w:t>
      </w:r>
      <w:r w:rsidRPr="000A0D3C">
        <w:rPr>
          <w:rFonts w:ascii="Arial" w:hAnsi="Arial" w:cs="Arial"/>
          <w:sz w:val="20"/>
          <w:szCs w:val="20"/>
        </w:rPr>
        <w:t xml:space="preserve"> were taken from in- and out-patients with diarrhea who are admitted or seek out conventional health care attention concerning bacillary dysentery or diarrheal between February 2024 and July 2024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QpFZHw9u","properties":{"formattedCitation":"(Abdulhassan &amp; Naji, 2022a)","plainCitation":"(Abdulhassan &amp; Naji, 2022a)","noteIndex":0},"citationItems":[{"id":"KjsKVfF1/5PmyYZHH","uris":["http://www.mendeley.com/documents/?uuid=11a59c63-8aba-4627-96a4-ef08f5579ae0"],"itemData":{"abstract":"A bout of twenty isolates of Shigella species were isolated and identified from 200 stool speciments of patients suffering from diarrhea where S. flexneri was 3 (15%), S. Sonnei 4(20%), S. dysenteriae 13(65%) and S. boydiii 0(0%). The genomic DNA of these isolates was extracted using genomic DNA kit and the concentration and the purity of DNA were measured. The antibiotic susceptibility tests, showed that there were significant difference (P≤0.05) among the species of Shigella and the extended-spectrum B-lactamase (ESBL) genes. It was found that 76.6 % and 44% of the isolates were susceptible to ciprofloxacin and ceftriaxone, respectively. All of the isolates were resistant to ampicillin, 45% to nalidixic acid, 55% to ceftriaxone, 15% to ciprofloxacin, 60% to chloramphenicol and cefixime, 65% to ceftazidime and 40% to gentamicin. The antibiotics resistance and ESBL genes in Shigella spp. isolates revealed a harmony relationship between them. The resistance rate to most antibiotics was observed in the isolates of blaCTX-M gene, the isolates of blaCTX-M gene were resistance to all antibiotics, the isolates of blaTEM, blaSHV and blaAMPC genes were resistance to ciprofloxacin (66.66%) and the isolates of blaSHV genes were resistance to chloramphenicol (25%) and ceftriaxone (27.27%). This study indicated that Shigella spp. are one of the main causes of diarrhea and their resistance to antibiotics was due to the presence of ESBL genes.","author":[{"dropping-particle":"","family":"Abdulhassan","given":"Saja Salim","non-dropping-particle":"","parse-names":false,"suffix":""},{"dropping-particle":"","family":"Naji","given":"Hassan Fadhil","non-dropping-particle":"","parse-names":false,"suffix":""}],"id":"ITEM-1","issue":"09","issued":{"date-parts":[["2022"]]},"page":"4387-4398","title":"Role of Extended Spectrum B -lactamase Genes in Antibiotics Resistance of Shigella spp .","type":"article-journal","volume":"62"}}],"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w:t>
      </w:r>
      <w:proofErr w:type="spellStart"/>
      <w:r w:rsidRPr="000A0D3C">
        <w:rPr>
          <w:rFonts w:ascii="Arial" w:hAnsi="Arial" w:cs="Arial"/>
          <w:sz w:val="20"/>
          <w:szCs w:val="20"/>
        </w:rPr>
        <w:t>Abdulhassan</w:t>
      </w:r>
      <w:proofErr w:type="spellEnd"/>
      <w:r w:rsidRPr="000A0D3C">
        <w:rPr>
          <w:rFonts w:ascii="Arial" w:hAnsi="Arial" w:cs="Arial"/>
          <w:sz w:val="20"/>
          <w:szCs w:val="20"/>
        </w:rPr>
        <w:t xml:space="preserve"> &amp; </w:t>
      </w:r>
      <w:proofErr w:type="spellStart"/>
      <w:r w:rsidRPr="000A0D3C">
        <w:rPr>
          <w:rFonts w:ascii="Arial" w:hAnsi="Arial" w:cs="Arial"/>
          <w:sz w:val="20"/>
          <w:szCs w:val="20"/>
        </w:rPr>
        <w:t>Naji</w:t>
      </w:r>
      <w:proofErr w:type="spellEnd"/>
      <w:r w:rsidRPr="000A0D3C">
        <w:rPr>
          <w:rFonts w:ascii="Arial" w:hAnsi="Arial" w:cs="Arial"/>
          <w:sz w:val="20"/>
          <w:szCs w:val="20"/>
        </w:rPr>
        <w:t>, 2022)</w:t>
      </w:r>
      <w:r w:rsidRPr="000A0D3C">
        <w:rPr>
          <w:rFonts w:ascii="Arial" w:hAnsi="Arial" w:cs="Arial"/>
          <w:sz w:val="20"/>
          <w:szCs w:val="20"/>
        </w:rPr>
        <w:fldChar w:fldCharType="end"/>
      </w:r>
      <w:r w:rsidRPr="000A0D3C">
        <w:rPr>
          <w:rFonts w:ascii="Arial" w:hAnsi="Arial" w:cs="Arial"/>
          <w:sz w:val="20"/>
          <w:szCs w:val="20"/>
        </w:rPr>
        <w:t>.</w:t>
      </w:r>
    </w:p>
    <w:p w14:paraId="612A49DA" w14:textId="77777777" w:rsidR="000A0D3C" w:rsidRPr="000A0D3C" w:rsidRDefault="000A0D3C" w:rsidP="000A0D3C">
      <w:pPr>
        <w:spacing w:after="0" w:line="240" w:lineRule="auto"/>
        <w:jc w:val="both"/>
        <w:rPr>
          <w:rFonts w:ascii="Arial" w:hAnsi="Arial" w:cs="Arial"/>
          <w:b/>
          <w:bCs/>
        </w:rPr>
      </w:pPr>
    </w:p>
    <w:p w14:paraId="2E600790" w14:textId="77777777" w:rsidR="000A0D3C" w:rsidRPr="000A0D3C" w:rsidRDefault="000A0D3C" w:rsidP="000A0D3C">
      <w:pPr>
        <w:spacing w:after="0" w:line="240" w:lineRule="auto"/>
        <w:jc w:val="both"/>
        <w:rPr>
          <w:rFonts w:ascii="Arial" w:hAnsi="Arial" w:cs="Arial"/>
          <w:b/>
          <w:bCs/>
          <w:sz w:val="22"/>
          <w:szCs w:val="22"/>
        </w:rPr>
      </w:pPr>
      <w:r w:rsidRPr="000A0D3C">
        <w:rPr>
          <w:rFonts w:ascii="Arial" w:hAnsi="Arial" w:cs="Arial"/>
          <w:b/>
          <w:bCs/>
          <w:sz w:val="22"/>
          <w:szCs w:val="22"/>
        </w:rPr>
        <w:t xml:space="preserve">2.3 Isolation of </w:t>
      </w:r>
      <w:r w:rsidRPr="000A0D3C">
        <w:rPr>
          <w:rFonts w:ascii="Arial" w:hAnsi="Arial" w:cs="Arial"/>
          <w:b/>
          <w:bCs/>
          <w:i/>
          <w:iCs/>
          <w:sz w:val="22"/>
          <w:szCs w:val="22"/>
        </w:rPr>
        <w:t>Shigella</w:t>
      </w:r>
      <w:r w:rsidRPr="000A0D3C">
        <w:rPr>
          <w:rFonts w:ascii="Arial" w:hAnsi="Arial" w:cs="Arial"/>
          <w:b/>
          <w:bCs/>
          <w:sz w:val="22"/>
          <w:szCs w:val="22"/>
        </w:rPr>
        <w:t xml:space="preserve"> species</w:t>
      </w:r>
    </w:p>
    <w:p w14:paraId="350EF136" w14:textId="77777777" w:rsidR="000A0D3C" w:rsidRPr="000A0D3C" w:rsidRDefault="000A0D3C" w:rsidP="000A0D3C">
      <w:pPr>
        <w:spacing w:after="0" w:line="240" w:lineRule="auto"/>
        <w:jc w:val="both"/>
        <w:rPr>
          <w:rFonts w:ascii="Arial" w:hAnsi="Arial" w:cs="Arial"/>
          <w:b/>
          <w:bCs/>
        </w:rPr>
      </w:pPr>
    </w:p>
    <w:p w14:paraId="19486C8D" w14:textId="4CFD62BD" w:rsidR="000A0D3C" w:rsidRPr="000A0D3C" w:rsidRDefault="000A0D3C" w:rsidP="000A0D3C">
      <w:pPr>
        <w:spacing w:after="0" w:line="240" w:lineRule="auto"/>
        <w:jc w:val="both"/>
        <w:rPr>
          <w:rFonts w:ascii="Arial" w:hAnsi="Arial" w:cs="Arial"/>
          <w:i/>
          <w:iCs/>
          <w:sz w:val="20"/>
          <w:szCs w:val="20"/>
        </w:rPr>
      </w:pPr>
      <w:r w:rsidRPr="000A0D3C">
        <w:rPr>
          <w:rFonts w:ascii="Arial" w:hAnsi="Arial" w:cs="Arial"/>
          <w:b/>
          <w:bCs/>
          <w:i/>
          <w:iCs/>
          <w:sz w:val="20"/>
          <w:szCs w:val="20"/>
        </w:rPr>
        <w:lastRenderedPageBreak/>
        <w:t xml:space="preserve">2.3.1 Cultural </w:t>
      </w:r>
      <w:r>
        <w:rPr>
          <w:rFonts w:ascii="Arial" w:hAnsi="Arial" w:cs="Arial"/>
          <w:b/>
          <w:bCs/>
          <w:i/>
          <w:iCs/>
          <w:sz w:val="20"/>
          <w:szCs w:val="20"/>
        </w:rPr>
        <w:t>m</w:t>
      </w:r>
      <w:r w:rsidRPr="000A0D3C">
        <w:rPr>
          <w:rFonts w:ascii="Arial" w:hAnsi="Arial" w:cs="Arial"/>
          <w:b/>
          <w:bCs/>
          <w:i/>
          <w:iCs/>
          <w:sz w:val="20"/>
          <w:szCs w:val="20"/>
        </w:rPr>
        <w:t>ethods</w:t>
      </w:r>
    </w:p>
    <w:p w14:paraId="0A791F17" w14:textId="77777777" w:rsidR="000A0D3C" w:rsidRPr="000A0D3C" w:rsidRDefault="000A0D3C" w:rsidP="000A0D3C">
      <w:pPr>
        <w:spacing w:after="0" w:line="240" w:lineRule="auto"/>
        <w:jc w:val="both"/>
        <w:rPr>
          <w:rFonts w:ascii="Arial" w:hAnsi="Arial" w:cs="Arial"/>
          <w:sz w:val="20"/>
          <w:szCs w:val="20"/>
        </w:rPr>
      </w:pPr>
      <w:r w:rsidRPr="000A0D3C">
        <w:rPr>
          <w:rFonts w:ascii="Arial" w:hAnsi="Arial" w:cs="Arial"/>
          <w:sz w:val="20"/>
          <w:szCs w:val="20"/>
        </w:rPr>
        <w:t xml:space="preserve">In order to diagnose </w:t>
      </w:r>
      <w:r w:rsidRPr="000A0D3C">
        <w:rPr>
          <w:rFonts w:ascii="Arial" w:hAnsi="Arial" w:cs="Arial"/>
          <w:i/>
          <w:iCs/>
          <w:sz w:val="20"/>
          <w:szCs w:val="20"/>
        </w:rPr>
        <w:t>Shigella</w:t>
      </w:r>
      <w:r w:rsidRPr="000A0D3C">
        <w:rPr>
          <w:rFonts w:ascii="Arial" w:hAnsi="Arial" w:cs="Arial"/>
          <w:sz w:val="20"/>
          <w:szCs w:val="20"/>
        </w:rPr>
        <w:t xml:space="preserve"> sp. The sample were inoculated using a sterile wire loop and incubated at 35±2°C for 18–24 hours on MacConkey agar (</w:t>
      </w:r>
      <w:proofErr w:type="spellStart"/>
      <w:r w:rsidRPr="000A0D3C">
        <w:rPr>
          <w:rFonts w:ascii="Arial" w:hAnsi="Arial" w:cs="Arial"/>
          <w:sz w:val="20"/>
          <w:szCs w:val="20"/>
        </w:rPr>
        <w:t>Himedia</w:t>
      </w:r>
      <w:proofErr w:type="spellEnd"/>
      <w:r w:rsidRPr="000A0D3C">
        <w:rPr>
          <w:rFonts w:ascii="Arial" w:hAnsi="Arial" w:cs="Arial"/>
          <w:sz w:val="20"/>
          <w:szCs w:val="20"/>
        </w:rPr>
        <w:t xml:space="preserve">), </w:t>
      </w:r>
      <w:proofErr w:type="spellStart"/>
      <w:r w:rsidRPr="000A0D3C">
        <w:rPr>
          <w:rFonts w:ascii="Arial" w:hAnsi="Arial" w:cs="Arial"/>
          <w:sz w:val="20"/>
          <w:szCs w:val="20"/>
        </w:rPr>
        <w:t>Hektoen</w:t>
      </w:r>
      <w:proofErr w:type="spellEnd"/>
      <w:r w:rsidRPr="000A0D3C">
        <w:rPr>
          <w:rFonts w:ascii="Arial" w:hAnsi="Arial" w:cs="Arial"/>
          <w:sz w:val="20"/>
          <w:szCs w:val="20"/>
        </w:rPr>
        <w:t xml:space="preserve"> enteric agar, </w:t>
      </w:r>
      <w:r w:rsidRPr="000A0D3C">
        <w:rPr>
          <w:rFonts w:ascii="Arial" w:hAnsi="Arial" w:cs="Arial"/>
          <w:i/>
          <w:iCs/>
          <w:sz w:val="20"/>
          <w:szCs w:val="20"/>
        </w:rPr>
        <w:t>Salmonella Shigella</w:t>
      </w:r>
      <w:r w:rsidRPr="000A0D3C">
        <w:rPr>
          <w:rFonts w:ascii="Arial" w:hAnsi="Arial" w:cs="Arial"/>
          <w:sz w:val="20"/>
          <w:szCs w:val="20"/>
        </w:rPr>
        <w:t xml:space="preserve"> agar, and Selenite Cystine Broth.</w:t>
      </w:r>
    </w:p>
    <w:p w14:paraId="12F52986" w14:textId="77777777" w:rsidR="000A0D3C" w:rsidRDefault="000A0D3C" w:rsidP="000A0D3C">
      <w:pPr>
        <w:spacing w:after="0" w:line="240" w:lineRule="auto"/>
        <w:jc w:val="both"/>
        <w:rPr>
          <w:rFonts w:ascii="Arial" w:hAnsi="Arial" w:cs="Arial"/>
          <w:b/>
          <w:bCs/>
          <w:i/>
          <w:iCs/>
          <w:sz w:val="20"/>
          <w:szCs w:val="20"/>
        </w:rPr>
      </w:pPr>
    </w:p>
    <w:p w14:paraId="63AA5BDE" w14:textId="35B58785" w:rsidR="000A0D3C" w:rsidRPr="000A0D3C" w:rsidRDefault="000A0D3C" w:rsidP="000A0D3C">
      <w:pPr>
        <w:spacing w:after="0" w:line="240" w:lineRule="auto"/>
        <w:jc w:val="both"/>
        <w:rPr>
          <w:rFonts w:ascii="Arial" w:hAnsi="Arial" w:cs="Arial"/>
          <w:b/>
          <w:bCs/>
          <w:i/>
          <w:iCs/>
          <w:sz w:val="20"/>
          <w:szCs w:val="20"/>
        </w:rPr>
      </w:pPr>
      <w:r w:rsidRPr="000A0D3C">
        <w:rPr>
          <w:rFonts w:ascii="Arial" w:hAnsi="Arial" w:cs="Arial"/>
          <w:b/>
          <w:bCs/>
          <w:i/>
          <w:iCs/>
          <w:sz w:val="20"/>
          <w:szCs w:val="20"/>
        </w:rPr>
        <w:t xml:space="preserve">2.3.2 Morphological </w:t>
      </w:r>
      <w:r>
        <w:rPr>
          <w:rFonts w:ascii="Arial" w:hAnsi="Arial" w:cs="Arial"/>
          <w:b/>
          <w:bCs/>
          <w:i/>
          <w:iCs/>
          <w:sz w:val="20"/>
          <w:szCs w:val="20"/>
        </w:rPr>
        <w:t>c</w:t>
      </w:r>
      <w:r w:rsidRPr="000A0D3C">
        <w:rPr>
          <w:rFonts w:ascii="Arial" w:hAnsi="Arial" w:cs="Arial"/>
          <w:b/>
          <w:bCs/>
          <w:i/>
          <w:iCs/>
          <w:sz w:val="20"/>
          <w:szCs w:val="20"/>
        </w:rPr>
        <w:t>haracterization (Gram’s Staining/Microscopy)</w:t>
      </w:r>
    </w:p>
    <w:p w14:paraId="11100CC2" w14:textId="67F95F4C" w:rsidR="000A0D3C" w:rsidRDefault="000A0D3C" w:rsidP="000A0D3C">
      <w:pPr>
        <w:spacing w:after="0" w:line="240" w:lineRule="auto"/>
        <w:jc w:val="both"/>
        <w:rPr>
          <w:rFonts w:ascii="Arial" w:hAnsi="Arial" w:cs="Arial"/>
          <w:sz w:val="20"/>
          <w:szCs w:val="20"/>
        </w:rPr>
      </w:pPr>
      <w:r w:rsidRPr="000A0D3C">
        <w:rPr>
          <w:rFonts w:ascii="Arial" w:hAnsi="Arial" w:cs="Arial"/>
          <w:sz w:val="20"/>
          <w:szCs w:val="20"/>
        </w:rPr>
        <w:t xml:space="preserve">Morphology, dimensions, structure, and colony arrangement of bacteria cultured on </w:t>
      </w:r>
      <w:r w:rsidRPr="000A0D3C">
        <w:rPr>
          <w:rFonts w:ascii="Arial" w:hAnsi="Arial" w:cs="Arial"/>
          <w:i/>
          <w:iCs/>
          <w:sz w:val="20"/>
          <w:szCs w:val="20"/>
        </w:rPr>
        <w:t>Salmonella Shigella</w:t>
      </w:r>
      <w:r w:rsidRPr="000A0D3C">
        <w:rPr>
          <w:rFonts w:ascii="Arial" w:hAnsi="Arial" w:cs="Arial"/>
          <w:sz w:val="20"/>
          <w:szCs w:val="20"/>
        </w:rPr>
        <w:t xml:space="preserve"> agar (</w:t>
      </w:r>
      <w:proofErr w:type="spellStart"/>
      <w:r w:rsidRPr="000A0D3C">
        <w:rPr>
          <w:rFonts w:ascii="Arial" w:hAnsi="Arial" w:cs="Arial"/>
          <w:sz w:val="20"/>
          <w:szCs w:val="20"/>
        </w:rPr>
        <w:t>Himedia</w:t>
      </w:r>
      <w:proofErr w:type="spellEnd"/>
      <w:r w:rsidRPr="000A0D3C">
        <w:rPr>
          <w:rFonts w:ascii="Arial" w:hAnsi="Arial" w:cs="Arial"/>
          <w:sz w:val="20"/>
          <w:szCs w:val="20"/>
        </w:rPr>
        <w:t xml:space="preserve">), MacConkey agar, and </w:t>
      </w:r>
      <w:proofErr w:type="spellStart"/>
      <w:r w:rsidRPr="000A0D3C">
        <w:rPr>
          <w:rFonts w:ascii="Arial" w:hAnsi="Arial" w:cs="Arial"/>
          <w:sz w:val="20"/>
          <w:szCs w:val="20"/>
        </w:rPr>
        <w:t>Hektoen</w:t>
      </w:r>
      <w:proofErr w:type="spellEnd"/>
      <w:r w:rsidRPr="000A0D3C">
        <w:rPr>
          <w:rFonts w:ascii="Arial" w:hAnsi="Arial" w:cs="Arial"/>
          <w:sz w:val="20"/>
          <w:szCs w:val="20"/>
        </w:rPr>
        <w:t xml:space="preserve"> enteric agar were observed and recorded. The isolates were identified based on morphological properties (for cells and colonies) by picking a single colony of the isolates used for Gram staining procedure and examined under a 100x oil-emersion light microscope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oPrrlBXg","properties":{"formattedCitation":"(Varghese &amp; Joy, 2016)","plainCitation":"(Varghese &amp; Joy, 2016)","noteIndex":0},"citationItems":[{"id":"KjsKVfF1/HXNW0fjc","uris":["http://www.mendeley.com/documents/?uuid=3be9347c-4901-4385-baaa-bc4aabb12978"],"itemData":{"author":[{"dropping-particle":"","family":"Varghese","given":"Naveena","non-dropping-particle":"","parse-names":false,"suffix":""},{"dropping-particle":"","family":"Joy","given":"P P","non-dropping-particle":"","parse-names":false,"suffix":""}],"container-title":"Microbiology Laboratory Manual","id":"ITEM-1","issue":"January 2014","issued":{"date-parts":[["2016"]]},"title":"Naveena Varghese","type":"book"}}],"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Varghese &amp; Joy, 2016)</w:t>
      </w:r>
      <w:r w:rsidRPr="000A0D3C">
        <w:rPr>
          <w:rFonts w:ascii="Arial" w:hAnsi="Arial" w:cs="Arial"/>
          <w:sz w:val="20"/>
          <w:szCs w:val="20"/>
        </w:rPr>
        <w:fldChar w:fldCharType="end"/>
      </w:r>
      <w:r w:rsidRPr="000A0D3C">
        <w:rPr>
          <w:rFonts w:ascii="Arial" w:hAnsi="Arial" w:cs="Arial"/>
          <w:sz w:val="20"/>
          <w:szCs w:val="20"/>
        </w:rPr>
        <w:t>. The pure isolates were kept at -70°C in Trypticase Soy Broth with 15% glycerol for two weeks before sensitivity testing.</w:t>
      </w:r>
    </w:p>
    <w:p w14:paraId="0FE8E036" w14:textId="77777777" w:rsidR="000A0D3C" w:rsidRPr="000A0D3C" w:rsidRDefault="000A0D3C" w:rsidP="000A0D3C">
      <w:pPr>
        <w:spacing w:after="0" w:line="240" w:lineRule="auto"/>
        <w:jc w:val="both"/>
        <w:rPr>
          <w:rFonts w:ascii="Arial" w:hAnsi="Arial" w:cs="Arial"/>
          <w:sz w:val="20"/>
          <w:szCs w:val="20"/>
        </w:rPr>
      </w:pPr>
    </w:p>
    <w:p w14:paraId="2FC63762" w14:textId="5E3B7FD7" w:rsidR="000A0D3C" w:rsidRPr="000A0D3C" w:rsidRDefault="000A0D3C" w:rsidP="000A0D3C">
      <w:pPr>
        <w:tabs>
          <w:tab w:val="left" w:pos="180"/>
        </w:tabs>
        <w:spacing w:line="240" w:lineRule="auto"/>
        <w:jc w:val="both"/>
        <w:rPr>
          <w:rFonts w:ascii="Arial" w:hAnsi="Arial" w:cs="Arial"/>
          <w:b/>
          <w:i/>
          <w:iCs/>
          <w:sz w:val="20"/>
          <w:szCs w:val="20"/>
        </w:rPr>
      </w:pPr>
      <w:r w:rsidRPr="000A0D3C">
        <w:rPr>
          <w:rFonts w:ascii="Arial" w:hAnsi="Arial" w:cs="Arial"/>
          <w:b/>
          <w:i/>
          <w:iCs/>
          <w:sz w:val="20"/>
          <w:szCs w:val="20"/>
        </w:rPr>
        <w:t xml:space="preserve">2.3.3 Biochemical </w:t>
      </w:r>
      <w:r>
        <w:rPr>
          <w:rFonts w:ascii="Arial" w:hAnsi="Arial" w:cs="Arial"/>
          <w:b/>
          <w:i/>
          <w:iCs/>
          <w:sz w:val="20"/>
          <w:szCs w:val="20"/>
        </w:rPr>
        <w:t>i</w:t>
      </w:r>
      <w:r w:rsidRPr="000A0D3C">
        <w:rPr>
          <w:rFonts w:ascii="Arial" w:hAnsi="Arial" w:cs="Arial"/>
          <w:b/>
          <w:i/>
          <w:iCs/>
          <w:sz w:val="20"/>
          <w:szCs w:val="20"/>
        </w:rPr>
        <w:t xml:space="preserve">dentification </w:t>
      </w:r>
      <w:r>
        <w:rPr>
          <w:rFonts w:ascii="Arial" w:hAnsi="Arial" w:cs="Arial"/>
          <w:b/>
          <w:i/>
          <w:iCs/>
          <w:sz w:val="20"/>
          <w:szCs w:val="20"/>
        </w:rPr>
        <w:t>t</w:t>
      </w:r>
      <w:r w:rsidRPr="000A0D3C">
        <w:rPr>
          <w:rFonts w:ascii="Arial" w:hAnsi="Arial" w:cs="Arial"/>
          <w:b/>
          <w:i/>
          <w:iCs/>
          <w:sz w:val="20"/>
          <w:szCs w:val="20"/>
        </w:rPr>
        <w:t>est for Shigella species</w:t>
      </w:r>
    </w:p>
    <w:p w14:paraId="62477A53" w14:textId="526C35A6" w:rsidR="000A0D3C" w:rsidRPr="000A0D3C" w:rsidRDefault="000A0D3C" w:rsidP="000A0D3C">
      <w:pPr>
        <w:tabs>
          <w:tab w:val="left" w:pos="180"/>
        </w:tabs>
        <w:spacing w:line="240" w:lineRule="auto"/>
        <w:jc w:val="both"/>
        <w:rPr>
          <w:rFonts w:ascii="Arial" w:hAnsi="Arial" w:cs="Arial"/>
          <w:b/>
          <w:i/>
          <w:iCs/>
          <w:sz w:val="20"/>
          <w:szCs w:val="20"/>
        </w:rPr>
      </w:pPr>
      <w:r w:rsidRPr="000A0D3C">
        <w:rPr>
          <w:rStyle w:val="fontstyle01"/>
          <w:rFonts w:ascii="Arial" w:hAnsi="Arial" w:cs="Arial"/>
          <w:b w:val="0"/>
          <w:bCs w:val="0"/>
          <w:color w:val="auto"/>
        </w:rPr>
        <w:t xml:space="preserve">Colonies showing characteristic appearance on selective media were sub-cultured on </w:t>
      </w:r>
      <w:proofErr w:type="spellStart"/>
      <w:r w:rsidRPr="000A0D3C">
        <w:rPr>
          <w:rStyle w:val="fontstyle01"/>
          <w:rFonts w:ascii="Arial" w:hAnsi="Arial" w:cs="Arial"/>
          <w:b w:val="0"/>
          <w:bCs w:val="0"/>
          <w:color w:val="auto"/>
        </w:rPr>
        <w:t>Kligler</w:t>
      </w:r>
      <w:proofErr w:type="spellEnd"/>
      <w:r w:rsidRPr="000A0D3C">
        <w:rPr>
          <w:rStyle w:val="fontstyle01"/>
          <w:rFonts w:ascii="Arial" w:hAnsi="Arial" w:cs="Arial"/>
          <w:b w:val="0"/>
          <w:bCs w:val="0"/>
          <w:color w:val="auto"/>
        </w:rPr>
        <w:t xml:space="preserve"> iron agar (KIA) and Triple sugar iron agar (TSI). To obtain true reactions in KIA and TSI, a pure culture was used to inoculate the respective media. Using straight platinum wire, one </w:t>
      </w:r>
      <w:r w:rsidRPr="000A0D3C">
        <w:rPr>
          <w:rStyle w:val="fontstyle21"/>
          <w:rFonts w:ascii="Arial" w:hAnsi="Arial" w:cs="Arial"/>
          <w:color w:val="auto"/>
        </w:rPr>
        <w:t xml:space="preserve">Shigella </w:t>
      </w:r>
      <w:r w:rsidRPr="000A0D3C">
        <w:rPr>
          <w:rStyle w:val="fontstyle01"/>
          <w:rFonts w:ascii="Arial" w:hAnsi="Arial" w:cs="Arial"/>
          <w:b w:val="0"/>
          <w:bCs w:val="0"/>
          <w:color w:val="auto"/>
        </w:rPr>
        <w:t>colony was picked up and inoculated into each of the test media. The KIA and TSI slants were inoculated by stabbing the butt and streaking the surface of the slant and incubated at 37</w:t>
      </w:r>
      <w:r w:rsidRPr="000A0D3C">
        <w:rPr>
          <w:rStyle w:val="fontstyle01"/>
          <w:rFonts w:ascii="Arial" w:hAnsi="Arial" w:cs="Arial"/>
          <w:b w:val="0"/>
          <w:bCs w:val="0"/>
          <w:color w:val="auto"/>
          <w:vertAlign w:val="superscript"/>
        </w:rPr>
        <w:t>0</w:t>
      </w:r>
      <w:r w:rsidRPr="000A0D3C">
        <w:rPr>
          <w:rStyle w:val="fontstyle01"/>
          <w:rFonts w:ascii="Arial" w:hAnsi="Arial" w:cs="Arial"/>
          <w:b w:val="0"/>
          <w:bCs w:val="0"/>
          <w:color w:val="auto"/>
        </w:rPr>
        <w:t xml:space="preserve"> C for 24 h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Gi8FPqKv","properties":{"formattedCitation":"(Saheed et al., 2020)","plainCitation":"(Saheed et al., 2020)","noteIndex":0},"citationItems":[{"id":"KjsKVfF1/3Rf1Fl6h","uris":["http://www.mendeley.com/documents/?uuid=a91913b6-e7fd-43f6-9d4c-5ade737e0a8a"],"itemData":{"DOI":"10.11648/j.ajls.20200804.16","ISSN":"2328-5702","author":[{"dropping-particle":"","family":"Saheed","given":"Y","non-dropping-particle":"","parse-names":false,"suffix":""},{"dropping-particle":"","family":"Umar","given":"A F","non-dropping-particle":"","parse-names":false,"suffix":""},{"dropping-particle":"","family":"Iliyasu","given":"MY","non-dropping-particle":"","parse-names":false,"suffix":""}],"container-title":"American Journal of Life Sciences","id":"ITEM-1","issue":"4","issued":{"date-parts":[["2020"]]},"page":"82","title":"Potential of Silver Nano Particles Synthesized from Ficus sycomorus Linn Against Multidrug Resistant Shigella species Isolated from Clinical Specimens","type":"article-journal","volume":"8"}}],"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Saheed et al., 2020)</w:t>
      </w:r>
      <w:r w:rsidRPr="000A0D3C">
        <w:rPr>
          <w:rFonts w:ascii="Arial" w:hAnsi="Arial" w:cs="Arial"/>
          <w:sz w:val="20"/>
          <w:szCs w:val="20"/>
        </w:rPr>
        <w:fldChar w:fldCharType="end"/>
      </w:r>
      <w:r w:rsidRPr="000A0D3C">
        <w:rPr>
          <w:rFonts w:ascii="Arial" w:hAnsi="Arial" w:cs="Arial"/>
          <w:sz w:val="20"/>
          <w:szCs w:val="20"/>
        </w:rPr>
        <w:t>.</w:t>
      </w:r>
    </w:p>
    <w:p w14:paraId="6B2CA62E" w14:textId="77777777" w:rsidR="000A0D3C" w:rsidRPr="000A0D3C" w:rsidRDefault="000A0D3C" w:rsidP="000A0D3C">
      <w:pPr>
        <w:tabs>
          <w:tab w:val="left" w:pos="180"/>
        </w:tabs>
        <w:spacing w:line="240" w:lineRule="auto"/>
        <w:jc w:val="both"/>
        <w:rPr>
          <w:rFonts w:ascii="Arial" w:hAnsi="Arial" w:cs="Arial"/>
          <w:sz w:val="20"/>
          <w:szCs w:val="20"/>
        </w:rPr>
      </w:pPr>
      <w:r w:rsidRPr="000A0D3C">
        <w:rPr>
          <w:rFonts w:ascii="Arial" w:hAnsi="Arial" w:cs="Arial"/>
          <w:sz w:val="20"/>
          <w:szCs w:val="20"/>
        </w:rPr>
        <w:t xml:space="preserve">Other biochemical tests used on the Gram’s negative rods arranged singly in pairs or in chains include, viz; Oxidase test, Urease test, Mannitol test, </w:t>
      </w:r>
      <w:r w:rsidRPr="000A0D3C">
        <w:rPr>
          <w:rStyle w:val="fontstyle01"/>
          <w:rFonts w:ascii="Arial" w:hAnsi="Arial" w:cs="Arial"/>
          <w:b w:val="0"/>
          <w:bCs w:val="0"/>
          <w:color w:val="auto"/>
        </w:rPr>
        <w:t>MR, VP, Indole, Citrate, and Motility were also conducted by inoculating putative</w:t>
      </w:r>
      <w:r w:rsidRPr="000A0D3C">
        <w:rPr>
          <w:rFonts w:ascii="Arial" w:hAnsi="Arial" w:cs="Arial"/>
          <w:sz w:val="20"/>
          <w:szCs w:val="20"/>
        </w:rPr>
        <w:t xml:space="preserve">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XmFXBTjW","properties":{"formattedCitation":"({\\i{}M100: Performance Standards for Antimicrobial Susceptibility Testing}, 2023)","plainCitation":"(M100: Performance Standards for Antimicrobial Susceptibility Testing, 2023)","noteIndex":0},"citationItems":[{"id":1690,"uris":["http://zotero.org/users/16296113/items/VZYSVFFI"],"itemData":{"id":1690,"type":"book","edition":"33rd editi","event-place":"Wayne, Pennsylvania","ISBN":"978-1-68440-170-3","publisher":"Clinical and Laboratory Standards Institute","publisher-place":"Wayne, Pennsylvania","title":"M100: performance standards for antimicrobial susceptibility testing","issued":{"date-parts":[["2023"]]}}}],"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kern w:val="0"/>
          <w:sz w:val="20"/>
          <w:szCs w:val="20"/>
        </w:rPr>
        <w:t>(</w:t>
      </w:r>
      <w:r w:rsidRPr="000A0D3C">
        <w:rPr>
          <w:rFonts w:ascii="Arial" w:hAnsi="Arial" w:cs="Arial"/>
          <w:i/>
          <w:iCs/>
          <w:kern w:val="0"/>
          <w:sz w:val="20"/>
          <w:szCs w:val="20"/>
        </w:rPr>
        <w:t>M100: Performance Standards for Antimicrobial Susceptibility Testing</w:t>
      </w:r>
      <w:r w:rsidRPr="000A0D3C">
        <w:rPr>
          <w:rFonts w:ascii="Arial" w:hAnsi="Arial" w:cs="Arial"/>
          <w:kern w:val="0"/>
          <w:sz w:val="20"/>
          <w:szCs w:val="20"/>
        </w:rPr>
        <w:t>, 2023)</w:t>
      </w:r>
      <w:r w:rsidRPr="000A0D3C">
        <w:rPr>
          <w:rFonts w:ascii="Arial" w:hAnsi="Arial" w:cs="Arial"/>
          <w:sz w:val="20"/>
          <w:szCs w:val="20"/>
        </w:rPr>
        <w:fldChar w:fldCharType="end"/>
      </w:r>
      <w:r w:rsidRPr="000A0D3C">
        <w:rPr>
          <w:rFonts w:ascii="Arial" w:hAnsi="Arial" w:cs="Arial"/>
          <w:sz w:val="20"/>
          <w:szCs w:val="20"/>
        </w:rPr>
        <w:t>:</w:t>
      </w:r>
    </w:p>
    <w:p w14:paraId="2AF01F5C" w14:textId="77777777" w:rsidR="000A0D3C" w:rsidRPr="000A0D3C" w:rsidRDefault="000A0D3C" w:rsidP="000A0D3C">
      <w:pPr>
        <w:pStyle w:val="my-2"/>
        <w:jc w:val="both"/>
        <w:rPr>
          <w:rFonts w:ascii="Arial" w:hAnsi="Arial" w:cs="Arial"/>
          <w:b/>
          <w:bCs/>
          <w:sz w:val="22"/>
          <w:szCs w:val="22"/>
        </w:rPr>
      </w:pPr>
      <w:r w:rsidRPr="000A0D3C">
        <w:rPr>
          <w:rFonts w:ascii="Arial" w:hAnsi="Arial" w:cs="Arial"/>
          <w:b/>
          <w:bCs/>
          <w:sz w:val="22"/>
          <w:szCs w:val="22"/>
        </w:rPr>
        <w:t xml:space="preserve">2.4 Identification of </w:t>
      </w:r>
      <w:r w:rsidRPr="000A0D3C">
        <w:rPr>
          <w:rFonts w:ascii="Arial" w:hAnsi="Arial" w:cs="Arial"/>
          <w:b/>
          <w:bCs/>
          <w:i/>
          <w:iCs/>
          <w:sz w:val="22"/>
          <w:szCs w:val="22"/>
        </w:rPr>
        <w:t>Shigella</w:t>
      </w:r>
      <w:r w:rsidRPr="000A0D3C">
        <w:rPr>
          <w:rFonts w:ascii="Arial" w:hAnsi="Arial" w:cs="Arial"/>
          <w:b/>
          <w:bCs/>
          <w:sz w:val="22"/>
          <w:szCs w:val="22"/>
        </w:rPr>
        <w:t xml:space="preserve"> spp. using </w:t>
      </w:r>
      <w:proofErr w:type="spellStart"/>
      <w:r w:rsidRPr="000A0D3C">
        <w:rPr>
          <w:rFonts w:ascii="Arial" w:hAnsi="Arial" w:cs="Arial"/>
          <w:b/>
          <w:bCs/>
          <w:sz w:val="22"/>
          <w:szCs w:val="22"/>
        </w:rPr>
        <w:t>Enterosystem</w:t>
      </w:r>
      <w:proofErr w:type="spellEnd"/>
      <w:r w:rsidRPr="000A0D3C">
        <w:rPr>
          <w:rFonts w:ascii="Arial" w:hAnsi="Arial" w:cs="Arial"/>
          <w:b/>
          <w:bCs/>
          <w:sz w:val="22"/>
          <w:szCs w:val="22"/>
        </w:rPr>
        <w:t xml:space="preserve"> 18R</w:t>
      </w:r>
    </w:p>
    <w:p w14:paraId="58EFCE95" w14:textId="77777777" w:rsidR="000A0D3C" w:rsidRPr="000A0D3C" w:rsidRDefault="000A0D3C" w:rsidP="000A0D3C">
      <w:pPr>
        <w:pStyle w:val="my-2"/>
        <w:jc w:val="both"/>
        <w:rPr>
          <w:rFonts w:ascii="Arial" w:hAnsi="Arial" w:cs="Arial"/>
          <w:b/>
          <w:bCs/>
          <w:sz w:val="20"/>
          <w:szCs w:val="20"/>
        </w:rPr>
      </w:pPr>
      <w:r w:rsidRPr="000A0D3C">
        <w:rPr>
          <w:rFonts w:ascii="Arial" w:hAnsi="Arial" w:cs="Arial"/>
          <w:sz w:val="20"/>
          <w:szCs w:val="20"/>
        </w:rPr>
        <w:t>Entero-system 18R (</w:t>
      </w:r>
      <w:proofErr w:type="spellStart"/>
      <w:r w:rsidRPr="000A0D3C">
        <w:rPr>
          <w:rFonts w:ascii="Arial" w:hAnsi="Arial" w:cs="Arial"/>
          <w:sz w:val="20"/>
          <w:szCs w:val="20"/>
        </w:rPr>
        <w:t>Liofilchem</w:t>
      </w:r>
      <w:proofErr w:type="spellEnd"/>
      <w:r w:rsidRPr="000A0D3C">
        <w:rPr>
          <w:rFonts w:ascii="Arial" w:hAnsi="Arial" w:cs="Arial"/>
          <w:sz w:val="20"/>
          <w:szCs w:val="20"/>
        </w:rPr>
        <w:t xml:space="preserve">) is a biochemical identification system designed to accurately identify Gram-negative, oxidase-negative Enterobacteriaceae, including </w:t>
      </w:r>
      <w:r w:rsidRPr="000A0D3C">
        <w:rPr>
          <w:rFonts w:ascii="Arial" w:hAnsi="Arial" w:cs="Arial"/>
          <w:i/>
          <w:iCs/>
          <w:sz w:val="20"/>
          <w:szCs w:val="20"/>
        </w:rPr>
        <w:t>Shigella</w:t>
      </w:r>
      <w:r w:rsidRPr="000A0D3C">
        <w:rPr>
          <w:rFonts w:ascii="Arial" w:hAnsi="Arial" w:cs="Arial"/>
          <w:sz w:val="20"/>
          <w:szCs w:val="20"/>
        </w:rPr>
        <w:t xml:space="preserve"> </w:t>
      </w:r>
      <w:r w:rsidRPr="000A0D3C">
        <w:rPr>
          <w:rFonts w:ascii="Arial" w:hAnsi="Arial" w:cs="Arial"/>
          <w:i/>
          <w:iCs/>
          <w:sz w:val="20"/>
          <w:szCs w:val="20"/>
        </w:rPr>
        <w:t>flexneri</w:t>
      </w:r>
      <w:r w:rsidRPr="000A0D3C">
        <w:rPr>
          <w:rFonts w:ascii="Arial" w:hAnsi="Arial" w:cs="Arial"/>
          <w:sz w:val="20"/>
          <w:szCs w:val="20"/>
        </w:rPr>
        <w:t xml:space="preserve"> and </w:t>
      </w:r>
      <w:r w:rsidRPr="000A0D3C">
        <w:rPr>
          <w:rFonts w:ascii="Arial" w:hAnsi="Arial" w:cs="Arial"/>
          <w:i/>
          <w:iCs/>
          <w:sz w:val="20"/>
          <w:szCs w:val="20"/>
        </w:rPr>
        <w:t>Shigella</w:t>
      </w:r>
      <w:r w:rsidRPr="000A0D3C">
        <w:rPr>
          <w:rFonts w:ascii="Arial" w:hAnsi="Arial" w:cs="Arial"/>
          <w:sz w:val="20"/>
          <w:szCs w:val="20"/>
        </w:rPr>
        <w:t xml:space="preserve"> </w:t>
      </w:r>
      <w:r w:rsidRPr="000A0D3C">
        <w:rPr>
          <w:rFonts w:ascii="Arial" w:hAnsi="Arial" w:cs="Arial"/>
          <w:i/>
          <w:iCs/>
          <w:sz w:val="20"/>
          <w:szCs w:val="20"/>
        </w:rPr>
        <w:t>boydii</w:t>
      </w:r>
      <w:r w:rsidRPr="000A0D3C">
        <w:rPr>
          <w:rFonts w:ascii="Arial" w:hAnsi="Arial" w:cs="Arial"/>
          <w:sz w:val="20"/>
          <w:szCs w:val="20"/>
        </w:rPr>
        <w:t>, through 18 distinct biochemical reactions. It uses prepared kits for 18 different biochemical tests and used according to manufacturer’s instructions supplied with the kits.</w:t>
      </w:r>
      <w:r w:rsidRPr="000A0D3C">
        <w:rPr>
          <w:rFonts w:ascii="Arial" w:hAnsi="Arial" w:cs="Arial"/>
          <w:b/>
          <w:bCs/>
          <w:sz w:val="20"/>
          <w:szCs w:val="20"/>
        </w:rPr>
        <w:t xml:space="preserve"> </w:t>
      </w:r>
      <w:r w:rsidRPr="000A0D3C">
        <w:rPr>
          <w:rFonts w:ascii="Arial" w:hAnsi="Arial" w:cs="Arial"/>
          <w:sz w:val="20"/>
          <w:szCs w:val="20"/>
        </w:rPr>
        <w:t xml:space="preserve">A pure bacterial culture isolated and suspected (confirmed Gram-negative and oxidase negative) from clinical specimens were obtained. Bacterial suspension in sterile physiological saline was thoroughly homogenized using vortex mixer to a turbidity equivalent to 0.5 McFarland standard. The </w:t>
      </w:r>
      <w:proofErr w:type="spellStart"/>
      <w:r w:rsidRPr="000A0D3C">
        <w:rPr>
          <w:rFonts w:ascii="Arial" w:hAnsi="Arial" w:cs="Arial"/>
          <w:sz w:val="20"/>
          <w:szCs w:val="20"/>
        </w:rPr>
        <w:t>Enterosystem</w:t>
      </w:r>
      <w:proofErr w:type="spellEnd"/>
      <w:r w:rsidRPr="000A0D3C">
        <w:rPr>
          <w:rFonts w:ascii="Arial" w:hAnsi="Arial" w:cs="Arial"/>
          <w:sz w:val="20"/>
          <w:szCs w:val="20"/>
        </w:rPr>
        <w:t xml:space="preserve"> 18R panel was brought to room temperature. 0.2 mL of the bacterial suspension was pipetted into each of the 18 wells containing desiccated biochemical substrates. The inoculated panels were incubated at 36 ± 1°C for 12 to 24 hours</w:t>
      </w:r>
    </w:p>
    <w:p w14:paraId="02D512E2" w14:textId="77777777" w:rsidR="000A0D3C" w:rsidRPr="000A0D3C" w:rsidRDefault="000A0D3C" w:rsidP="000A0D3C">
      <w:pPr>
        <w:pStyle w:val="my-2"/>
        <w:jc w:val="both"/>
        <w:rPr>
          <w:rFonts w:ascii="Arial" w:hAnsi="Arial" w:cs="Arial"/>
          <w:sz w:val="20"/>
          <w:szCs w:val="20"/>
        </w:rPr>
      </w:pPr>
      <w:r w:rsidRPr="000A0D3C">
        <w:rPr>
          <w:rFonts w:ascii="Arial" w:hAnsi="Arial" w:cs="Arial"/>
          <w:sz w:val="20"/>
          <w:szCs w:val="20"/>
        </w:rPr>
        <w:t xml:space="preserve">After incubation, each well was observed for color changes that indicate positive or negative reactions for specific biochemical tests as shown in the interpretation sheet (supplied). Biochemical profile numerical codes were generate based on the combination of positive and negative reactions.  The biochemical codes were matched against the </w:t>
      </w:r>
      <w:proofErr w:type="spellStart"/>
      <w:r w:rsidRPr="000A0D3C">
        <w:rPr>
          <w:rFonts w:ascii="Arial" w:hAnsi="Arial" w:cs="Arial"/>
          <w:sz w:val="20"/>
          <w:szCs w:val="20"/>
        </w:rPr>
        <w:t>Enterosystem</w:t>
      </w:r>
      <w:proofErr w:type="spellEnd"/>
      <w:r w:rsidRPr="000A0D3C">
        <w:rPr>
          <w:rFonts w:ascii="Arial" w:hAnsi="Arial" w:cs="Arial"/>
          <w:sz w:val="20"/>
          <w:szCs w:val="20"/>
        </w:rPr>
        <w:t xml:space="preserve"> 18R manufacturer’s software to identify the bacterial species.</w:t>
      </w:r>
    </w:p>
    <w:p w14:paraId="591690FA" w14:textId="77777777" w:rsidR="000A0D3C" w:rsidRDefault="000A0D3C" w:rsidP="000A0D3C">
      <w:pPr>
        <w:spacing w:after="0" w:line="240" w:lineRule="auto"/>
        <w:jc w:val="both"/>
        <w:rPr>
          <w:rFonts w:ascii="Arial" w:hAnsi="Arial" w:cs="Arial"/>
          <w:b/>
          <w:bCs/>
          <w:sz w:val="22"/>
          <w:szCs w:val="22"/>
        </w:rPr>
      </w:pPr>
    </w:p>
    <w:p w14:paraId="43421908" w14:textId="2BA44C79" w:rsidR="000A0D3C" w:rsidRPr="000A0D3C" w:rsidRDefault="000A0D3C" w:rsidP="000A0D3C">
      <w:pPr>
        <w:spacing w:after="0" w:line="240" w:lineRule="auto"/>
        <w:jc w:val="both"/>
        <w:rPr>
          <w:rFonts w:ascii="Arial" w:hAnsi="Arial" w:cs="Arial"/>
          <w:b/>
          <w:bCs/>
          <w:sz w:val="22"/>
          <w:szCs w:val="22"/>
        </w:rPr>
      </w:pPr>
      <w:r w:rsidRPr="000A0D3C">
        <w:rPr>
          <w:rFonts w:ascii="Arial" w:hAnsi="Arial" w:cs="Arial"/>
          <w:b/>
          <w:bCs/>
          <w:sz w:val="22"/>
          <w:szCs w:val="22"/>
        </w:rPr>
        <w:t>2.5 Antibiotic Susceptibility Testing</w:t>
      </w:r>
    </w:p>
    <w:p w14:paraId="59C712D6" w14:textId="749CD2BE" w:rsidR="000A0D3C" w:rsidRPr="000A0D3C" w:rsidRDefault="000A0D3C" w:rsidP="000A0D3C">
      <w:pPr>
        <w:pStyle w:val="my-2"/>
        <w:jc w:val="both"/>
        <w:rPr>
          <w:rFonts w:ascii="Arial" w:hAnsi="Arial" w:cs="Arial"/>
          <w:sz w:val="20"/>
          <w:szCs w:val="20"/>
        </w:rPr>
      </w:pPr>
      <w:r w:rsidRPr="000A0D3C">
        <w:rPr>
          <w:rFonts w:ascii="Arial" w:hAnsi="Arial" w:cs="Arial"/>
          <w:sz w:val="20"/>
          <w:szCs w:val="20"/>
        </w:rPr>
        <w:t xml:space="preserve">The disk diffusion method was used to test the isolates for susceptibility patterns using Clinical Laboratory Standard Institute </w:t>
      </w:r>
      <w:r w:rsidRPr="000A0D3C">
        <w:rPr>
          <w:rFonts w:ascii="Arial" w:hAnsi="Arial" w:cs="Arial"/>
          <w:sz w:val="20"/>
          <w:szCs w:val="20"/>
        </w:rPr>
        <w:fldChar w:fldCharType="begin" w:fldLock="1"/>
      </w:r>
      <w:r w:rsidRPr="000A0D3C">
        <w:rPr>
          <w:rFonts w:ascii="Arial" w:hAnsi="Arial" w:cs="Arial"/>
          <w:sz w:val="20"/>
          <w:szCs w:val="20"/>
        </w:rPr>
        <w:instrText xml:space="preserve"> ADDIN ZOTERO_ITEM CSL_CITATION {"citationID":"2p2rBA5F","properties":{"formattedCitation":"({\\i{}M100: Performance Standards for Antimicrobial Susceptibility Testing}, 2023)","plainCitation":"(M100: Performance Standards for Antimicrobial Susceptibility Testing, 2023)","noteIndex":0},"citationItems":[{"id":1690,"uris":["http://zotero.org/users/16296113/items/VZYSVFFI"],"itemData":{"id":1690,"type":"book","edition":"33rd editi","event-place":"Wayne, Pennsylvania","ISBN":"978-1-68440-170-3","publisher":"Clinical and Laboratory Standards Institute","publisher-place":"Wayne, Pennsylvania","title":"M100: performance standards for antimicrobial susceptibility testing","issued":{"date-parts":[["2023"]]}}}],"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w:t>
      </w:r>
      <w:r w:rsidRPr="000A0D3C">
        <w:rPr>
          <w:rFonts w:ascii="Arial" w:hAnsi="Arial" w:cs="Arial"/>
          <w:i/>
          <w:iCs/>
          <w:sz w:val="20"/>
          <w:szCs w:val="20"/>
        </w:rPr>
        <w:t>M100: Performance Standards for Antimicrobial Susceptibility Testing</w:t>
      </w:r>
      <w:r w:rsidRPr="000A0D3C">
        <w:rPr>
          <w:rFonts w:ascii="Arial" w:hAnsi="Arial" w:cs="Arial"/>
          <w:sz w:val="20"/>
          <w:szCs w:val="20"/>
        </w:rPr>
        <w:t>, 2023)</w:t>
      </w:r>
      <w:r w:rsidRPr="000A0D3C">
        <w:rPr>
          <w:rFonts w:ascii="Arial" w:hAnsi="Arial" w:cs="Arial"/>
          <w:sz w:val="20"/>
          <w:szCs w:val="20"/>
        </w:rPr>
        <w:fldChar w:fldCharType="end"/>
      </w:r>
      <w:r w:rsidRPr="000A0D3C">
        <w:rPr>
          <w:rFonts w:ascii="Arial" w:hAnsi="Arial" w:cs="Arial"/>
          <w:sz w:val="20"/>
          <w:szCs w:val="20"/>
        </w:rPr>
        <w:t xml:space="preserve"> as recommended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aPuT6dcp","properties":{"formattedCitation":"(Cusack et al., 2019)","plainCitation":"(Cusack et al., 2019)","noteIndex":0},"citationItems":[{"id":"KjsKVfF1/KiVSUh3R","uris":["http://www.mendeley.com/documents/?uuid=7b7f617b-2ecc-4de2-bbcb-59b635a2c9e0"],"itemData":{"DOI":"10.1016/j.cmi.2019.03.016","ISSN":"14690691","PMID":"30922928","author":[{"dropping-particle":"","family":"Cusack","given":"T. P.","non-dropping-particle":"","parse-names":false,"suffix":""},{"dropping-particle":"","family":"Ashley","given":"E. A.","non-dropping-particle":"","parse-names":false,"suffix":""},{"dropping-particle":"","family":"Ling","given":"C. L.","non-dropping-particle":"","parse-names":false,"suffix":""},{"dropping-particle":"","family":"Roberts","given":"T.","non-dropping-particle":"","parse-names":false,"suffix":""},{"dropping-particle":"","family":"Turner","given":"P.","non-dropping-particle":"","parse-names":false,"suffix":""},{"dropping-particle":"","family":"Wangrangsimakul","given":"T.","non-dropping-particle":"","parse-names":false,"suffix":""},{"dropping-particle":"","family":"Dance","given":"D. A.B.","non-dropping-particle":"","parse-names":false,"suffix":""}],"container-title":"Clinical Microbiology and Infection","id":"ITEM-1","issue":"7","issued":{"date-parts":[["2019"]]},"page":"782-785","publisher":"The Authors","title":"Time to switch from CLSI to EUCAST? A Southeast Asian perspective","type":"article-journal","volume":"25"}}],"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Cusack et al., 2019)</w:t>
      </w:r>
      <w:r w:rsidRPr="000A0D3C">
        <w:rPr>
          <w:rFonts w:ascii="Arial" w:hAnsi="Arial" w:cs="Arial"/>
          <w:sz w:val="20"/>
          <w:szCs w:val="20"/>
        </w:rPr>
        <w:fldChar w:fldCharType="end"/>
      </w:r>
      <w:r w:rsidRPr="000A0D3C">
        <w:rPr>
          <w:rFonts w:ascii="Arial" w:hAnsi="Arial" w:cs="Arial"/>
          <w:sz w:val="20"/>
          <w:szCs w:val="20"/>
        </w:rPr>
        <w:t>. The goal is to cultivate the bacteria to the log-phase, which is roughly 1.5 × 108 CFU/</w:t>
      </w:r>
      <w:proofErr w:type="spellStart"/>
      <w:r w:rsidRPr="000A0D3C">
        <w:rPr>
          <w:rFonts w:ascii="Arial" w:hAnsi="Arial" w:cs="Arial"/>
          <w:sz w:val="20"/>
          <w:szCs w:val="20"/>
        </w:rPr>
        <w:t>mL.</w:t>
      </w:r>
      <w:proofErr w:type="spellEnd"/>
      <w:r w:rsidRPr="000A0D3C">
        <w:rPr>
          <w:rFonts w:ascii="Arial" w:hAnsi="Arial" w:cs="Arial"/>
          <w:sz w:val="20"/>
          <w:szCs w:val="20"/>
        </w:rPr>
        <w:t xml:space="preserve"> The following commonly prescribed seventeen antibiotic disks (</w:t>
      </w:r>
      <w:proofErr w:type="spellStart"/>
      <w:r w:rsidRPr="000A0D3C">
        <w:rPr>
          <w:rFonts w:ascii="Arial" w:hAnsi="Arial" w:cs="Arial"/>
          <w:sz w:val="20"/>
          <w:szCs w:val="20"/>
        </w:rPr>
        <w:t>Oxoid</w:t>
      </w:r>
      <w:proofErr w:type="spellEnd"/>
      <w:r w:rsidRPr="000A0D3C">
        <w:rPr>
          <w:rFonts w:ascii="Arial" w:hAnsi="Arial" w:cs="Arial"/>
          <w:sz w:val="20"/>
          <w:szCs w:val="20"/>
        </w:rPr>
        <w:t xml:space="preserve">, UK; </w:t>
      </w:r>
      <w:proofErr w:type="spellStart"/>
      <w:r w:rsidRPr="000A0D3C">
        <w:rPr>
          <w:rFonts w:ascii="Arial" w:hAnsi="Arial" w:cs="Arial"/>
          <w:sz w:val="20"/>
          <w:szCs w:val="20"/>
        </w:rPr>
        <w:t>liofilm</w:t>
      </w:r>
      <w:proofErr w:type="spellEnd"/>
      <w:r w:rsidRPr="000A0D3C">
        <w:rPr>
          <w:rFonts w:ascii="Arial" w:hAnsi="Arial" w:cs="Arial"/>
          <w:sz w:val="20"/>
          <w:szCs w:val="20"/>
        </w:rPr>
        <w:t xml:space="preserve">, Turkey;) had their minimum inhibitory concentrations (MICs): Amoxicillin-Clavulanic Acid (AMC, 30 µg), Ampicillin (AMP, 10 µg), Ceftriaxone (CRO, 30 µg), Ciprofloxacin (CIP, 5 µg), Cefuroxime (CFX, 1 µg), Ceftazidime (CAZ, 100 µg), Cefixime (CFM, 5 µg), Amikacin (AMK, 30 µg), Azithromycin (AZM, 15 µg), Clindamycin (CLI, 10 µg), Chloramphenicol (C, 30 µg), Imipenem (IPM, 10 µg), Levofloxacin (LVX, 15 µg), Piperacillin-Tazobactam (TZP, 110 µg),  Streptomycin (STR, 5 µg), Tetracycline (TET, 30 µg) and </w:t>
      </w:r>
      <w:r w:rsidRPr="000A0D3C">
        <w:rPr>
          <w:rFonts w:ascii="Arial" w:hAnsi="Arial" w:cs="Arial"/>
          <w:sz w:val="20"/>
          <w:szCs w:val="20"/>
        </w:rPr>
        <w:lastRenderedPageBreak/>
        <w:t>Trimethoprim-Sulfamethoxazole (TMP-SMX, 25 µg)  administered during the test were calculated using the ruler on Mueller-Hinton agar (HI Media).</w:t>
      </w:r>
    </w:p>
    <w:p w14:paraId="452A7ECC" w14:textId="77777777" w:rsidR="000A0D3C" w:rsidRPr="000A0D3C" w:rsidRDefault="000A0D3C" w:rsidP="000A0D3C">
      <w:pPr>
        <w:spacing w:after="0" w:line="240" w:lineRule="auto"/>
        <w:jc w:val="both"/>
        <w:rPr>
          <w:rFonts w:ascii="Arial" w:hAnsi="Arial" w:cs="Arial"/>
          <w:sz w:val="20"/>
          <w:szCs w:val="20"/>
        </w:rPr>
      </w:pPr>
      <w:r w:rsidRPr="000A0D3C">
        <w:rPr>
          <w:rFonts w:ascii="Arial" w:hAnsi="Arial" w:cs="Arial"/>
          <w:sz w:val="20"/>
          <w:szCs w:val="20"/>
        </w:rPr>
        <w:t xml:space="preserve">The results were interpreted using breakpoints suggested by the CLSI </w:t>
      </w:r>
      <w:r w:rsidRPr="000A0D3C">
        <w:rPr>
          <w:rFonts w:ascii="Arial" w:hAnsi="Arial" w:cs="Arial"/>
          <w:sz w:val="20"/>
          <w:szCs w:val="20"/>
        </w:rPr>
        <w:fldChar w:fldCharType="begin" w:fldLock="1"/>
      </w:r>
      <w:r w:rsidRPr="000A0D3C">
        <w:rPr>
          <w:rFonts w:ascii="Arial" w:hAnsi="Arial" w:cs="Arial"/>
          <w:sz w:val="20"/>
          <w:szCs w:val="20"/>
        </w:rPr>
        <w:instrText xml:space="preserve"> ADDIN ZOTERO_ITEM CSL_CITATION {"citationID":"NzI9yVoC","properties":{"formattedCitation":"({\\i{}M100: Performance Standards for Antimicrobial Susceptibility Testing}, 2023)","plainCitation":"(M100: Performance Standards for Antimicrobial Susceptibility Testing, 2023)","noteIndex":0},"citationItems":[{"id":1690,"uris":["http://zotero.org/users/16296113/items/VZYSVFFI"],"itemData":{"id":1690,"type":"book","edition":"33rd editi","event-place":"Wayne, Pennsylvania","ISBN":"978-1-68440-170-3","publisher":"Clinical and Laboratory Standards Institute","publisher-place":"Wayne, Pennsylvania","title":"M100: performance standards for antimicrobial susceptibility testing","issued":{"date-parts":[["2023"]]}}}],"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kern w:val="0"/>
          <w:sz w:val="20"/>
          <w:szCs w:val="20"/>
        </w:rPr>
        <w:t>(</w:t>
      </w:r>
      <w:r w:rsidRPr="000A0D3C">
        <w:rPr>
          <w:rFonts w:ascii="Arial" w:hAnsi="Arial" w:cs="Arial"/>
          <w:i/>
          <w:iCs/>
          <w:kern w:val="0"/>
          <w:sz w:val="20"/>
          <w:szCs w:val="20"/>
        </w:rPr>
        <w:t>M100: Performance Standards for Antimicrobial Susceptibility Testing</w:t>
      </w:r>
      <w:r w:rsidRPr="000A0D3C">
        <w:rPr>
          <w:rFonts w:ascii="Arial" w:hAnsi="Arial" w:cs="Arial"/>
          <w:kern w:val="0"/>
          <w:sz w:val="20"/>
          <w:szCs w:val="20"/>
        </w:rPr>
        <w:t>, 2023)</w:t>
      </w:r>
      <w:r w:rsidRPr="000A0D3C">
        <w:rPr>
          <w:rFonts w:ascii="Arial" w:hAnsi="Arial" w:cs="Arial"/>
          <w:sz w:val="20"/>
          <w:szCs w:val="20"/>
        </w:rPr>
        <w:fldChar w:fldCharType="end"/>
      </w:r>
      <w:r w:rsidRPr="000A0D3C">
        <w:rPr>
          <w:rFonts w:ascii="Arial" w:hAnsi="Arial" w:cs="Arial"/>
          <w:sz w:val="20"/>
          <w:szCs w:val="20"/>
        </w:rPr>
        <w:t xml:space="preserve">. Only when the MICs of the quality control strains, which are tested concurrently, will be within the established acceptable ranges as the antimicrobial susceptibility of the </w:t>
      </w:r>
      <w:r w:rsidRPr="000A0D3C">
        <w:rPr>
          <w:rFonts w:ascii="Arial" w:hAnsi="Arial" w:cs="Arial"/>
          <w:i/>
          <w:iCs/>
          <w:sz w:val="20"/>
          <w:szCs w:val="20"/>
        </w:rPr>
        <w:t>Shigella</w:t>
      </w:r>
      <w:r w:rsidRPr="000A0D3C">
        <w:rPr>
          <w:rFonts w:ascii="Arial" w:hAnsi="Arial" w:cs="Arial"/>
          <w:sz w:val="20"/>
          <w:szCs w:val="20"/>
        </w:rPr>
        <w:t xml:space="preserve"> isolates approved. Resistance to two or more antibiotics from the same group, resistance to two or more antibiotics from different groups, and resistance to a wider range of antibiotics, categorized as Multi drugs, extensively drugs and pan-drugs resistant’s, were monitored.</w:t>
      </w:r>
    </w:p>
    <w:p w14:paraId="0A4F36E6" w14:textId="77777777" w:rsidR="000A0D3C" w:rsidRPr="000A0D3C" w:rsidRDefault="000A0D3C" w:rsidP="000A0D3C">
      <w:pPr>
        <w:spacing w:after="0" w:line="240" w:lineRule="auto"/>
        <w:jc w:val="both"/>
        <w:rPr>
          <w:rFonts w:ascii="Arial" w:hAnsi="Arial" w:cs="Arial"/>
          <w:b/>
          <w:bCs/>
        </w:rPr>
      </w:pPr>
    </w:p>
    <w:p w14:paraId="1BF9C06B" w14:textId="77777777" w:rsidR="000A0D3C" w:rsidRPr="000A0D3C" w:rsidRDefault="000A0D3C" w:rsidP="000A0D3C">
      <w:pPr>
        <w:spacing w:after="0" w:line="240" w:lineRule="auto"/>
        <w:jc w:val="both"/>
        <w:rPr>
          <w:rFonts w:ascii="Arial" w:hAnsi="Arial" w:cs="Arial"/>
          <w:b/>
          <w:bCs/>
          <w:sz w:val="22"/>
          <w:szCs w:val="22"/>
        </w:rPr>
      </w:pPr>
      <w:r w:rsidRPr="000A0D3C">
        <w:rPr>
          <w:rFonts w:ascii="Arial" w:hAnsi="Arial" w:cs="Arial"/>
          <w:b/>
          <w:bCs/>
          <w:sz w:val="22"/>
          <w:szCs w:val="22"/>
        </w:rPr>
        <w:t>2.6 Preservation of the Drug-Resistant Isolates</w:t>
      </w:r>
    </w:p>
    <w:p w14:paraId="57577873" w14:textId="0BAC8243" w:rsidR="000A0D3C" w:rsidRPr="000A0D3C" w:rsidRDefault="000A0D3C" w:rsidP="000A0D3C">
      <w:pPr>
        <w:spacing w:after="0" w:line="240" w:lineRule="auto"/>
        <w:jc w:val="both"/>
        <w:rPr>
          <w:rFonts w:ascii="Arial" w:hAnsi="Arial" w:cs="Arial"/>
          <w:sz w:val="20"/>
          <w:szCs w:val="20"/>
        </w:rPr>
      </w:pPr>
      <w:r w:rsidRPr="000A0D3C">
        <w:rPr>
          <w:rFonts w:ascii="Arial" w:hAnsi="Arial" w:cs="Arial"/>
          <w:sz w:val="20"/>
          <w:szCs w:val="20"/>
        </w:rPr>
        <w:t xml:space="preserve">All drug resistant isolates were preserved in Hi media, Mueller Hinton  broth containing glycerol, and stored at 4°C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0nl2m2Es","properties":{"formattedCitation":"(Hall, 2013)","plainCitation":"(Hall, 2013)","noteIndex":0},"citationItems":[{"id":"KjsKVfF1/vToj5HrP","uris":["http://www.mendeley.com/documents/?uuid=561046ed-37cc-4527-8335-48361f266caa"],"itemData":{"DOI":"10.1309/lm5jc0ph0oggbszz","ISBN":"9780323083300","ISSN":"0007-5027","abstract":"Known as the #1 bench reference for practicing microbiologists and an excellent text for students in clinical laboratory science programs, Bailey &amp; Scott’s Diagnostic Microbiology, 13th Edition helps you develop and refine the skills you need for effective laboratory testing. In-depth information is useful and easily accessible, with step-by-step instructions for all the procedures. This edition features more than 20 NEW chapters plus updated material on the newest advances and the latest trends in clinical microbiology. Written by expert Dr. Patricia Tille, this classic reference addresses the topics and issues most relevant to you and your success on the job.Hands-on procedures include step-by-step instructions, full-color photos, and expected results, helping you achieve more accurate results.Case studies give you the opportunity to apply your skills in a variety of diagnostic scenarios and help improve your decision-making and critical thinking skills.Genera and Species to be Considered boxes highlight all of the organisms to be discussed in each chapter, including the current name of the species as well as any previous names.Student resources on Evolve enhance your learning with review questions and procedures.Convenient, easy-to-read tables summarize key information.Detailed, full-color illustrations aid comprehension and help you visualize concepts.A glossary of terms is found at the back of the book for quick reference. NEW! Learning objectives begin each chapter, giving you a measurable outcome to achieve by the completing the material.NEW! Review questions on the Evolve companion website are tied to learning objectives, and enhance your understanding and retention of chapter content. NEW! Reader-friendly chapters cover groups of related organisms rather than addressing all at once, including the parasitology, mycology, and virology chapters.","author":[{"dropping-particle":"","family":"Hall","given":"Gerri S.","non-dropping-particle":"","parse-names":false,"suffix":""}],"container-title":"Laboratory Medicine","id":"ITEM-1","issue":"4","issued":{"date-parts":[["2013"]]},"page":"e138-e139","title":" Bailey &amp; Scott’s Diagnostic Microbiology, 13 th Edn ","type":"article-journal","volume":"44"}}],"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Hall, 2013)</w:t>
      </w:r>
      <w:r w:rsidRPr="000A0D3C">
        <w:rPr>
          <w:rFonts w:ascii="Arial" w:hAnsi="Arial" w:cs="Arial"/>
          <w:sz w:val="20"/>
          <w:szCs w:val="20"/>
        </w:rPr>
        <w:fldChar w:fldCharType="end"/>
      </w:r>
      <w:r w:rsidRPr="000A0D3C">
        <w:rPr>
          <w:rFonts w:ascii="Arial" w:hAnsi="Arial" w:cs="Arial"/>
          <w:sz w:val="20"/>
          <w:szCs w:val="20"/>
        </w:rPr>
        <w:t>.</w:t>
      </w:r>
    </w:p>
    <w:p w14:paraId="51B4BABA" w14:textId="77777777" w:rsidR="000A0D3C" w:rsidRPr="000A0D3C" w:rsidRDefault="000A0D3C" w:rsidP="000A0D3C">
      <w:pPr>
        <w:spacing w:after="0" w:line="240" w:lineRule="auto"/>
        <w:jc w:val="both"/>
        <w:rPr>
          <w:rFonts w:ascii="Arial" w:hAnsi="Arial" w:cs="Arial"/>
          <w:b/>
          <w:bCs/>
        </w:rPr>
      </w:pPr>
    </w:p>
    <w:p w14:paraId="1D6C6171" w14:textId="77777777" w:rsidR="000A0D3C" w:rsidRPr="000A0D3C" w:rsidRDefault="000A0D3C" w:rsidP="000A0D3C">
      <w:pPr>
        <w:spacing w:after="0" w:line="240" w:lineRule="auto"/>
        <w:jc w:val="both"/>
        <w:rPr>
          <w:rFonts w:ascii="Arial" w:hAnsi="Arial" w:cs="Arial"/>
          <w:b/>
          <w:bCs/>
          <w:sz w:val="22"/>
          <w:szCs w:val="22"/>
        </w:rPr>
      </w:pPr>
      <w:r w:rsidRPr="000A0D3C">
        <w:rPr>
          <w:rFonts w:ascii="Arial" w:hAnsi="Arial" w:cs="Arial"/>
          <w:b/>
          <w:bCs/>
          <w:sz w:val="22"/>
          <w:szCs w:val="22"/>
        </w:rPr>
        <w:t xml:space="preserve">2.7 molecular Analysis </w:t>
      </w:r>
    </w:p>
    <w:p w14:paraId="61E2E6CB" w14:textId="00CFB400" w:rsidR="000A0D3C" w:rsidRPr="000A0D3C" w:rsidRDefault="000A0D3C" w:rsidP="000A0D3C">
      <w:pPr>
        <w:spacing w:after="0" w:line="240" w:lineRule="auto"/>
        <w:jc w:val="both"/>
        <w:rPr>
          <w:rFonts w:ascii="Arial" w:hAnsi="Arial" w:cs="Arial"/>
          <w:b/>
          <w:bCs/>
          <w:i/>
          <w:iCs/>
          <w:sz w:val="20"/>
          <w:szCs w:val="20"/>
        </w:rPr>
      </w:pPr>
      <w:r w:rsidRPr="000A0D3C">
        <w:rPr>
          <w:rFonts w:ascii="Arial" w:hAnsi="Arial" w:cs="Arial"/>
          <w:b/>
          <w:bCs/>
          <w:i/>
          <w:iCs/>
          <w:sz w:val="20"/>
          <w:szCs w:val="20"/>
        </w:rPr>
        <w:t xml:space="preserve">2.7.1 DNA </w:t>
      </w:r>
      <w:r>
        <w:rPr>
          <w:rFonts w:ascii="Arial" w:hAnsi="Arial" w:cs="Arial"/>
          <w:b/>
          <w:bCs/>
          <w:i/>
          <w:iCs/>
          <w:sz w:val="20"/>
          <w:szCs w:val="20"/>
        </w:rPr>
        <w:t>e</w:t>
      </w:r>
      <w:r w:rsidRPr="000A0D3C">
        <w:rPr>
          <w:rFonts w:ascii="Arial" w:hAnsi="Arial" w:cs="Arial"/>
          <w:b/>
          <w:bCs/>
          <w:i/>
          <w:iCs/>
          <w:sz w:val="20"/>
          <w:szCs w:val="20"/>
        </w:rPr>
        <w:t xml:space="preserve">xtraction </w:t>
      </w:r>
    </w:p>
    <w:p w14:paraId="58BCE32B" w14:textId="5BC29B0F" w:rsidR="000A0D3C" w:rsidRPr="000A0D3C" w:rsidRDefault="000A0D3C" w:rsidP="000A0D3C">
      <w:pPr>
        <w:spacing w:line="240" w:lineRule="auto"/>
        <w:jc w:val="both"/>
        <w:rPr>
          <w:rFonts w:ascii="Arial" w:hAnsi="Arial" w:cs="Arial"/>
          <w:bCs/>
          <w:sz w:val="20"/>
          <w:szCs w:val="20"/>
        </w:rPr>
      </w:pPr>
      <w:r w:rsidRPr="000A0D3C">
        <w:rPr>
          <w:rFonts w:ascii="Arial" w:hAnsi="Arial" w:cs="Arial"/>
          <w:sz w:val="20"/>
          <w:szCs w:val="20"/>
        </w:rPr>
        <w:t xml:space="preserve">After culturing isolates in lysogeny broth for the entire night, the isolates' total genomic DNA was extracted following manufacturers </w:t>
      </w:r>
      <w:r w:rsidRPr="000A0D3C">
        <w:rPr>
          <w:rFonts w:ascii="Arial" w:hAnsi="Arial" w:cs="Arial"/>
          <w:color w:val="222222"/>
          <w:sz w:val="20"/>
          <w:szCs w:val="20"/>
        </w:rPr>
        <w:t>(</w:t>
      </w:r>
      <w:proofErr w:type="spellStart"/>
      <w:r w:rsidRPr="000A0D3C">
        <w:rPr>
          <w:rFonts w:ascii="Arial" w:hAnsi="Arial" w:cs="Arial"/>
          <w:color w:val="222222"/>
          <w:sz w:val="20"/>
          <w:szCs w:val="20"/>
        </w:rPr>
        <w:t>Bioneer</w:t>
      </w:r>
      <w:proofErr w:type="spellEnd"/>
      <w:r w:rsidRPr="000A0D3C">
        <w:rPr>
          <w:rFonts w:ascii="Arial" w:hAnsi="Arial" w:cs="Arial"/>
          <w:color w:val="222222"/>
          <w:sz w:val="20"/>
          <w:szCs w:val="20"/>
        </w:rPr>
        <w:t>)</w:t>
      </w:r>
      <w:r w:rsidRPr="000A0D3C">
        <w:rPr>
          <w:rFonts w:ascii="Arial" w:hAnsi="Arial" w:cs="Arial"/>
          <w:b/>
          <w:bCs/>
          <w:i/>
          <w:iCs/>
          <w:color w:val="222222"/>
          <w:sz w:val="20"/>
          <w:szCs w:val="20"/>
        </w:rPr>
        <w:t xml:space="preserve"> </w:t>
      </w:r>
      <w:r w:rsidRPr="000A0D3C">
        <w:rPr>
          <w:rFonts w:ascii="Arial" w:hAnsi="Arial" w:cs="Arial"/>
          <w:color w:val="222222"/>
          <w:sz w:val="20"/>
          <w:szCs w:val="20"/>
        </w:rPr>
        <w:t>instruction</w:t>
      </w:r>
      <w:r w:rsidRPr="000A0D3C">
        <w:rPr>
          <w:rFonts w:ascii="Arial" w:hAnsi="Arial" w:cs="Arial"/>
          <w:b/>
          <w:bCs/>
          <w:i/>
          <w:iCs/>
          <w:color w:val="222222"/>
          <w:sz w:val="20"/>
          <w:szCs w:val="20"/>
        </w:rPr>
        <w:t xml:space="preserve">. </w:t>
      </w:r>
      <w:r w:rsidRPr="000A0D3C">
        <w:rPr>
          <w:rFonts w:ascii="Arial" w:hAnsi="Arial" w:cs="Arial"/>
          <w:color w:val="222222"/>
          <w:sz w:val="20"/>
          <w:szCs w:val="20"/>
        </w:rPr>
        <w:t xml:space="preserve">A </w:t>
      </w:r>
      <w:r w:rsidRPr="000A0D3C">
        <w:rPr>
          <w:rFonts w:ascii="Arial" w:hAnsi="Arial" w:cs="Arial"/>
          <w:sz w:val="20"/>
          <w:szCs w:val="20"/>
        </w:rPr>
        <w:t xml:space="preserve">3 ml preparation was achieved by adding </w:t>
      </w:r>
      <w:r w:rsidRPr="000A0D3C">
        <w:rPr>
          <w:rFonts w:ascii="Arial" w:hAnsi="Arial" w:cs="Arial"/>
          <w:bCs/>
          <w:sz w:val="20"/>
          <w:szCs w:val="20"/>
        </w:rPr>
        <w:t xml:space="preserve">20 </w:t>
      </w:r>
      <w:proofErr w:type="spellStart"/>
      <w:r w:rsidRPr="000A0D3C">
        <w:rPr>
          <w:rFonts w:ascii="Arial" w:hAnsi="Arial" w:cs="Arial"/>
          <w:bCs/>
          <w:sz w:val="20"/>
          <w:szCs w:val="20"/>
        </w:rPr>
        <w:t>μl</w:t>
      </w:r>
      <w:proofErr w:type="spellEnd"/>
      <w:r w:rsidRPr="000A0D3C">
        <w:rPr>
          <w:rFonts w:ascii="Arial" w:hAnsi="Arial" w:cs="Arial"/>
          <w:bCs/>
          <w:sz w:val="20"/>
          <w:szCs w:val="20"/>
        </w:rPr>
        <w:t xml:space="preserve"> of Proteinase K to a</w:t>
      </w:r>
      <w:r w:rsidRPr="000A0D3C">
        <w:rPr>
          <w:rFonts w:ascii="Arial" w:hAnsi="Arial" w:cs="Arial"/>
          <w:bCs/>
          <w:color w:val="222222"/>
          <w:sz w:val="20"/>
          <w:szCs w:val="20"/>
        </w:rPr>
        <w:t xml:space="preserve"> </w:t>
      </w:r>
      <w:r w:rsidRPr="000A0D3C">
        <w:rPr>
          <w:rFonts w:ascii="Arial" w:hAnsi="Arial" w:cs="Arial"/>
          <w:bCs/>
          <w:sz w:val="20"/>
          <w:szCs w:val="20"/>
        </w:rPr>
        <w:t xml:space="preserve">clean 1.5 ml tube. 200 </w:t>
      </w:r>
      <w:proofErr w:type="spellStart"/>
      <w:r w:rsidRPr="000A0D3C">
        <w:rPr>
          <w:rFonts w:ascii="Arial" w:hAnsi="Arial" w:cs="Arial"/>
          <w:bCs/>
          <w:sz w:val="20"/>
          <w:szCs w:val="20"/>
        </w:rPr>
        <w:t>μl</w:t>
      </w:r>
      <w:proofErr w:type="spellEnd"/>
      <w:r w:rsidRPr="000A0D3C">
        <w:rPr>
          <w:rFonts w:ascii="Arial" w:hAnsi="Arial" w:cs="Arial"/>
          <w:bCs/>
          <w:sz w:val="20"/>
          <w:szCs w:val="20"/>
        </w:rPr>
        <w:t xml:space="preserve"> of cultured cells were added to the tube containing proteinase K.</w:t>
      </w:r>
      <w:r w:rsidRPr="000A0D3C">
        <w:rPr>
          <w:rFonts w:ascii="Arial" w:hAnsi="Arial" w:cs="Arial"/>
          <w:bCs/>
          <w:color w:val="222222"/>
          <w:sz w:val="20"/>
          <w:szCs w:val="20"/>
        </w:rPr>
        <w:t xml:space="preserve"> The sample was made </w:t>
      </w:r>
      <w:r w:rsidRPr="000A0D3C">
        <w:rPr>
          <w:rFonts w:ascii="Arial" w:hAnsi="Arial" w:cs="Arial"/>
          <w:bCs/>
          <w:sz w:val="20"/>
          <w:szCs w:val="20"/>
        </w:rPr>
        <w:t>to the total volume 200</w:t>
      </w:r>
      <w:r w:rsidRPr="000A0D3C">
        <w:rPr>
          <w:rFonts w:ascii="Arial" w:hAnsi="Arial" w:cs="Arial"/>
          <w:bCs/>
          <w:color w:val="222222"/>
          <w:sz w:val="20"/>
          <w:szCs w:val="20"/>
        </w:rPr>
        <w:t xml:space="preserve"> </w:t>
      </w:r>
      <w:proofErr w:type="spellStart"/>
      <w:r w:rsidRPr="000A0D3C">
        <w:rPr>
          <w:rFonts w:ascii="Arial" w:hAnsi="Arial" w:cs="Arial"/>
          <w:bCs/>
          <w:sz w:val="20"/>
          <w:szCs w:val="20"/>
        </w:rPr>
        <w:t>μl</w:t>
      </w:r>
      <w:proofErr w:type="spellEnd"/>
      <w:r w:rsidRPr="000A0D3C">
        <w:rPr>
          <w:rFonts w:ascii="Arial" w:hAnsi="Arial" w:cs="Arial"/>
          <w:bCs/>
          <w:sz w:val="20"/>
          <w:szCs w:val="20"/>
        </w:rPr>
        <w:t xml:space="preserve"> by adding 13 </w:t>
      </w:r>
      <w:proofErr w:type="spellStart"/>
      <w:r w:rsidRPr="000A0D3C">
        <w:rPr>
          <w:rFonts w:ascii="Arial" w:hAnsi="Arial" w:cs="Arial"/>
          <w:bCs/>
          <w:sz w:val="20"/>
          <w:szCs w:val="20"/>
        </w:rPr>
        <w:t>μl</w:t>
      </w:r>
      <w:proofErr w:type="spellEnd"/>
      <w:r w:rsidRPr="000A0D3C">
        <w:rPr>
          <w:rFonts w:ascii="Arial" w:hAnsi="Arial" w:cs="Arial"/>
          <w:bCs/>
          <w:sz w:val="20"/>
          <w:szCs w:val="20"/>
        </w:rPr>
        <w:t xml:space="preserve"> PBS.</w:t>
      </w:r>
      <w:r w:rsidRPr="000A0D3C">
        <w:rPr>
          <w:rFonts w:ascii="Arial" w:hAnsi="Arial" w:cs="Arial"/>
          <w:bCs/>
          <w:color w:val="222222"/>
          <w:sz w:val="20"/>
          <w:szCs w:val="20"/>
        </w:rPr>
        <w:t xml:space="preserve"> </w:t>
      </w:r>
      <w:r w:rsidRPr="000A0D3C">
        <w:rPr>
          <w:rFonts w:ascii="Arial" w:hAnsi="Arial" w:cs="Arial"/>
          <w:bCs/>
          <w:sz w:val="20"/>
          <w:szCs w:val="20"/>
        </w:rPr>
        <w:t xml:space="preserve">200 </w:t>
      </w:r>
      <w:proofErr w:type="spellStart"/>
      <w:r w:rsidRPr="000A0D3C">
        <w:rPr>
          <w:rFonts w:ascii="Arial" w:hAnsi="Arial" w:cs="Arial"/>
          <w:bCs/>
          <w:sz w:val="20"/>
          <w:szCs w:val="20"/>
        </w:rPr>
        <w:t>μl</w:t>
      </w:r>
      <w:proofErr w:type="spellEnd"/>
      <w:r w:rsidRPr="000A0D3C">
        <w:rPr>
          <w:rFonts w:ascii="Arial" w:hAnsi="Arial" w:cs="Arial"/>
          <w:bCs/>
          <w:sz w:val="20"/>
          <w:szCs w:val="20"/>
        </w:rPr>
        <w:t xml:space="preserve"> of binding buffer was added to the sample and mix</w:t>
      </w:r>
      <w:r w:rsidRPr="000A0D3C">
        <w:rPr>
          <w:rFonts w:ascii="Arial" w:hAnsi="Arial" w:cs="Arial"/>
          <w:bCs/>
          <w:color w:val="222222"/>
          <w:sz w:val="20"/>
          <w:szCs w:val="20"/>
        </w:rPr>
        <w:t xml:space="preserve"> </w:t>
      </w:r>
      <w:r w:rsidRPr="000A0D3C">
        <w:rPr>
          <w:rFonts w:ascii="Arial" w:hAnsi="Arial" w:cs="Arial"/>
          <w:bCs/>
          <w:sz w:val="20"/>
          <w:szCs w:val="20"/>
        </w:rPr>
        <w:t>immediately by vortex mixer.</w:t>
      </w:r>
      <w:r w:rsidRPr="000A0D3C">
        <w:rPr>
          <w:rFonts w:ascii="Arial" w:hAnsi="Arial" w:cs="Arial"/>
          <w:bCs/>
          <w:color w:val="222222"/>
          <w:sz w:val="20"/>
          <w:szCs w:val="20"/>
        </w:rPr>
        <w:t xml:space="preserve"> </w:t>
      </w:r>
      <w:r w:rsidRPr="000A0D3C">
        <w:rPr>
          <w:rFonts w:ascii="Arial" w:hAnsi="Arial" w:cs="Arial"/>
          <w:bCs/>
          <w:sz w:val="20"/>
          <w:szCs w:val="20"/>
        </w:rPr>
        <w:t>The sample was completely resuspended to achieve maximum lysis</w:t>
      </w:r>
      <w:r w:rsidRPr="000A0D3C">
        <w:rPr>
          <w:rFonts w:ascii="Arial" w:hAnsi="Arial" w:cs="Arial"/>
          <w:bCs/>
          <w:color w:val="222222"/>
          <w:sz w:val="20"/>
          <w:szCs w:val="20"/>
        </w:rPr>
        <w:t xml:space="preserve"> </w:t>
      </w:r>
      <w:r w:rsidRPr="000A0D3C">
        <w:rPr>
          <w:rFonts w:ascii="Arial" w:hAnsi="Arial" w:cs="Arial"/>
          <w:bCs/>
          <w:sz w:val="20"/>
          <w:szCs w:val="20"/>
        </w:rPr>
        <w:t>efficiency and incubated at 60</w:t>
      </w:r>
      <w:r w:rsidRPr="000A0D3C">
        <w:rPr>
          <w:rFonts w:ascii="Cambria Math" w:eastAsia="Batang" w:hAnsi="Cambria Math" w:cs="Cambria Math"/>
          <w:bCs/>
          <w:sz w:val="20"/>
          <w:szCs w:val="20"/>
        </w:rPr>
        <w:t>℃</w:t>
      </w:r>
      <w:r w:rsidRPr="000A0D3C">
        <w:rPr>
          <w:rFonts w:ascii="Arial" w:eastAsia="Batang" w:hAnsi="Arial" w:cs="Arial"/>
          <w:bCs/>
          <w:sz w:val="20"/>
          <w:szCs w:val="20"/>
        </w:rPr>
        <w:t xml:space="preserve"> </w:t>
      </w:r>
      <w:r w:rsidRPr="000A0D3C">
        <w:rPr>
          <w:rFonts w:ascii="Arial" w:hAnsi="Arial" w:cs="Arial"/>
          <w:bCs/>
          <w:sz w:val="20"/>
          <w:szCs w:val="20"/>
        </w:rPr>
        <w:t>for 10 min.</w:t>
      </w:r>
      <w:r w:rsidRPr="000A0D3C">
        <w:rPr>
          <w:rFonts w:ascii="Arial" w:hAnsi="Arial" w:cs="Arial"/>
          <w:bCs/>
          <w:color w:val="222222"/>
          <w:sz w:val="20"/>
          <w:szCs w:val="20"/>
        </w:rPr>
        <w:t xml:space="preserve"> </w:t>
      </w:r>
      <w:r w:rsidRPr="000A0D3C">
        <w:rPr>
          <w:rFonts w:ascii="Arial" w:hAnsi="Arial" w:cs="Arial"/>
          <w:bCs/>
          <w:sz w:val="20"/>
          <w:szCs w:val="20"/>
        </w:rPr>
        <w:t xml:space="preserve">100 </w:t>
      </w:r>
      <w:proofErr w:type="spellStart"/>
      <w:r w:rsidRPr="000A0D3C">
        <w:rPr>
          <w:rFonts w:ascii="Arial" w:hAnsi="Arial" w:cs="Arial"/>
          <w:bCs/>
          <w:sz w:val="20"/>
          <w:szCs w:val="20"/>
        </w:rPr>
        <w:t>μl</w:t>
      </w:r>
      <w:proofErr w:type="spellEnd"/>
      <w:r w:rsidRPr="000A0D3C">
        <w:rPr>
          <w:rFonts w:ascii="Arial" w:hAnsi="Arial" w:cs="Arial"/>
          <w:bCs/>
          <w:sz w:val="20"/>
          <w:szCs w:val="20"/>
        </w:rPr>
        <w:t xml:space="preserve"> of Isopropanol was added and mixed well by pipetting. Briefly, they were spin down to get the drops clinging under the lid. Carefully, the lysate was transferred into the upper reservoir of</w:t>
      </w:r>
      <w:r w:rsidRPr="000A0D3C">
        <w:rPr>
          <w:rFonts w:ascii="Arial" w:hAnsi="Arial" w:cs="Arial"/>
          <w:bCs/>
          <w:color w:val="222222"/>
          <w:sz w:val="20"/>
          <w:szCs w:val="20"/>
        </w:rPr>
        <w:t xml:space="preserve"> </w:t>
      </w:r>
      <w:r w:rsidRPr="000A0D3C">
        <w:rPr>
          <w:rFonts w:ascii="Arial" w:hAnsi="Arial" w:cs="Arial"/>
          <w:bCs/>
          <w:sz w:val="20"/>
          <w:szCs w:val="20"/>
        </w:rPr>
        <w:t xml:space="preserve">the Binding column tube (a 2 ml tube was </w:t>
      </w:r>
      <w:proofErr w:type="spellStart"/>
      <w:r w:rsidRPr="000A0D3C">
        <w:rPr>
          <w:rFonts w:ascii="Arial" w:hAnsi="Arial" w:cs="Arial"/>
          <w:bCs/>
          <w:sz w:val="20"/>
          <w:szCs w:val="20"/>
        </w:rPr>
        <w:t>fited</w:t>
      </w:r>
      <w:proofErr w:type="spellEnd"/>
      <w:r w:rsidRPr="000A0D3C">
        <w:rPr>
          <w:rFonts w:ascii="Arial" w:hAnsi="Arial" w:cs="Arial"/>
          <w:bCs/>
          <w:sz w:val="20"/>
          <w:szCs w:val="20"/>
        </w:rPr>
        <w:t xml:space="preserve"> in). The tube was covered and centrifuged at 8,000 rpm for 1 min. Each binding column tube was closed to avoid aerosol formation during centrifugation. The lysate was centrifuged again at a higher speed (&gt;10,000 rpm) until the binding column tube is empty. The tube was opened and transferred to the Binding column tube to a new 2 ml tube for filtration (supplied). 500 </w:t>
      </w:r>
      <w:proofErr w:type="spellStart"/>
      <w:r w:rsidRPr="000A0D3C">
        <w:rPr>
          <w:rFonts w:ascii="Arial" w:hAnsi="Arial" w:cs="Arial"/>
          <w:bCs/>
          <w:sz w:val="20"/>
          <w:szCs w:val="20"/>
        </w:rPr>
        <w:t>μl</w:t>
      </w:r>
      <w:proofErr w:type="spellEnd"/>
      <w:r w:rsidRPr="000A0D3C">
        <w:rPr>
          <w:rFonts w:ascii="Arial" w:hAnsi="Arial" w:cs="Arial"/>
          <w:bCs/>
          <w:sz w:val="20"/>
          <w:szCs w:val="20"/>
        </w:rPr>
        <w:t xml:space="preserve"> of washing buffer 1 (W1) was added without wetting the rim, the tube was closed, and centrifuged at 8,000 rpm for 1min.</w:t>
      </w:r>
    </w:p>
    <w:p w14:paraId="6163D843" w14:textId="1F0F6E10" w:rsidR="000A0D3C" w:rsidRPr="000A0D3C" w:rsidRDefault="000A0D3C" w:rsidP="000A0D3C">
      <w:pPr>
        <w:spacing w:line="240" w:lineRule="auto"/>
        <w:jc w:val="both"/>
        <w:rPr>
          <w:rFonts w:ascii="Arial" w:hAnsi="Arial" w:cs="Arial"/>
          <w:bCs/>
          <w:color w:val="222222"/>
          <w:sz w:val="20"/>
          <w:szCs w:val="20"/>
        </w:rPr>
      </w:pPr>
      <w:r w:rsidRPr="000A0D3C">
        <w:rPr>
          <w:rFonts w:ascii="Arial" w:hAnsi="Arial" w:cs="Arial"/>
          <w:bCs/>
          <w:sz w:val="20"/>
          <w:szCs w:val="20"/>
        </w:rPr>
        <w:t xml:space="preserve">The tube was opened and poured into the solution from the 2 ml tube into a disposal bottle. Carefully, 500 </w:t>
      </w:r>
      <w:proofErr w:type="spellStart"/>
      <w:r w:rsidRPr="000A0D3C">
        <w:rPr>
          <w:rFonts w:ascii="Arial" w:hAnsi="Arial" w:cs="Arial"/>
          <w:bCs/>
          <w:sz w:val="20"/>
          <w:szCs w:val="20"/>
        </w:rPr>
        <w:t>μl</w:t>
      </w:r>
      <w:proofErr w:type="spellEnd"/>
      <w:r w:rsidRPr="000A0D3C">
        <w:rPr>
          <w:rFonts w:ascii="Arial" w:hAnsi="Arial" w:cs="Arial"/>
          <w:bCs/>
          <w:sz w:val="20"/>
          <w:szCs w:val="20"/>
        </w:rPr>
        <w:t xml:space="preserve"> of washing buffer 2 (W2) was added without wetting the rim, the tube was closed, and centrifuged at 8,000 rpm for 1 min. Centrifugation was repeated at </w:t>
      </w:r>
      <w:r w:rsidRPr="000A0D3C">
        <w:rPr>
          <w:rFonts w:ascii="Arial" w:hAnsi="Arial" w:cs="Arial"/>
          <w:bCs/>
          <w:i/>
          <w:iCs/>
          <w:sz w:val="20"/>
          <w:szCs w:val="20"/>
        </w:rPr>
        <w:t xml:space="preserve">ca. </w:t>
      </w:r>
      <w:r w:rsidRPr="000A0D3C">
        <w:rPr>
          <w:rFonts w:ascii="Arial" w:hAnsi="Arial" w:cs="Arial"/>
          <w:bCs/>
          <w:sz w:val="20"/>
          <w:szCs w:val="20"/>
        </w:rPr>
        <w:t xml:space="preserve">12,000 rpm for 1 min to completely remove ethanol. The binding column tube to a new 1.5 ml tube for elution (supplied) was transferred, 200 </w:t>
      </w:r>
      <w:proofErr w:type="spellStart"/>
      <w:r w:rsidRPr="000A0D3C">
        <w:rPr>
          <w:rFonts w:ascii="Arial" w:hAnsi="Arial" w:cs="Arial"/>
          <w:bCs/>
          <w:sz w:val="20"/>
          <w:szCs w:val="20"/>
        </w:rPr>
        <w:t>μl</w:t>
      </w:r>
      <w:proofErr w:type="spellEnd"/>
      <w:r w:rsidRPr="000A0D3C">
        <w:rPr>
          <w:rFonts w:ascii="Arial" w:hAnsi="Arial" w:cs="Arial"/>
          <w:bCs/>
          <w:sz w:val="20"/>
          <w:szCs w:val="20"/>
        </w:rPr>
        <w:t xml:space="preserve"> of Elution buffer was added onto binding column tube for 1 min at RT (15~25</w:t>
      </w:r>
      <w:r w:rsidRPr="000A0D3C">
        <w:rPr>
          <w:rFonts w:ascii="Cambria Math" w:eastAsia="Batang" w:hAnsi="Cambria Math" w:cs="Cambria Math"/>
          <w:bCs/>
          <w:sz w:val="20"/>
          <w:szCs w:val="20"/>
        </w:rPr>
        <w:t>℃</w:t>
      </w:r>
      <w:r w:rsidRPr="000A0D3C">
        <w:rPr>
          <w:rFonts w:ascii="Arial" w:hAnsi="Arial" w:cs="Arial"/>
          <w:bCs/>
          <w:sz w:val="20"/>
          <w:szCs w:val="20"/>
        </w:rPr>
        <w:t xml:space="preserve">) until the elution buffer is completely absorbed into the glass fiber of binding column tube. The volume of elution buffer added was adjusted from 50 </w:t>
      </w:r>
      <w:proofErr w:type="spellStart"/>
      <w:r w:rsidRPr="000A0D3C">
        <w:rPr>
          <w:rFonts w:ascii="Arial" w:hAnsi="Arial" w:cs="Arial"/>
          <w:bCs/>
          <w:sz w:val="20"/>
          <w:szCs w:val="20"/>
        </w:rPr>
        <w:t>μl</w:t>
      </w:r>
      <w:proofErr w:type="spellEnd"/>
      <w:r w:rsidRPr="000A0D3C">
        <w:rPr>
          <w:rFonts w:ascii="Arial" w:hAnsi="Arial" w:cs="Arial"/>
          <w:bCs/>
          <w:sz w:val="20"/>
          <w:szCs w:val="20"/>
        </w:rPr>
        <w:t xml:space="preserve"> to 100 </w:t>
      </w:r>
      <w:proofErr w:type="spellStart"/>
      <w:r w:rsidRPr="000A0D3C">
        <w:rPr>
          <w:rFonts w:ascii="Arial" w:hAnsi="Arial" w:cs="Arial"/>
          <w:bCs/>
          <w:sz w:val="20"/>
          <w:szCs w:val="20"/>
        </w:rPr>
        <w:t>μl</w:t>
      </w:r>
      <w:proofErr w:type="spellEnd"/>
      <w:r w:rsidRPr="000A0D3C">
        <w:rPr>
          <w:rFonts w:ascii="Arial" w:hAnsi="Arial" w:cs="Arial"/>
          <w:bCs/>
          <w:sz w:val="20"/>
          <w:szCs w:val="20"/>
        </w:rPr>
        <w:t xml:space="preserve">. The elute was centrifuged at 8,000 rpm for 1 min. About 180 </w:t>
      </w:r>
      <w:proofErr w:type="spellStart"/>
      <w:r w:rsidRPr="000A0D3C">
        <w:rPr>
          <w:rFonts w:ascii="Arial" w:hAnsi="Arial" w:cs="Arial"/>
          <w:bCs/>
          <w:sz w:val="20"/>
          <w:szCs w:val="20"/>
        </w:rPr>
        <w:t>μl</w:t>
      </w:r>
      <w:proofErr w:type="spellEnd"/>
      <w:r w:rsidRPr="000A0D3C">
        <w:rPr>
          <w:rFonts w:ascii="Arial" w:hAnsi="Arial" w:cs="Arial"/>
          <w:bCs/>
          <w:sz w:val="20"/>
          <w:szCs w:val="20"/>
        </w:rPr>
        <w:t xml:space="preserve"> of eluent obtained when using 200 </w:t>
      </w:r>
      <w:proofErr w:type="spellStart"/>
      <w:r w:rsidRPr="000A0D3C">
        <w:rPr>
          <w:rFonts w:ascii="Arial" w:hAnsi="Arial" w:cs="Arial"/>
          <w:bCs/>
          <w:sz w:val="20"/>
          <w:szCs w:val="20"/>
        </w:rPr>
        <w:t>μl</w:t>
      </w:r>
      <w:proofErr w:type="spellEnd"/>
      <w:r w:rsidRPr="000A0D3C">
        <w:rPr>
          <w:rFonts w:ascii="Arial" w:hAnsi="Arial" w:cs="Arial"/>
          <w:bCs/>
          <w:sz w:val="20"/>
          <w:szCs w:val="20"/>
        </w:rPr>
        <w:t xml:space="preserve"> of elution buffer. The sample was eluted twice and used after concentration process. The eluted genomic DNA was used directly, and the remaining was stored at 4</w:t>
      </w:r>
      <w:r w:rsidRPr="000A0D3C">
        <w:rPr>
          <w:rFonts w:ascii="Cambria Math" w:eastAsia="Batang" w:hAnsi="Cambria Math" w:cs="Cambria Math"/>
          <w:bCs/>
          <w:sz w:val="20"/>
          <w:szCs w:val="20"/>
        </w:rPr>
        <w:t>℃</w:t>
      </w:r>
      <w:r w:rsidRPr="000A0D3C">
        <w:rPr>
          <w:rFonts w:ascii="Arial" w:eastAsia="Batang" w:hAnsi="Arial" w:cs="Arial"/>
          <w:bCs/>
          <w:sz w:val="20"/>
          <w:szCs w:val="20"/>
        </w:rPr>
        <w:t xml:space="preserve"> </w:t>
      </w:r>
      <w:r w:rsidRPr="000A0D3C">
        <w:rPr>
          <w:rFonts w:ascii="Arial" w:hAnsi="Arial" w:cs="Arial"/>
          <w:bCs/>
          <w:sz w:val="20"/>
          <w:szCs w:val="20"/>
        </w:rPr>
        <w:t xml:space="preserve">for later analysis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ehY7bEOM","properties":{"formattedCitation":"(Adesoji et al., 2016)","plainCitation":"(Adesoji et al., 2016)","noteIndex":0},"citationItems":[{"id":"KjsKVfF1/XDPQe8Uh","uris":["http://www.mendeley.com/documents/?uuid=546c1e9e-24dc-44cd-b7d3-a96f7664bd79"],"itemData":{"DOI":"10.1159/000446150","ISSN":"14219794","PMID":"27322615","abstract":"Background: The emergence of antibiotic resistance among pathogenic bacteria in clinical and environmental settings is a global problem. Many antibiotic resistance genes are located on mobile genetic elements such as plasmids and integrons, enabling their transfer among a variety of bacterial species. Water distribution systems may be reservoirs for the spread of antibiotic resistance. Materials and Methods: Bacteria isolated from raw, treated, and municipal tap water samples from selected water distribution systems in south-western Nigeria were investigated using the point inoculation method with seeded antibiotics, PCR amplification, and sequencing for the determination of bacterial resistance profiles and class 1/2 integrase genes and gene cassettes, respectively. Results:sul1,sul2, and sul3 were detected in 21.6, 27.8, and 0% of the isolates, respectively (n = 162). Class 1 and class 2 integrons were detected in 21.42 and 3.6% of the isolates, respectively (n = 168). Genes encoding resistance to aminoglycosides (aadA2, aadA1, and aadB), trimethoprim (dfrA15, dfr7, and dfrA1), and sulfonamide (sul1) were detected among bacteria with class 1 integrons, while genes that encodes resistance to strepthothricin (sat2) and trimethoprim (dfrA15) were detected among bacteria with class 2 integrons. Conclusions: Bacteria from these water samples are a potential reservoir of multidrug-resistant traits including sul genes and mobile resistance elements, i.e. the integrase gene.","author":[{"dropping-particle":"","family":"Adesoji","given":"Ayodele T.","non-dropping-particle":"","parse-names":false,"suffix":""},{"dropping-particle":"","family":"Ogunjobi","given":"Adeniyi A.","non-dropping-particle":"","parse-names":false,"suffix":""},{"dropping-particle":"","family":"Olatoye","given":"Isaac O.","non-dropping-particle":"","parse-names":false,"suffix":""}],"container-title":"Chemotherapy","id":"ITEM-1","issue":"1","issued":{"date-parts":[["2016"]]},"page":"34-42","title":"Characterization of Integrons and Sulfonamide Resistance Genes among Bacteria from Drinking Water Distribution Systems in Southwestern Nigeria","type":"article-journal","volume":"62"}}],"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Adesoji et al., 2016)</w:t>
      </w:r>
      <w:r w:rsidRPr="000A0D3C">
        <w:rPr>
          <w:rFonts w:ascii="Arial" w:hAnsi="Arial" w:cs="Arial"/>
          <w:sz w:val="20"/>
          <w:szCs w:val="20"/>
        </w:rPr>
        <w:fldChar w:fldCharType="end"/>
      </w:r>
      <w:r w:rsidRPr="000A0D3C">
        <w:rPr>
          <w:rFonts w:ascii="Arial" w:hAnsi="Arial" w:cs="Arial"/>
          <w:sz w:val="20"/>
          <w:szCs w:val="20"/>
        </w:rPr>
        <w:t>.</w:t>
      </w:r>
    </w:p>
    <w:p w14:paraId="4E6C74E8" w14:textId="68B11953" w:rsidR="000A0D3C" w:rsidRPr="000A0D3C" w:rsidRDefault="000A0D3C" w:rsidP="000A0D3C">
      <w:pPr>
        <w:spacing w:after="0" w:line="240" w:lineRule="auto"/>
        <w:jc w:val="both"/>
        <w:rPr>
          <w:rFonts w:ascii="Arial" w:hAnsi="Arial" w:cs="Arial"/>
          <w:b/>
          <w:bCs/>
          <w:i/>
          <w:iCs/>
          <w:sz w:val="20"/>
          <w:szCs w:val="20"/>
        </w:rPr>
      </w:pPr>
      <w:r w:rsidRPr="000A0D3C">
        <w:rPr>
          <w:rFonts w:ascii="Arial" w:hAnsi="Arial" w:cs="Arial"/>
          <w:b/>
          <w:bCs/>
          <w:i/>
          <w:iCs/>
          <w:sz w:val="20"/>
          <w:szCs w:val="20"/>
        </w:rPr>
        <w:t xml:space="preserve">2.7.2 PCR </w:t>
      </w:r>
      <w:r>
        <w:rPr>
          <w:rFonts w:ascii="Arial" w:hAnsi="Arial" w:cs="Arial"/>
          <w:b/>
          <w:bCs/>
          <w:i/>
          <w:iCs/>
          <w:sz w:val="20"/>
          <w:szCs w:val="20"/>
        </w:rPr>
        <w:t>a</w:t>
      </w:r>
      <w:r w:rsidRPr="000A0D3C">
        <w:rPr>
          <w:rFonts w:ascii="Arial" w:hAnsi="Arial" w:cs="Arial"/>
          <w:b/>
          <w:bCs/>
          <w:i/>
          <w:iCs/>
          <w:sz w:val="20"/>
          <w:szCs w:val="20"/>
        </w:rPr>
        <w:t xml:space="preserve">mplification of 16s rRNA </w:t>
      </w:r>
      <w:r>
        <w:rPr>
          <w:rFonts w:ascii="Arial" w:hAnsi="Arial" w:cs="Arial"/>
          <w:b/>
          <w:bCs/>
          <w:i/>
          <w:iCs/>
          <w:sz w:val="20"/>
          <w:szCs w:val="20"/>
        </w:rPr>
        <w:t>g</w:t>
      </w:r>
      <w:r w:rsidRPr="000A0D3C">
        <w:rPr>
          <w:rFonts w:ascii="Arial" w:hAnsi="Arial" w:cs="Arial"/>
          <w:b/>
          <w:bCs/>
          <w:i/>
          <w:iCs/>
          <w:sz w:val="20"/>
          <w:szCs w:val="20"/>
        </w:rPr>
        <w:t>enes</w:t>
      </w:r>
    </w:p>
    <w:p w14:paraId="31CDB7B5" w14:textId="53C37D44" w:rsidR="000A0D3C" w:rsidRPr="000A0D3C" w:rsidRDefault="000A0D3C" w:rsidP="000A0D3C">
      <w:pPr>
        <w:spacing w:after="0" w:line="240" w:lineRule="auto"/>
        <w:jc w:val="both"/>
        <w:rPr>
          <w:rFonts w:ascii="Arial" w:hAnsi="Arial" w:cs="Arial"/>
          <w:sz w:val="20"/>
          <w:szCs w:val="20"/>
        </w:rPr>
      </w:pPr>
      <w:r w:rsidRPr="000A0D3C">
        <w:rPr>
          <w:rFonts w:ascii="Arial" w:hAnsi="Arial" w:cs="Arial"/>
          <w:sz w:val="20"/>
          <w:szCs w:val="20"/>
        </w:rPr>
        <w:t xml:space="preserve">By amplification of 16S rRNA, drug-resistant </w:t>
      </w:r>
      <w:r w:rsidRPr="000A0D3C">
        <w:rPr>
          <w:rFonts w:ascii="Arial" w:hAnsi="Arial" w:cs="Arial"/>
          <w:i/>
          <w:iCs/>
          <w:sz w:val="20"/>
          <w:szCs w:val="20"/>
        </w:rPr>
        <w:t>Shigella</w:t>
      </w:r>
      <w:r w:rsidRPr="000A0D3C">
        <w:rPr>
          <w:rFonts w:ascii="Arial" w:hAnsi="Arial" w:cs="Arial"/>
          <w:sz w:val="20"/>
          <w:szCs w:val="20"/>
        </w:rPr>
        <w:t xml:space="preserve"> isolates was detected using the methodology outlined by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875fj2SV","properties":{"formattedCitation":"(Adesoji et al., 2016; Iliyasu et al., 2020a)","plainCitation":"(Adesoji et al., 2016; Iliyasu et al., 2020a)","noteIndex":0},"citationItems":[{"id":"KjsKVfF1/XDPQe8Uh","uris":["http://www.mendeley.com/documents/?uuid=546c1e9e-24dc-44cd-b7d3-a96f7664bd79"],"itemData":{"DOI":"10.1159/000446150","ISSN":"14219794","PMID":"27322615","abstract":"Background: The emergence of antibiotic resistance among pathogenic bacteria in clinical and environmental settings is a global problem. Many antibiotic resistance genes are located on mobile genetic elements such as plasmids and integrons, enabling their transfer among a variety of bacterial species. Water distribution systems may be reservoirs for the spread of antibiotic resistance. Materials and Methods: Bacteria isolated from raw, treated, and municipal tap water samples from selected water distribution systems in south-western Nigeria were investigated using the point inoculation method with seeded antibiotics, PCR amplification, and sequencing for the determination of bacterial resistance profiles and class 1/2 integrase genes and gene cassettes, respectively. Results:sul1,sul2, and sul3 were detected in 21.6, 27.8, and 0% of the isolates, respectively (n = 162). Class 1 and class 2 integrons were detected in 21.42 and 3.6% of the isolates, respectively (n = 168). Genes encoding resistance to aminoglycosides (aadA2, aadA1, and aadB), trimethoprim (dfrA15, dfr7, and dfrA1), and sulfonamide (sul1) were detected among bacteria with class 1 integrons, while genes that encodes resistance to strepthothricin (sat2) and trimethoprim (dfrA15) were detected among bacteria with class 2 integrons. Conclusions: Bacteria from these water samples are a potential reservoir of multidrug-resistant traits including sul genes and mobile resistance elements, i.e. the integrase gene.","author":[{"dropping-particle":"","family":"Adesoji","given":"Ayodele T.","non-dropping-particle":"","parse-names":false,"suffix":""},{"dropping-particle":"","family":"Ogunjobi","given":"Adeniyi A.","non-dropping-particle":"","parse-names":false,"suffix":""},{"dropping-particle":"","family":"Olatoye","given":"Isaac O.","non-dropping-particle":"","parse-names":false,"suffix":""}],"container-title":"Chemotherapy","id":"ITEM-1","issue":"1","issued":{"date-parts":[["2016"]]},"page":"34-42","title":"Characterization of Integrons and Sulfonamide Resistance Genes among Bacteria from Drinking Water Distribution Systems in Southwestern Nigeria","type":"article-journal","volume":"62"}},{"id":"KjsKVfF1/KH0Kzz8I","uris":["http://www.mendeley.com/documents/?uuid=669ccb1d-e518-4902-bbf2-d77afae062d1"],"itemData":{"DOI":"10.4314/njb.v36i2.16","ISSN":"0189-1731","abstract":"Accurate identification of bacterial pathogens from clinical specimens and Multidrug Resistant (MDR) characterization is a key to empirical therapy.  Twelve (12) bacteria isolates from blood, urine and faecal samples were selected based on the ability to grow on Luria Bertani (LB) agar medium containing 100μg/ml ampicillin, identified by 16S rDNA PCR and sequencing. Identified isolates tagged; U01, U02, U03, U04, S08, U10 and U11 were  from urine specimens, S05, S06, S07 and S12 from stool, while B09 was from blood. The isolates were screened for MDR pattern according to Kirby-Bauer disc diffusion method. Conventional biochemical tests revealed that all the isolates are Escherichia coli. The 16S gene sequencing results confirmed that, ten (10) isolates had high similar sequence alignment with identified E. coli strains, while two are Enterobacter cloacae and P. aeruginosa. The antimicrobial susceptibility pattern shows that, most of the isolates (83.3%) were MDR. All the 12 isolates (100%) are resistant to Ampicillin, Cephalothin, Erythromycin, Fusidic acid, Novobiocin and Oxacillin, but sensitive to Colistin sulphate and Imipenem. Eleven isolates (91.7%) are resistant to Chloramphenicol, Cotrimoxazole, Streptomycin, Sulphatriad and Tetracycline. Eight of the 12 isolates (66.7%) are resistant to Ciprofloxacin and Ceftriaxone. Seven (58.3%) are resistant to Cefotaxime, Cefuroxime and Gentamycin. Nine (75%) are sensitive and three isolates (25%) are resistant to Augmentin. The high resistance to these antibacterial agents in this study was due to the indiscriminate use of first-line  common antibiotics like ampicillin in the study area, which is now substituted with Augmentin. Routine biochemical identification tests should always be confirmed with genotypic methods such as 16S gene sequencing, to avoid misdiagnosis, as variations do exist among some bacterial strains.\r Keywords: Multidrug resistance, sequencing, 16S rDNA, E. coli, Enterobacter cloacae, P. aeruginosa.","author":[{"dropping-particle":"","family":"Iliyasu","given":"M.Y.","non-dropping-particle":"","parse-names":false,"suffix":""},{"dropping-particle":"","family":"Bamanga","given":"R.A.","non-dropping-particle":"","parse-names":false,"suffix":""},{"dropping-particle":"","family":"Umar","given":"A.F.","non-dropping-particle":"","parse-names":false,"suffix":""},{"dropping-particle":"","family":"Agbo","given":"E.B.","non-dropping-particle":"","parse-names":false,"suffix":""},{"dropping-particle":"","family":"Uba","given":"A.","non-dropping-particle":"","parse-names":false,"suffix":""}],"container-title":"Nigerian Journal of Biotechnology","id":"ITEM-2","issue":"2","issued":{"date-parts":[["2020"]]},"page":"158-166","title":"16S rDNA Sequencing analysis in identification of some multidrug resistant (MDR) bacterial isolates from clinical specimens","type":"article-journal","volume":"36"}}],"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Adesoji et al., 2016; Iliyasu et al., 2020a)</w:t>
      </w:r>
      <w:r w:rsidRPr="000A0D3C">
        <w:rPr>
          <w:rFonts w:ascii="Arial" w:hAnsi="Arial" w:cs="Arial"/>
          <w:sz w:val="20"/>
          <w:szCs w:val="20"/>
        </w:rPr>
        <w:fldChar w:fldCharType="end"/>
      </w:r>
      <w:r w:rsidRPr="000A0D3C">
        <w:rPr>
          <w:rFonts w:ascii="Arial" w:hAnsi="Arial" w:cs="Arial"/>
          <w:sz w:val="20"/>
          <w:szCs w:val="20"/>
        </w:rPr>
        <w:t xml:space="preserve">. The PCR amount was 50 µl in total, with 25 µl of 2x </w:t>
      </w:r>
      <w:proofErr w:type="spellStart"/>
      <w:r w:rsidRPr="000A0D3C">
        <w:rPr>
          <w:rFonts w:ascii="Arial" w:hAnsi="Arial" w:cs="Arial"/>
          <w:sz w:val="20"/>
          <w:szCs w:val="20"/>
        </w:rPr>
        <w:t>easytaq</w:t>
      </w:r>
      <w:proofErr w:type="spellEnd"/>
      <w:r w:rsidRPr="000A0D3C">
        <w:rPr>
          <w:rFonts w:ascii="Arial" w:hAnsi="Arial" w:cs="Arial"/>
          <w:sz w:val="20"/>
          <w:szCs w:val="20"/>
        </w:rPr>
        <w:t xml:space="preserve"> PCR Super Mix/My </w:t>
      </w:r>
      <w:proofErr w:type="spellStart"/>
      <w:r w:rsidRPr="000A0D3C">
        <w:rPr>
          <w:rFonts w:ascii="Arial" w:hAnsi="Arial" w:cs="Arial"/>
          <w:sz w:val="20"/>
          <w:szCs w:val="20"/>
        </w:rPr>
        <w:t>Taq</w:t>
      </w:r>
      <w:proofErr w:type="spellEnd"/>
      <w:r w:rsidRPr="000A0D3C">
        <w:rPr>
          <w:rFonts w:ascii="Arial" w:hAnsi="Arial" w:cs="Arial"/>
          <w:sz w:val="20"/>
          <w:szCs w:val="20"/>
        </w:rPr>
        <w:t xml:space="preserve"> polymerase, 23 µl of double-distilled water, and 1 µl of each 16S 8F (GGACTACAGGGTATCTAAT) and 16S-517R (AGAGTTTGATCCTGG) primers,</w:t>
      </w:r>
      <w:r w:rsidRPr="000A0D3C">
        <w:rPr>
          <w:rFonts w:ascii="Arial" w:hAnsi="Arial" w:cs="Arial"/>
          <w:color w:val="FF0000"/>
          <w:sz w:val="20"/>
          <w:szCs w:val="20"/>
        </w:rPr>
        <w:t xml:space="preserve"> </w:t>
      </w:r>
      <w:r w:rsidRPr="000A0D3C">
        <w:rPr>
          <w:rFonts w:ascii="Arial" w:hAnsi="Arial" w:cs="Arial"/>
          <w:sz w:val="20"/>
          <w:szCs w:val="20"/>
        </w:rPr>
        <w:t>one microliter each for forward and reverse.</w:t>
      </w:r>
    </w:p>
    <w:p w14:paraId="3C0D62E9" w14:textId="77777777" w:rsidR="000A0D3C" w:rsidRPr="000A0D3C" w:rsidRDefault="000A0D3C" w:rsidP="000A0D3C">
      <w:pPr>
        <w:spacing w:after="0" w:line="240" w:lineRule="auto"/>
        <w:jc w:val="both"/>
        <w:rPr>
          <w:rFonts w:ascii="Arial" w:hAnsi="Arial" w:cs="Arial"/>
          <w:sz w:val="20"/>
          <w:szCs w:val="20"/>
        </w:rPr>
      </w:pPr>
      <w:r w:rsidRPr="000A0D3C">
        <w:rPr>
          <w:rFonts w:ascii="Arial" w:hAnsi="Arial" w:cs="Arial"/>
          <w:sz w:val="20"/>
          <w:szCs w:val="20"/>
        </w:rPr>
        <w:t>The G-Storm thermocycler, model number GS 00001 (</w:t>
      </w:r>
      <w:proofErr w:type="spellStart"/>
      <w:r w:rsidRPr="000A0D3C">
        <w:rPr>
          <w:rFonts w:ascii="Arial" w:hAnsi="Arial" w:cs="Arial"/>
          <w:sz w:val="20"/>
          <w:szCs w:val="20"/>
        </w:rPr>
        <w:t>ThermoFisher</w:t>
      </w:r>
      <w:proofErr w:type="spellEnd"/>
      <w:r w:rsidRPr="000A0D3C">
        <w:rPr>
          <w:rFonts w:ascii="Arial" w:hAnsi="Arial" w:cs="Arial"/>
          <w:sz w:val="20"/>
          <w:szCs w:val="20"/>
        </w:rPr>
        <w:t xml:space="preserve"> Scientific, UK), was used to conduct the PCR. The subsequent PCR reaction conditions were: First, there was five minutes of 94°C denaturation, one minute of 94</w:t>
      </w:r>
      <w:r w:rsidRPr="000A0D3C">
        <w:rPr>
          <w:rFonts w:ascii="Arial" w:hAnsi="Arial" w:cs="Arial"/>
          <w:sz w:val="20"/>
          <w:szCs w:val="20"/>
          <w:vertAlign w:val="superscript"/>
        </w:rPr>
        <w:t>0</w:t>
      </w:r>
      <w:r w:rsidRPr="000A0D3C">
        <w:rPr>
          <w:rFonts w:ascii="Arial" w:hAnsi="Arial" w:cs="Arial"/>
          <w:sz w:val="20"/>
          <w:szCs w:val="20"/>
        </w:rPr>
        <w:t xml:space="preserve">, followed by denaturation (94°C for 1 minute), annealing (52°C for 1 minute), and extension 25 cycles (72°C for one minute), with the last extension lasting five minutes at 72°C. To measure the size of the PCR product, a molecular marker 1 kb DNA </w:t>
      </w:r>
      <w:proofErr w:type="spellStart"/>
      <w:r w:rsidRPr="000A0D3C">
        <w:rPr>
          <w:rFonts w:ascii="Arial" w:hAnsi="Arial" w:cs="Arial"/>
          <w:sz w:val="20"/>
          <w:szCs w:val="20"/>
        </w:rPr>
        <w:t>Hyperladder</w:t>
      </w:r>
      <w:proofErr w:type="spellEnd"/>
      <w:r w:rsidRPr="000A0D3C">
        <w:rPr>
          <w:rFonts w:ascii="Arial" w:hAnsi="Arial" w:cs="Arial"/>
          <w:sz w:val="20"/>
          <w:szCs w:val="20"/>
        </w:rPr>
        <w:t xml:space="preserve"> (</w:t>
      </w:r>
      <w:proofErr w:type="spellStart"/>
      <w:r w:rsidRPr="000A0D3C">
        <w:rPr>
          <w:rFonts w:ascii="Arial" w:hAnsi="Arial" w:cs="Arial"/>
          <w:sz w:val="20"/>
          <w:szCs w:val="20"/>
        </w:rPr>
        <w:t>Bioline</w:t>
      </w:r>
      <w:proofErr w:type="spellEnd"/>
      <w:r w:rsidRPr="000A0D3C">
        <w:rPr>
          <w:rFonts w:ascii="Arial" w:hAnsi="Arial" w:cs="Arial"/>
          <w:sz w:val="20"/>
          <w:szCs w:val="20"/>
        </w:rPr>
        <w:t xml:space="preserve">, UK) will be utilized. The products underwent 1.5% agarose gel electrophoresis for separation, gel red staining, and digital UV transillumination image capturing utilizing </w:t>
      </w:r>
      <w:proofErr w:type="gramStart"/>
      <w:r w:rsidRPr="000A0D3C">
        <w:rPr>
          <w:rFonts w:ascii="Arial" w:hAnsi="Arial" w:cs="Arial"/>
          <w:sz w:val="20"/>
          <w:szCs w:val="20"/>
        </w:rPr>
        <w:t>G:Box</w:t>
      </w:r>
      <w:proofErr w:type="gramEnd"/>
      <w:r w:rsidRPr="000A0D3C">
        <w:rPr>
          <w:rFonts w:ascii="Arial" w:hAnsi="Arial" w:cs="Arial"/>
          <w:sz w:val="20"/>
          <w:szCs w:val="20"/>
        </w:rPr>
        <w:t xml:space="preserve"> Chemi-XX6 (</w:t>
      </w:r>
      <w:proofErr w:type="spellStart"/>
      <w:r w:rsidRPr="000A0D3C">
        <w:rPr>
          <w:rFonts w:ascii="Arial" w:hAnsi="Arial" w:cs="Arial"/>
          <w:sz w:val="20"/>
          <w:szCs w:val="20"/>
        </w:rPr>
        <w:t>Syngene</w:t>
      </w:r>
      <w:proofErr w:type="spellEnd"/>
      <w:r w:rsidRPr="000A0D3C">
        <w:rPr>
          <w:rFonts w:ascii="Arial" w:hAnsi="Arial" w:cs="Arial"/>
          <w:sz w:val="20"/>
          <w:szCs w:val="20"/>
        </w:rPr>
        <w:t>, UK).</w:t>
      </w:r>
    </w:p>
    <w:p w14:paraId="68985B69" w14:textId="77777777" w:rsidR="000A0D3C" w:rsidRPr="000A0D3C" w:rsidRDefault="000A0D3C" w:rsidP="000A0D3C">
      <w:pPr>
        <w:spacing w:after="0" w:line="240" w:lineRule="auto"/>
        <w:ind w:firstLine="720"/>
        <w:jc w:val="both"/>
        <w:rPr>
          <w:rFonts w:ascii="Arial" w:hAnsi="Arial" w:cs="Arial"/>
          <w:sz w:val="20"/>
          <w:szCs w:val="20"/>
        </w:rPr>
      </w:pPr>
    </w:p>
    <w:p w14:paraId="37F7B206" w14:textId="23FE6A82" w:rsidR="000A0D3C" w:rsidRPr="000A0D3C" w:rsidRDefault="000A0D3C" w:rsidP="000A0D3C">
      <w:pPr>
        <w:spacing w:line="240" w:lineRule="auto"/>
        <w:jc w:val="both"/>
        <w:rPr>
          <w:rFonts w:ascii="Arial" w:hAnsi="Arial" w:cs="Arial"/>
          <w:b/>
          <w:i/>
          <w:iCs/>
          <w:sz w:val="20"/>
          <w:szCs w:val="20"/>
        </w:rPr>
      </w:pPr>
      <w:r w:rsidRPr="000A0D3C">
        <w:rPr>
          <w:rFonts w:ascii="Arial" w:hAnsi="Arial" w:cs="Arial"/>
          <w:b/>
          <w:i/>
          <w:iCs/>
          <w:sz w:val="20"/>
          <w:szCs w:val="20"/>
        </w:rPr>
        <w:t xml:space="preserve">2.7.3 Agarose </w:t>
      </w:r>
      <w:r>
        <w:rPr>
          <w:rFonts w:ascii="Arial" w:hAnsi="Arial" w:cs="Arial"/>
          <w:b/>
          <w:i/>
          <w:iCs/>
          <w:sz w:val="20"/>
          <w:szCs w:val="20"/>
        </w:rPr>
        <w:t>g</w:t>
      </w:r>
      <w:r w:rsidRPr="000A0D3C">
        <w:rPr>
          <w:rFonts w:ascii="Arial" w:hAnsi="Arial" w:cs="Arial"/>
          <w:b/>
          <w:i/>
          <w:iCs/>
          <w:sz w:val="20"/>
          <w:szCs w:val="20"/>
        </w:rPr>
        <w:t xml:space="preserve">el </w:t>
      </w:r>
      <w:r>
        <w:rPr>
          <w:rFonts w:ascii="Arial" w:hAnsi="Arial" w:cs="Arial"/>
          <w:b/>
          <w:i/>
          <w:iCs/>
          <w:sz w:val="20"/>
          <w:szCs w:val="20"/>
        </w:rPr>
        <w:t>e</w:t>
      </w:r>
      <w:r w:rsidRPr="000A0D3C">
        <w:rPr>
          <w:rFonts w:ascii="Arial" w:hAnsi="Arial" w:cs="Arial"/>
          <w:b/>
          <w:i/>
          <w:iCs/>
          <w:sz w:val="20"/>
          <w:szCs w:val="20"/>
        </w:rPr>
        <w:t>lectrophoresis</w:t>
      </w:r>
    </w:p>
    <w:p w14:paraId="347552B8" w14:textId="77777777" w:rsidR="000A0D3C" w:rsidRPr="000A0D3C" w:rsidRDefault="000A0D3C" w:rsidP="000A0D3C">
      <w:pPr>
        <w:spacing w:line="240" w:lineRule="auto"/>
        <w:jc w:val="both"/>
        <w:rPr>
          <w:rFonts w:ascii="Arial" w:hAnsi="Arial" w:cs="Arial"/>
          <w:sz w:val="20"/>
          <w:szCs w:val="20"/>
        </w:rPr>
      </w:pPr>
      <w:r w:rsidRPr="000A0D3C">
        <w:rPr>
          <w:rFonts w:ascii="Arial" w:hAnsi="Arial" w:cs="Arial"/>
          <w:sz w:val="20"/>
          <w:szCs w:val="20"/>
        </w:rPr>
        <w:lastRenderedPageBreak/>
        <w:t xml:space="preserve">Commercially available agarose (TAE) was used.  3g of agarose was obtained, the solution was heated in a microwave until agarose </w:t>
      </w:r>
      <w:r w:rsidRPr="000A0D3C">
        <w:rPr>
          <w:rFonts w:ascii="Arial" w:hAnsi="Arial" w:cs="Arial"/>
          <w:sz w:val="20"/>
          <w:szCs w:val="20"/>
        </w:rPr>
        <w:tab/>
        <w:t>was completely dissolved. It was allowed to cool in a water bath at 50</w:t>
      </w:r>
      <w:r w:rsidRPr="000A0D3C">
        <w:rPr>
          <w:rFonts w:ascii="Arial" w:hAnsi="Arial" w:cs="Arial"/>
          <w:sz w:val="20"/>
          <w:szCs w:val="20"/>
          <w:vertAlign w:val="superscript"/>
        </w:rPr>
        <w:t>0</w:t>
      </w:r>
      <w:r w:rsidRPr="000A0D3C">
        <w:rPr>
          <w:rFonts w:ascii="Arial" w:hAnsi="Arial" w:cs="Arial"/>
          <w:sz w:val="20"/>
          <w:szCs w:val="20"/>
        </w:rPr>
        <w:t>C – 55</w:t>
      </w:r>
      <w:r w:rsidRPr="000A0D3C">
        <w:rPr>
          <w:rFonts w:ascii="Arial" w:hAnsi="Arial" w:cs="Arial"/>
          <w:sz w:val="20"/>
          <w:szCs w:val="20"/>
          <w:vertAlign w:val="superscript"/>
        </w:rPr>
        <w:t>0</w:t>
      </w:r>
      <w:r w:rsidRPr="000A0D3C">
        <w:rPr>
          <w:rFonts w:ascii="Arial" w:hAnsi="Arial" w:cs="Arial"/>
          <w:sz w:val="20"/>
          <w:szCs w:val="20"/>
        </w:rPr>
        <w:t>C. The gel casting tray was prepared by sealing ends of gel chamber with tape. Appropriate number of combs were placed in gel tray. 5ul of ethidium bromide added, the mixture was allowed to cool and before pouring into the gel tray. It was allowed to cool and solidify for 23 min at room temperature. The comb(s) were removed, placed in electrophoresis chamber and covered with buffer (TAE).</w:t>
      </w:r>
    </w:p>
    <w:p w14:paraId="13F31BB6" w14:textId="77777777" w:rsidR="000A0D3C" w:rsidRPr="000A0D3C" w:rsidRDefault="000A0D3C" w:rsidP="000A0D3C">
      <w:pPr>
        <w:spacing w:line="240" w:lineRule="auto"/>
        <w:jc w:val="both"/>
        <w:rPr>
          <w:rFonts w:ascii="Arial" w:hAnsi="Arial" w:cs="Arial"/>
          <w:sz w:val="20"/>
          <w:szCs w:val="20"/>
        </w:rPr>
      </w:pPr>
      <w:r w:rsidRPr="000A0D3C">
        <w:rPr>
          <w:rFonts w:ascii="Arial" w:hAnsi="Arial" w:cs="Arial"/>
          <w:sz w:val="20"/>
          <w:szCs w:val="20"/>
        </w:rPr>
        <w:t xml:space="preserve">The DNA mixture and standards (Ladder) were loaded onto the gel, electrophoresed at 5Voltage/Centimeter for 1hour and the DNA bands visualized using UV lightbox (gel imaging system, </w:t>
      </w:r>
      <w:proofErr w:type="spellStart"/>
      <w:r w:rsidRPr="000A0D3C">
        <w:rPr>
          <w:rFonts w:ascii="Arial" w:hAnsi="Arial" w:cs="Arial"/>
          <w:sz w:val="20"/>
          <w:szCs w:val="20"/>
        </w:rPr>
        <w:t>Biorad</w:t>
      </w:r>
      <w:proofErr w:type="spellEnd"/>
      <w:r w:rsidRPr="000A0D3C">
        <w:rPr>
          <w:rFonts w:ascii="Arial" w:hAnsi="Arial" w:cs="Arial"/>
          <w:sz w:val="20"/>
          <w:szCs w:val="20"/>
        </w:rPr>
        <w:t>).</w:t>
      </w:r>
    </w:p>
    <w:p w14:paraId="707AD7CD" w14:textId="6C339E17" w:rsidR="000A0D3C" w:rsidRPr="000A0D3C" w:rsidRDefault="000A0D3C" w:rsidP="000A0D3C">
      <w:pPr>
        <w:spacing w:after="0" w:line="240" w:lineRule="auto"/>
        <w:jc w:val="both"/>
        <w:rPr>
          <w:rFonts w:ascii="Arial" w:hAnsi="Arial" w:cs="Arial"/>
          <w:b/>
          <w:bCs/>
          <w:i/>
          <w:iCs/>
          <w:sz w:val="20"/>
          <w:szCs w:val="20"/>
        </w:rPr>
      </w:pPr>
      <w:r w:rsidRPr="000A0D3C">
        <w:rPr>
          <w:rFonts w:ascii="Arial" w:hAnsi="Arial" w:cs="Arial"/>
          <w:b/>
          <w:bCs/>
          <w:i/>
          <w:iCs/>
          <w:sz w:val="20"/>
          <w:szCs w:val="20"/>
        </w:rPr>
        <w:t xml:space="preserve">2.7.4 Purification of 16S rDNA fragment and </w:t>
      </w:r>
      <w:r>
        <w:rPr>
          <w:rFonts w:ascii="Arial" w:hAnsi="Arial" w:cs="Arial"/>
          <w:b/>
          <w:bCs/>
          <w:i/>
          <w:iCs/>
          <w:sz w:val="20"/>
          <w:szCs w:val="20"/>
        </w:rPr>
        <w:t>s</w:t>
      </w:r>
      <w:r w:rsidRPr="000A0D3C">
        <w:rPr>
          <w:rFonts w:ascii="Arial" w:hAnsi="Arial" w:cs="Arial"/>
          <w:b/>
          <w:bCs/>
          <w:i/>
          <w:iCs/>
          <w:sz w:val="20"/>
          <w:szCs w:val="20"/>
        </w:rPr>
        <w:t>equencing</w:t>
      </w:r>
    </w:p>
    <w:p w14:paraId="33B5C6A3" w14:textId="0DA98C59" w:rsidR="000A0D3C" w:rsidRPr="000A0D3C" w:rsidRDefault="000A0D3C" w:rsidP="000A0D3C">
      <w:pPr>
        <w:spacing w:line="240" w:lineRule="auto"/>
        <w:jc w:val="both"/>
        <w:rPr>
          <w:rFonts w:ascii="Arial" w:hAnsi="Arial" w:cs="Arial"/>
          <w:sz w:val="20"/>
          <w:szCs w:val="20"/>
        </w:rPr>
      </w:pPr>
      <w:r w:rsidRPr="000A0D3C">
        <w:rPr>
          <w:rFonts w:ascii="Arial" w:hAnsi="Arial" w:cs="Arial"/>
          <w:sz w:val="20"/>
          <w:szCs w:val="20"/>
        </w:rPr>
        <w:t>Sequencing reaction were prepared in a 2.0ml tube. All reagents were kept on ice while preparing the sequencing reactions and they were added as followed: 9.5ul of dH</w:t>
      </w:r>
      <w:r w:rsidRPr="000A0D3C">
        <w:rPr>
          <w:rFonts w:ascii="Arial" w:hAnsi="Arial" w:cs="Arial"/>
          <w:sz w:val="20"/>
          <w:szCs w:val="20"/>
          <w:vertAlign w:val="subscript"/>
        </w:rPr>
        <w:t>2</w:t>
      </w:r>
      <w:r w:rsidRPr="000A0D3C">
        <w:rPr>
          <w:rFonts w:ascii="Arial" w:hAnsi="Arial" w:cs="Arial"/>
          <w:sz w:val="20"/>
          <w:szCs w:val="20"/>
        </w:rPr>
        <w:t xml:space="preserve">O, 10.0ul of DNA template, 2.0ul of primers and 8.0ul of </w:t>
      </w:r>
      <w:proofErr w:type="spellStart"/>
      <w:r w:rsidRPr="000A0D3C">
        <w:rPr>
          <w:rFonts w:ascii="Arial" w:hAnsi="Arial" w:cs="Arial"/>
          <w:sz w:val="20"/>
          <w:szCs w:val="20"/>
        </w:rPr>
        <w:t>Bigdye</w:t>
      </w:r>
      <w:proofErr w:type="spellEnd"/>
      <w:r w:rsidRPr="000A0D3C">
        <w:rPr>
          <w:rFonts w:ascii="Arial" w:hAnsi="Arial" w:cs="Arial"/>
          <w:sz w:val="20"/>
          <w:szCs w:val="20"/>
        </w:rPr>
        <w:t xml:space="preserve"> master mix. The set-up</w:t>
      </w:r>
      <w:r w:rsidR="00211314">
        <w:rPr>
          <w:rFonts w:ascii="Arial" w:hAnsi="Arial" w:cs="Arial"/>
          <w:sz w:val="20"/>
          <w:szCs w:val="20"/>
        </w:rPr>
        <w:t>s</w:t>
      </w:r>
      <w:r w:rsidRPr="000A0D3C">
        <w:rPr>
          <w:rFonts w:ascii="Arial" w:hAnsi="Arial" w:cs="Arial"/>
          <w:sz w:val="20"/>
          <w:szCs w:val="20"/>
        </w:rPr>
        <w:t xml:space="preserve"> w</w:t>
      </w:r>
      <w:r w:rsidR="00211314">
        <w:rPr>
          <w:rFonts w:ascii="Arial" w:hAnsi="Arial" w:cs="Arial"/>
          <w:sz w:val="20"/>
          <w:szCs w:val="20"/>
        </w:rPr>
        <w:t>ere</w:t>
      </w:r>
      <w:r w:rsidRPr="000A0D3C">
        <w:rPr>
          <w:rFonts w:ascii="Arial" w:hAnsi="Arial" w:cs="Arial"/>
          <w:sz w:val="20"/>
          <w:szCs w:val="20"/>
        </w:rPr>
        <w:t xml:space="preserve"> sequenced using the following PCR conditions: Denaturation at 96</w:t>
      </w:r>
      <w:r w:rsidRPr="000A0D3C">
        <w:rPr>
          <w:rFonts w:ascii="Arial" w:hAnsi="Arial" w:cs="Arial"/>
          <w:sz w:val="20"/>
          <w:szCs w:val="20"/>
          <w:vertAlign w:val="superscript"/>
        </w:rPr>
        <w:t>0</w:t>
      </w:r>
      <w:r w:rsidRPr="000A0D3C">
        <w:rPr>
          <w:rFonts w:ascii="Arial" w:hAnsi="Arial" w:cs="Arial"/>
          <w:sz w:val="20"/>
          <w:szCs w:val="20"/>
        </w:rPr>
        <w:t>C for 20sec, 30 cycles of annealing at 50</w:t>
      </w:r>
      <w:r w:rsidRPr="000A0D3C">
        <w:rPr>
          <w:rFonts w:ascii="Arial" w:hAnsi="Arial" w:cs="Arial"/>
          <w:sz w:val="20"/>
          <w:szCs w:val="20"/>
          <w:vertAlign w:val="superscript"/>
        </w:rPr>
        <w:t>0</w:t>
      </w:r>
      <w:proofErr w:type="gramStart"/>
      <w:r w:rsidRPr="000A0D3C">
        <w:rPr>
          <w:rFonts w:ascii="Arial" w:hAnsi="Arial" w:cs="Arial"/>
          <w:sz w:val="20"/>
          <w:szCs w:val="20"/>
        </w:rPr>
        <w:t>C  for</w:t>
      </w:r>
      <w:proofErr w:type="gramEnd"/>
      <w:r w:rsidRPr="000A0D3C">
        <w:rPr>
          <w:rFonts w:ascii="Arial" w:hAnsi="Arial" w:cs="Arial"/>
          <w:sz w:val="20"/>
          <w:szCs w:val="20"/>
        </w:rPr>
        <w:t xml:space="preserve"> 20sec and extension at 60</w:t>
      </w:r>
      <w:r w:rsidRPr="000A0D3C">
        <w:rPr>
          <w:rFonts w:ascii="Arial" w:hAnsi="Arial" w:cs="Arial"/>
          <w:sz w:val="20"/>
          <w:szCs w:val="20"/>
          <w:vertAlign w:val="superscript"/>
        </w:rPr>
        <w:t>0</w:t>
      </w:r>
      <w:r w:rsidRPr="000A0D3C">
        <w:rPr>
          <w:rFonts w:ascii="Arial" w:hAnsi="Arial" w:cs="Arial"/>
          <w:sz w:val="20"/>
          <w:szCs w:val="20"/>
        </w:rPr>
        <w:t>C for 4min.</w:t>
      </w:r>
    </w:p>
    <w:p w14:paraId="5F923C18" w14:textId="77777777" w:rsidR="000A0D3C" w:rsidRPr="000A0D3C" w:rsidRDefault="000A0D3C" w:rsidP="000A0D3C">
      <w:pPr>
        <w:spacing w:line="240" w:lineRule="auto"/>
        <w:jc w:val="both"/>
        <w:rPr>
          <w:rFonts w:ascii="Arial" w:hAnsi="Arial" w:cs="Arial"/>
          <w:b/>
          <w:i/>
          <w:iCs/>
          <w:sz w:val="20"/>
          <w:szCs w:val="20"/>
        </w:rPr>
      </w:pPr>
      <w:r w:rsidRPr="000A0D3C">
        <w:rPr>
          <w:rFonts w:ascii="Arial" w:hAnsi="Arial" w:cs="Arial"/>
          <w:b/>
          <w:i/>
          <w:iCs/>
          <w:sz w:val="20"/>
          <w:szCs w:val="20"/>
        </w:rPr>
        <w:t>2.7.5 Ethanol precipitation</w:t>
      </w:r>
    </w:p>
    <w:p w14:paraId="08185F9B" w14:textId="77777777" w:rsidR="000A0D3C" w:rsidRPr="000A0D3C" w:rsidRDefault="000A0D3C" w:rsidP="000A0D3C">
      <w:pPr>
        <w:spacing w:after="200" w:line="240" w:lineRule="auto"/>
        <w:jc w:val="both"/>
        <w:rPr>
          <w:rFonts w:ascii="Arial" w:hAnsi="Arial" w:cs="Arial"/>
          <w:sz w:val="20"/>
          <w:szCs w:val="20"/>
        </w:rPr>
      </w:pPr>
      <w:r w:rsidRPr="000A0D3C">
        <w:rPr>
          <w:rFonts w:ascii="Arial" w:hAnsi="Arial" w:cs="Arial"/>
          <w:sz w:val="20"/>
          <w:szCs w:val="20"/>
        </w:rPr>
        <w:t>Sterile 0.5ml tube for each sample was prepared and labeled accordingly (1-5). Glycogen mixture was prepared per each sequencing reaction; 2ul of 3M Sodium acetate, 2ul of 100mM Na</w:t>
      </w:r>
      <w:r w:rsidRPr="000A0D3C">
        <w:rPr>
          <w:rFonts w:ascii="Arial" w:hAnsi="Arial" w:cs="Arial"/>
          <w:sz w:val="20"/>
          <w:szCs w:val="20"/>
          <w:vertAlign w:val="subscript"/>
        </w:rPr>
        <w:t>2</w:t>
      </w:r>
      <w:r w:rsidRPr="000A0D3C">
        <w:rPr>
          <w:rFonts w:ascii="Arial" w:hAnsi="Arial" w:cs="Arial"/>
          <w:sz w:val="20"/>
          <w:szCs w:val="20"/>
        </w:rPr>
        <w:t>-EDTA and 1ul of 20mg/ml of glycogen (provided in the kit). To each of the labeled tubes, 5ul of the stop glycogen mixture was added. The sequencing reaction to each of the appropriately labeled tube were added and mixed thoroughly 60ul cold 95%(v/v) ethanol from -20 freezer added and mixed thoroughly. Immediately, centrifugation at 14,000rpm at 4</w:t>
      </w:r>
      <w:r w:rsidRPr="000A0D3C">
        <w:rPr>
          <w:rFonts w:ascii="Arial" w:hAnsi="Arial" w:cs="Arial"/>
          <w:sz w:val="20"/>
          <w:szCs w:val="20"/>
          <w:vertAlign w:val="superscript"/>
        </w:rPr>
        <w:t>0</w:t>
      </w:r>
      <w:r w:rsidRPr="000A0D3C">
        <w:rPr>
          <w:rFonts w:ascii="Arial" w:hAnsi="Arial" w:cs="Arial"/>
          <w:sz w:val="20"/>
          <w:szCs w:val="20"/>
        </w:rPr>
        <w:t>C for 15min was completed. The supernatant was carefully removed with a micropipette. The pellet was rinsed with 200ul 70%(v/v) ethanol from -20 freezer, centrifuge at 14,000rpm at 4</w:t>
      </w:r>
      <w:r w:rsidRPr="000A0D3C">
        <w:rPr>
          <w:rFonts w:ascii="Arial" w:hAnsi="Arial" w:cs="Arial"/>
          <w:sz w:val="20"/>
          <w:szCs w:val="20"/>
          <w:vertAlign w:val="superscript"/>
        </w:rPr>
        <w:t>0</w:t>
      </w:r>
      <w:r w:rsidRPr="000A0D3C">
        <w:rPr>
          <w:rFonts w:ascii="Arial" w:hAnsi="Arial" w:cs="Arial"/>
          <w:sz w:val="20"/>
          <w:szCs w:val="20"/>
        </w:rPr>
        <w:t>C for 2 minutes. Carefully, all the supernatant were removed with the aid of a micropipette. The resulting pellets were vacuum dried for 10min and resuspended in 40ul of the sample loading solution (provided in the kit).</w:t>
      </w:r>
    </w:p>
    <w:p w14:paraId="2A186C97" w14:textId="291D50FC" w:rsidR="000A0D3C" w:rsidRPr="000A0D3C" w:rsidRDefault="000A0D3C" w:rsidP="000A0D3C">
      <w:pPr>
        <w:spacing w:line="240" w:lineRule="auto"/>
        <w:jc w:val="both"/>
        <w:rPr>
          <w:rFonts w:ascii="Arial" w:hAnsi="Arial" w:cs="Arial"/>
          <w:b/>
          <w:i/>
          <w:iCs/>
          <w:sz w:val="20"/>
          <w:szCs w:val="20"/>
        </w:rPr>
      </w:pPr>
      <w:r w:rsidRPr="000A0D3C">
        <w:rPr>
          <w:rFonts w:ascii="Arial" w:hAnsi="Arial" w:cs="Arial"/>
          <w:b/>
          <w:i/>
          <w:iCs/>
          <w:sz w:val="20"/>
          <w:szCs w:val="20"/>
        </w:rPr>
        <w:t xml:space="preserve">2.7.6 16S rRNA </w:t>
      </w:r>
      <w:r>
        <w:rPr>
          <w:rFonts w:ascii="Arial" w:hAnsi="Arial" w:cs="Arial"/>
          <w:b/>
          <w:i/>
          <w:iCs/>
          <w:sz w:val="20"/>
          <w:szCs w:val="20"/>
        </w:rPr>
        <w:t>s</w:t>
      </w:r>
      <w:r w:rsidRPr="000A0D3C">
        <w:rPr>
          <w:rFonts w:ascii="Arial" w:hAnsi="Arial" w:cs="Arial"/>
          <w:b/>
          <w:i/>
          <w:iCs/>
          <w:sz w:val="20"/>
          <w:szCs w:val="20"/>
        </w:rPr>
        <w:t xml:space="preserve">equence </w:t>
      </w:r>
      <w:r>
        <w:rPr>
          <w:rFonts w:ascii="Arial" w:hAnsi="Arial" w:cs="Arial"/>
          <w:b/>
          <w:i/>
          <w:iCs/>
          <w:sz w:val="20"/>
          <w:szCs w:val="20"/>
        </w:rPr>
        <w:t>a</w:t>
      </w:r>
      <w:r w:rsidRPr="000A0D3C">
        <w:rPr>
          <w:rFonts w:ascii="Arial" w:hAnsi="Arial" w:cs="Arial"/>
          <w:b/>
          <w:i/>
          <w:iCs/>
          <w:sz w:val="20"/>
          <w:szCs w:val="20"/>
        </w:rPr>
        <w:t>nalysis</w:t>
      </w:r>
    </w:p>
    <w:p w14:paraId="060AA7F0" w14:textId="77777777" w:rsidR="000A0D3C" w:rsidRPr="000A0D3C" w:rsidRDefault="000A0D3C" w:rsidP="000A0D3C">
      <w:pPr>
        <w:spacing w:line="240" w:lineRule="auto"/>
        <w:jc w:val="both"/>
        <w:rPr>
          <w:rFonts w:ascii="Arial" w:hAnsi="Arial" w:cs="Arial"/>
          <w:b/>
          <w:sz w:val="20"/>
          <w:szCs w:val="20"/>
        </w:rPr>
      </w:pPr>
      <w:r w:rsidRPr="000A0D3C">
        <w:rPr>
          <w:rFonts w:ascii="Arial" w:hAnsi="Arial" w:cs="Arial"/>
          <w:sz w:val="20"/>
          <w:szCs w:val="20"/>
        </w:rPr>
        <w:t>The resuspended samples were transferred to the appropriate wells of the sample plate, each of the resuspended samples were overlayed with one drop of mineral oil from the kit, loaded into the instrument</w:t>
      </w:r>
      <w:r w:rsidRPr="000A0D3C">
        <w:rPr>
          <w:rFonts w:ascii="Arial" w:hAnsi="Arial" w:cs="Arial"/>
          <w:b/>
          <w:sz w:val="20"/>
          <w:szCs w:val="20"/>
        </w:rPr>
        <w:t xml:space="preserve"> </w:t>
      </w:r>
      <w:r w:rsidRPr="000A0D3C">
        <w:rPr>
          <w:rFonts w:ascii="Arial" w:hAnsi="Arial" w:cs="Arial"/>
          <w:sz w:val="20"/>
          <w:szCs w:val="20"/>
        </w:rPr>
        <w:t>(ABI 3100)</w:t>
      </w:r>
      <w:r w:rsidRPr="000A0D3C">
        <w:rPr>
          <w:rFonts w:ascii="Arial" w:hAnsi="Arial" w:cs="Arial"/>
          <w:b/>
          <w:bCs/>
          <w:i/>
          <w:iCs/>
          <w:sz w:val="20"/>
          <w:szCs w:val="20"/>
        </w:rPr>
        <w:t xml:space="preserve"> </w:t>
      </w:r>
      <w:r w:rsidRPr="000A0D3C">
        <w:rPr>
          <w:rFonts w:ascii="Arial" w:hAnsi="Arial" w:cs="Arial"/>
          <w:sz w:val="20"/>
          <w:szCs w:val="20"/>
        </w:rPr>
        <w:t>and started. The resulting ab1 file was viewed using software (</w:t>
      </w:r>
      <w:proofErr w:type="spellStart"/>
      <w:r w:rsidRPr="000A0D3C">
        <w:rPr>
          <w:rFonts w:ascii="Arial" w:hAnsi="Arial" w:cs="Arial"/>
          <w:sz w:val="20"/>
          <w:szCs w:val="20"/>
        </w:rPr>
        <w:t>FinchTV</w:t>
      </w:r>
      <w:proofErr w:type="spellEnd"/>
      <w:r w:rsidRPr="000A0D3C">
        <w:rPr>
          <w:rFonts w:ascii="Arial" w:hAnsi="Arial" w:cs="Arial"/>
          <w:sz w:val="20"/>
          <w:szCs w:val="20"/>
        </w:rPr>
        <w:t xml:space="preserve"> and </w:t>
      </w:r>
      <w:proofErr w:type="spellStart"/>
      <w:r w:rsidRPr="000A0D3C">
        <w:rPr>
          <w:rFonts w:ascii="Arial" w:hAnsi="Arial" w:cs="Arial"/>
          <w:sz w:val="20"/>
          <w:szCs w:val="20"/>
        </w:rPr>
        <w:t>SnapGene</w:t>
      </w:r>
      <w:proofErr w:type="spellEnd"/>
      <w:r w:rsidRPr="000A0D3C">
        <w:rPr>
          <w:rFonts w:ascii="Arial" w:hAnsi="Arial" w:cs="Arial"/>
          <w:sz w:val="20"/>
          <w:szCs w:val="20"/>
        </w:rPr>
        <w:t>) to generate the spectrograms and Sequences. The resulting sequence were searched using the National Center for Biotechnology Information (NCBI) BLAST database.</w:t>
      </w:r>
    </w:p>
    <w:p w14:paraId="61D955D0" w14:textId="77777777" w:rsidR="000A0D3C" w:rsidRPr="000A0D3C" w:rsidRDefault="000A0D3C" w:rsidP="000A0D3C">
      <w:pPr>
        <w:spacing w:after="0" w:line="240" w:lineRule="auto"/>
        <w:jc w:val="both"/>
        <w:rPr>
          <w:rFonts w:ascii="Arial" w:hAnsi="Arial" w:cs="Arial"/>
          <w:b/>
          <w:bCs/>
          <w:i/>
          <w:iCs/>
          <w:sz w:val="20"/>
          <w:szCs w:val="20"/>
        </w:rPr>
      </w:pPr>
      <w:r w:rsidRPr="000A0D3C">
        <w:rPr>
          <w:rFonts w:ascii="Arial" w:hAnsi="Arial" w:cs="Arial"/>
          <w:b/>
          <w:bCs/>
          <w:i/>
          <w:iCs/>
          <w:sz w:val="20"/>
          <w:szCs w:val="20"/>
        </w:rPr>
        <w:t>2.7.7 Phylogenetic analysis</w:t>
      </w:r>
    </w:p>
    <w:p w14:paraId="69BDEC2B" w14:textId="77777777" w:rsidR="000A0D3C" w:rsidRPr="000A0D3C" w:rsidRDefault="000A0D3C" w:rsidP="000A0D3C">
      <w:pPr>
        <w:spacing w:after="0" w:line="240" w:lineRule="auto"/>
        <w:jc w:val="both"/>
        <w:rPr>
          <w:rFonts w:ascii="Arial" w:hAnsi="Arial" w:cs="Arial"/>
          <w:sz w:val="20"/>
          <w:szCs w:val="20"/>
        </w:rPr>
      </w:pPr>
    </w:p>
    <w:p w14:paraId="361A2522" w14:textId="0A618BB6" w:rsidR="000A0D3C" w:rsidRPr="000A0D3C" w:rsidRDefault="000A0D3C" w:rsidP="000A0D3C">
      <w:pPr>
        <w:spacing w:after="0" w:line="240" w:lineRule="auto"/>
        <w:jc w:val="both"/>
        <w:rPr>
          <w:rFonts w:ascii="Arial" w:hAnsi="Arial" w:cs="Arial"/>
          <w:sz w:val="20"/>
          <w:szCs w:val="20"/>
        </w:rPr>
      </w:pPr>
      <w:r w:rsidRPr="000A0D3C">
        <w:rPr>
          <w:rFonts w:ascii="Arial" w:hAnsi="Arial" w:cs="Arial"/>
          <w:sz w:val="20"/>
          <w:szCs w:val="20"/>
        </w:rPr>
        <w:t xml:space="preserve">For phylogenetic analyses, recombinant regions of the genome were removed using Gubbins v2.0 and MEGA 12 was used to align the sequences using the CLUSTAL W algorithm and construct </w:t>
      </w:r>
      <w:proofErr w:type="spellStart"/>
      <w:r w:rsidRPr="000A0D3C">
        <w:rPr>
          <w:rFonts w:ascii="Arial" w:hAnsi="Arial" w:cs="Arial"/>
          <w:sz w:val="20"/>
          <w:szCs w:val="20"/>
        </w:rPr>
        <w:t>Neigbour</w:t>
      </w:r>
      <w:proofErr w:type="spellEnd"/>
      <w:r w:rsidRPr="000A0D3C">
        <w:rPr>
          <w:rFonts w:ascii="Arial" w:hAnsi="Arial" w:cs="Arial"/>
          <w:sz w:val="20"/>
          <w:szCs w:val="20"/>
        </w:rPr>
        <w:t xml:space="preserve">-Joining and maximum-likelihood trees under the General Time Reversible model and </w:t>
      </w:r>
      <w:proofErr w:type="spellStart"/>
      <w:r w:rsidRPr="000A0D3C">
        <w:rPr>
          <w:rFonts w:ascii="Arial" w:hAnsi="Arial" w:cs="Arial"/>
          <w:sz w:val="20"/>
          <w:szCs w:val="20"/>
        </w:rPr>
        <w:t>Kimoka</w:t>
      </w:r>
      <w:proofErr w:type="spellEnd"/>
      <w:r w:rsidRPr="000A0D3C">
        <w:rPr>
          <w:rFonts w:ascii="Arial" w:hAnsi="Arial" w:cs="Arial"/>
          <w:sz w:val="20"/>
          <w:szCs w:val="20"/>
        </w:rPr>
        <w:t xml:space="preserve"> model </w:t>
      </w:r>
      <w:proofErr w:type="spellStart"/>
      <w:r w:rsidRPr="000A0D3C">
        <w:rPr>
          <w:rFonts w:ascii="Arial" w:hAnsi="Arial" w:cs="Arial"/>
          <w:sz w:val="20"/>
          <w:szCs w:val="20"/>
        </w:rPr>
        <w:t>respectivly</w:t>
      </w:r>
      <w:proofErr w:type="spellEnd"/>
      <w:r w:rsidRPr="000A0D3C">
        <w:rPr>
          <w:rFonts w:ascii="Arial" w:hAnsi="Arial" w:cs="Arial"/>
          <w:sz w:val="20"/>
          <w:szCs w:val="20"/>
        </w:rPr>
        <w:t xml:space="preserve"> using up to 1000 bootstrap replicates. Tree annotation was performed using Interactive Tree Of Life (</w:t>
      </w:r>
      <w:proofErr w:type="spellStart"/>
      <w:r w:rsidRPr="000A0D3C">
        <w:rPr>
          <w:rFonts w:ascii="Arial" w:hAnsi="Arial" w:cs="Arial"/>
          <w:sz w:val="20"/>
          <w:szCs w:val="20"/>
        </w:rPr>
        <w:t>iTOL</w:t>
      </w:r>
      <w:proofErr w:type="spellEnd"/>
      <w:r w:rsidRPr="000A0D3C">
        <w:rPr>
          <w:rFonts w:ascii="Arial" w:hAnsi="Arial" w:cs="Arial"/>
          <w:sz w:val="20"/>
          <w:szCs w:val="20"/>
        </w:rPr>
        <w:t>) v4.3</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DUnYFZtO","properties":{"formattedCitation":"(Allen et al., 2021; Sahl et al., 2015)","plainCitation":"(Allen et al., 2021; Sahl et al., 2015)","noteIndex":0},"citationItems":[{"id":"KjsKVfF1/c2WvE3cw","uris":["http://www.mendeley.com/documents/?uuid=319c1735-d7db-404a-b2bd-5d963e517aa0"],"itemData":{"DOI":"10.1016/j.cmi.2020.03.036","ISSN":"14690691","PMID":"32247893","abstract":"Objectives: We analysed national surveillance typing data of Shigella isolated from adult males with domestically acquired infection (a cohort largely consisting of men who have sex with men (MSM)) to establish whether multiple isolates from the same individual over time represented persistent carriage or re-infection. Methods: We carried out a retrospective cohort study of adult males diagnosed with Shigella from 2004 to 2018. Median time intervals between multiple isolations of Shigella flexneri and S. sonnei were compared. Analysis of whole genome sequencing data provided strain discrimination at the single nucleotide level and was used to quantify the genetic distance among isolates. Maximum likelihood phylogenies were constructed to determine whether persistent carriage (characterized by multiple isolations of the same strain) or re-infection (characterized by multiple isolations of different strains) was best supported by the phylogenetic analysis. A comparison analysis was carried out using data linked to adult females with domestically acquired shigellosis. Results: The number of men reporting multiple isolations of Shigella species was 165/4733 (3.5%) compared with 31/2423 (1.3%) females (p &lt; 0.001). For isolate pairs from men associated with persistent carriage, the isolation time interval range was 6–176 days (median 23.5; IQR 8–70) and single nucleotide polymorphism (SNP) distance range was 0–7 SNPs (median 0.5; IQR 0–2). For those associated with re-infection, the isolation time interval was 34–2636 days (median 732; IQR 191–1258) and the SNP distance was 10–1462 SNPs (median 120; IQR 29–377). Discussion: Multiple Shigella isolations in individuals with domestically acquired infections was more frequently observed in adult males than in adult females. Following the acute phase of infection, carriage can persist for months, and infection can recur within months, even with strains belonging to the same species and the same serotype. A combination of multiple sexual partners, persistent carriage following the acute phase of infection and evidence of recurrent re-infection is likely to contribute to sustained transmission in this population.","author":[{"dropping-particle":"","family":"Allen","given":"H.","non-dropping-particle":"","parse-names":false,"suffix":""},{"dropping-particle":"","family":"Mitchell","given":"H. D.","non-dropping-particle":"","parse-names":false,"suffix":""},{"dropping-particle":"","family":"Simms","given":"I.","non-dropping-particle":"","parse-names":false,"suffix":""},{"dropping-particle":"","family":"Baker","given":"K. S.","non-dropping-particle":"","parse-names":false,"suffix":""},{"dropping-particle":"","family":"Foster","given":"K.","non-dropping-particle":"","parse-names":false,"suffix":""},{"dropping-particle":"","family":"Hughes","given":"G.","non-dropping-particle":"","parse-names":false,"suffix":""},{"dropping-particle":"","family":"Dallman","given":"T. J.","non-dropping-particle":"","parse-names":false,"suffix":""},{"dropping-particle":"","family":"Jenkins","given":"C.","non-dropping-particle":"","parse-names":false,"suffix":""}],"container-title":"Clinical Microbiology and Infection","id":"ITEM-1","issue":"1","issued":{"date-parts":[["2021"]]},"page":"126.e7-126.e13","publisher":"Elsevier Ltd","title":"Evidence for re-infection and persistent carriage of Shigella species in adult males reporting domestically acquired infection in England","type":"article-journal","volume":"27"}},{"id":"KjsKVfF1/157kc7LL","uris":["http://www.mendeley.com/documents/?uuid=a1125806-a072-4960-83e6-770e4360e870"],"itemData":{"DOI":"10.1128/JCM.03527-14","ISSN":"1098660X","PMID":"25588655","abstract":"Shigellae cause significant diarrheal disease and mortality in humans, as there are approximately 163 million episodes of shigellosis and 1.1 million deaths annually. While significant strides have been made in the understanding of the pathogenesis, few studies on the genomic content of the Shigella species have been completed. The goal of this study was to characterize the genomic diversity of Shigella species through sequencing of 55 isolates representing members of each of the four Shigella species: S. flexneri, S. sonnei, S. boydii, and S. dysenteriae. Phylogeny inferred from 336 available Shigella and Escherichia coli genomes defined exclusive clades of Shigella; conserved genomic markers that can identify each clade were then identified. PCR assays were developed for each clade-specific marker, which was combined with an amplicon for the conserved Shigella invasion antigen, IpaH3, into a multiplex PCR assay. This assay demonstrated high specificity, correctly identifying 218 of 221 presumptive Shigella isolates, and sensitivity, by not identifying any of 151 diverse E. Coli isolates incorrectly as Shigella. This new phylogenomicsbased PCR assay represents a valuable tool for rapid typing of uncharacterized Shigella isolates and provides a framework that can be utilized for the identification of novel genomic markers from genomic data.","author":[{"dropping-particle":"","family":"Sahl","given":"Jason W.","non-dropping-particle":"","parse-names":false,"suffix":""},{"dropping-particle":"","family":"Morris","given":"Carolyn R.","non-dropping-particle":"","parse-names":false,"suffix":""},{"dropping-particle":"","family":"Emberger","given":"Jennifer","non-dropping-particle":"","parse-names":false,"suffix":""},{"dropping-particle":"","family":"Fraser","given":"Claire M.","non-dropping-particle":"","parse-names":false,"suffix":""},{"dropping-particle":"","family":"Ochieng","given":"John Benjamin","non-dropping-particle":"","parse-names":false,"suffix":""},{"dropping-particle":"","family":"Juma","given":"Jane","non-dropping-particle":"","parse-names":false,"suffix":""},{"dropping-particle":"","family":"Fields","given":"Barry","non-dropping-particle":"","parse-names":false,"suffix":""},{"dropping-particle":"","family":"Breiman","given":"Robert F.","non-dropping-particle":"","parse-names":false,"suffix":""},{"dropping-particle":"","family":"Gilmour","given":"Matthew","non-dropping-particle":"","parse-names":false,"suffix":""},{"dropping-particle":"","family":"Nataro","given":"James P.","non-dropping-particle":"","parse-names":false,"suffix":""},{"dropping-particle":"","family":"Rasko","given":"David A.","non-dropping-particle":"","parse-names":false,"suffix":""}],"container-title":"Journal of Clinical Microbiology","id":"ITEM-2","issue":"3","issued":{"date-parts":[["2015"]]},"page":"951-960","title":"Defining the phylogenomics of Shigella species: A pathway to diagnostics","type":"article-journal","volume":"53"}}],"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Allen et al., 2021; Sahl et al., 2015)</w:t>
      </w:r>
      <w:r w:rsidRPr="000A0D3C">
        <w:rPr>
          <w:rFonts w:ascii="Arial" w:hAnsi="Arial" w:cs="Arial"/>
          <w:sz w:val="20"/>
          <w:szCs w:val="20"/>
        </w:rPr>
        <w:fldChar w:fldCharType="end"/>
      </w:r>
      <w:r w:rsidRPr="000A0D3C">
        <w:rPr>
          <w:rFonts w:ascii="Arial" w:hAnsi="Arial" w:cs="Arial"/>
          <w:sz w:val="20"/>
          <w:szCs w:val="20"/>
        </w:rPr>
        <w:t>.</w:t>
      </w:r>
    </w:p>
    <w:p w14:paraId="240F5854" w14:textId="77777777" w:rsidR="000A0D3C" w:rsidRPr="000A0D3C" w:rsidRDefault="000A0D3C" w:rsidP="000A0D3C">
      <w:pPr>
        <w:pStyle w:val="Heading1"/>
        <w:tabs>
          <w:tab w:val="left" w:pos="720"/>
        </w:tabs>
        <w:spacing w:after="0" w:line="240" w:lineRule="auto"/>
        <w:jc w:val="both"/>
        <w:rPr>
          <w:rFonts w:ascii="Arial" w:hAnsi="Arial" w:cs="Arial"/>
          <w:b/>
          <w:bCs/>
          <w:sz w:val="22"/>
          <w:szCs w:val="22"/>
        </w:rPr>
      </w:pPr>
      <w:r w:rsidRPr="000A0D3C">
        <w:rPr>
          <w:rFonts w:ascii="Arial" w:hAnsi="Arial" w:cs="Arial"/>
          <w:b/>
          <w:bCs/>
          <w:color w:val="auto"/>
          <w:sz w:val="22"/>
          <w:szCs w:val="22"/>
        </w:rPr>
        <w:t>2.8 Statistical Analysis</w:t>
      </w:r>
    </w:p>
    <w:p w14:paraId="7BBC5339" w14:textId="4B02764E" w:rsidR="000A0D3C" w:rsidRPr="000A0D3C" w:rsidRDefault="000A0D3C" w:rsidP="000A0D3C">
      <w:pPr>
        <w:spacing w:after="0" w:line="240" w:lineRule="auto"/>
        <w:jc w:val="both"/>
        <w:rPr>
          <w:rFonts w:ascii="Arial" w:hAnsi="Arial" w:cs="Arial"/>
          <w:sz w:val="20"/>
          <w:szCs w:val="20"/>
        </w:rPr>
      </w:pPr>
      <w:r w:rsidRPr="000A0D3C">
        <w:rPr>
          <w:rFonts w:ascii="Arial" w:hAnsi="Arial" w:cs="Arial"/>
          <w:sz w:val="20"/>
          <w:szCs w:val="20"/>
        </w:rPr>
        <w:t xml:space="preserve">Chi-square will be used to determine the association between </w:t>
      </w:r>
      <w:r w:rsidRPr="000A0D3C">
        <w:rPr>
          <w:rFonts w:ascii="Arial" w:hAnsi="Arial" w:cs="Arial"/>
          <w:i/>
          <w:iCs/>
          <w:sz w:val="20"/>
          <w:szCs w:val="20"/>
        </w:rPr>
        <w:t>Shigella</w:t>
      </w:r>
      <w:r w:rsidRPr="000A0D3C">
        <w:rPr>
          <w:rFonts w:ascii="Arial" w:hAnsi="Arial" w:cs="Arial"/>
          <w:iCs/>
          <w:sz w:val="20"/>
          <w:szCs w:val="20"/>
        </w:rPr>
        <w:t xml:space="preserve"> species infection</w:t>
      </w:r>
      <w:r w:rsidRPr="000A0D3C">
        <w:rPr>
          <w:rFonts w:ascii="Arial" w:hAnsi="Arial" w:cs="Arial"/>
          <w:sz w:val="20"/>
          <w:szCs w:val="20"/>
        </w:rPr>
        <w:t xml:space="preserve"> and demographic indices. All statistical tests were considered significant at p&gt;0.05 </w:t>
      </w:r>
      <w:r w:rsidRPr="000A0D3C">
        <w:rPr>
          <w:rFonts w:ascii="Arial" w:hAnsi="Arial" w:cs="Arial"/>
          <w:sz w:val="20"/>
          <w:szCs w:val="20"/>
        </w:rPr>
        <w:fldChar w:fldCharType="begin" w:fldLock="1"/>
      </w:r>
      <w:r w:rsidR="00D37188">
        <w:rPr>
          <w:rFonts w:ascii="Arial" w:hAnsi="Arial" w:cs="Arial"/>
          <w:sz w:val="20"/>
          <w:szCs w:val="20"/>
        </w:rPr>
        <w:instrText xml:space="preserve"> ADDIN ZOTERO_ITEM CSL_CITATION {"citationID":"2zDObmN0","properties":{"formattedCitation":"(Pourhoseingholi et al., 2013)","plainCitation":"(Pourhoseingholi et al., 2013)","noteIndex":0},"citationItems":[{"id":"KjsKVfF1/hwmShWxD","uris":["http://www.mendeley.com/documents/?uuid=4dd21343-a73d-4bf3-90fb-a1aed1958038"],"itemData":{"ISSN":"20082258","PMID":"24834239","abstract":"Optimum sample size is an essential component of any research. The main purpose of the sample size calculation is to determine the number of samples needed to detect significant changes in clinical parameters, treatment effects or associations after data gathering. It is not uncommon for studies to be underpowered and thereby fail to detect the existing treatment effects due to inadequate sample size. In this paper, we explain briefly the basic principles of sample size calculations in medical studies. © 2013 RIGLD.","author":[{"dropping-particle":"","family":"Pourhoseingholi","given":"Mohamad Amin","non-dropping-particle":"","parse-names":false,"suffix":""},{"dropping-particle":"","family":"Vahedi","given":"Mohsen","non-dropping-particle":"","parse-names":false,"suffix":""},{"dropping-particle":"","family":"Rahimzadeh","given":"Mitra","non-dropping-particle":"","parse-names":false,"suffix":""}],"container-title":"Gastroenterology and Hepatology from Bed to Bench","id":"ITEM-1","issue":"1","issued":{"date-parts":[["2013"]]},"page":"14-17","title":"Sample size calculation in medical studies","type":"article-journal","volume":"6"}}],"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Pourhoseingholi et al., 2013)</w:t>
      </w:r>
      <w:r w:rsidRPr="000A0D3C">
        <w:rPr>
          <w:rFonts w:ascii="Arial" w:hAnsi="Arial" w:cs="Arial"/>
          <w:sz w:val="20"/>
          <w:szCs w:val="20"/>
        </w:rPr>
        <w:fldChar w:fldCharType="end"/>
      </w:r>
      <w:r w:rsidRPr="000A0D3C">
        <w:rPr>
          <w:rFonts w:ascii="Arial" w:hAnsi="Arial" w:cs="Arial"/>
          <w:sz w:val="20"/>
          <w:szCs w:val="20"/>
        </w:rPr>
        <w:t>. ImageJ was used for gel analysis while Omega 12 was used for sequence alignment and phylogeny.</w:t>
      </w:r>
    </w:p>
    <w:p w14:paraId="02D1A134" w14:textId="77777777" w:rsidR="000A0D3C" w:rsidRPr="000A0D3C" w:rsidRDefault="000A0D3C" w:rsidP="000A0D3C">
      <w:pPr>
        <w:spacing w:line="240" w:lineRule="auto"/>
        <w:jc w:val="both"/>
        <w:rPr>
          <w:rFonts w:ascii="Arial" w:hAnsi="Arial" w:cs="Arial"/>
          <w:b/>
          <w:bCs/>
        </w:rPr>
      </w:pPr>
      <w:bookmarkStart w:id="3" w:name="_Hlk209681159"/>
    </w:p>
    <w:p w14:paraId="3F220628" w14:textId="77777777" w:rsidR="000A0D3C" w:rsidRPr="000A0D3C" w:rsidRDefault="000A0D3C" w:rsidP="000A0D3C">
      <w:pPr>
        <w:spacing w:line="240" w:lineRule="auto"/>
        <w:jc w:val="both"/>
        <w:rPr>
          <w:rFonts w:ascii="Arial" w:hAnsi="Arial" w:cs="Arial"/>
          <w:b/>
          <w:bCs/>
          <w:sz w:val="22"/>
          <w:szCs w:val="22"/>
        </w:rPr>
      </w:pPr>
      <w:r w:rsidRPr="000A0D3C">
        <w:rPr>
          <w:rFonts w:ascii="Arial" w:hAnsi="Arial" w:cs="Arial"/>
          <w:b/>
          <w:bCs/>
          <w:sz w:val="22"/>
          <w:szCs w:val="22"/>
        </w:rPr>
        <w:t>3. RESULTS</w:t>
      </w:r>
    </w:p>
    <w:p w14:paraId="17530434" w14:textId="77777777" w:rsidR="000A0D3C" w:rsidRPr="000A0D3C" w:rsidRDefault="000A0D3C" w:rsidP="000A0D3C">
      <w:pPr>
        <w:spacing w:line="240" w:lineRule="auto"/>
        <w:jc w:val="both"/>
        <w:rPr>
          <w:rFonts w:ascii="Arial" w:hAnsi="Arial" w:cs="Arial"/>
          <w:b/>
          <w:bCs/>
          <w:sz w:val="22"/>
          <w:szCs w:val="22"/>
        </w:rPr>
      </w:pPr>
      <w:r w:rsidRPr="000A0D3C">
        <w:rPr>
          <w:rFonts w:ascii="Arial" w:hAnsi="Arial" w:cs="Arial"/>
          <w:b/>
          <w:bCs/>
          <w:sz w:val="22"/>
          <w:szCs w:val="22"/>
        </w:rPr>
        <w:t xml:space="preserve">3.1 Phenotypic Characteristics of </w:t>
      </w:r>
      <w:r w:rsidRPr="000A0D3C">
        <w:rPr>
          <w:rFonts w:ascii="Arial" w:hAnsi="Arial" w:cs="Arial"/>
          <w:b/>
          <w:bCs/>
          <w:i/>
          <w:iCs/>
          <w:sz w:val="22"/>
          <w:szCs w:val="22"/>
        </w:rPr>
        <w:t>Shigella</w:t>
      </w:r>
      <w:r w:rsidRPr="000A0D3C">
        <w:rPr>
          <w:rFonts w:ascii="Arial" w:hAnsi="Arial" w:cs="Arial"/>
          <w:b/>
          <w:bCs/>
          <w:sz w:val="22"/>
          <w:szCs w:val="22"/>
        </w:rPr>
        <w:t xml:space="preserve"> Species</w:t>
      </w:r>
    </w:p>
    <w:p w14:paraId="66D4F6EF" w14:textId="4808F928" w:rsidR="000A0D3C" w:rsidRPr="000A0D3C" w:rsidRDefault="000A0D3C" w:rsidP="000A0D3C">
      <w:pPr>
        <w:shd w:val="clear" w:color="auto" w:fill="FFFFFF"/>
        <w:spacing w:line="240" w:lineRule="auto"/>
        <w:jc w:val="both"/>
        <w:rPr>
          <w:rFonts w:ascii="Arial" w:hAnsi="Arial" w:cs="Arial"/>
          <w:sz w:val="20"/>
          <w:szCs w:val="20"/>
        </w:rPr>
      </w:pPr>
      <w:r w:rsidRPr="000A0D3C">
        <w:rPr>
          <w:rFonts w:ascii="Arial" w:hAnsi="Arial" w:cs="Arial"/>
          <w:sz w:val="20"/>
          <w:szCs w:val="20"/>
        </w:rPr>
        <w:t xml:space="preserve">Out of 324 diarrhoeagenic samples collected, 228 recorded with positive gram’s negative bacterial growth. 12/12 (100%) growth yield was obtained in adult age 51-60, followed by 0-10 years olds (87%) and 61-70 years age categories. The least age group in bacteria growth yield is 21-30 with 38% bacterial recoverable </w:t>
      </w:r>
      <w:r w:rsidRPr="000A0D3C">
        <w:rPr>
          <w:rFonts w:ascii="Arial" w:hAnsi="Arial" w:cs="Arial"/>
          <w:sz w:val="20"/>
          <w:szCs w:val="20"/>
        </w:rPr>
        <w:lastRenderedPageBreak/>
        <w:t xml:space="preserve">growth rate. About 40 samples in female category did not show bacterial growth while the male category recorded 63%. There is no significant relationship between age and gender in the bacterial group recoverable but the prevalence of the reported infection is higher in children less than ten years of age and female categories. The significance of bacterial infection between male and female is relatively weak. After the preliminary characterization, only 97 (43%) were suspected to be </w:t>
      </w:r>
      <w:r w:rsidRPr="000A0D3C">
        <w:rPr>
          <w:rFonts w:ascii="Arial" w:hAnsi="Arial" w:cs="Arial"/>
          <w:i/>
          <w:iCs/>
          <w:sz w:val="20"/>
          <w:szCs w:val="20"/>
        </w:rPr>
        <w:t>Shigella</w:t>
      </w:r>
      <w:r w:rsidRPr="000A0D3C">
        <w:rPr>
          <w:rFonts w:ascii="Arial" w:hAnsi="Arial" w:cs="Arial"/>
          <w:sz w:val="20"/>
          <w:szCs w:val="20"/>
        </w:rPr>
        <w:t xml:space="preserve"> species, 27% </w:t>
      </w:r>
      <w:r w:rsidRPr="000A0D3C">
        <w:rPr>
          <w:rFonts w:ascii="Arial" w:hAnsi="Arial" w:cs="Arial"/>
          <w:i/>
          <w:iCs/>
          <w:sz w:val="20"/>
          <w:szCs w:val="20"/>
        </w:rPr>
        <w:t>Escherichia coli</w:t>
      </w:r>
      <w:r w:rsidRPr="000A0D3C">
        <w:rPr>
          <w:rFonts w:ascii="Arial" w:hAnsi="Arial" w:cs="Arial"/>
          <w:sz w:val="20"/>
          <w:szCs w:val="20"/>
        </w:rPr>
        <w:t xml:space="preserve">, 28% </w:t>
      </w:r>
      <w:r w:rsidRPr="000A0D3C">
        <w:rPr>
          <w:rFonts w:ascii="Arial" w:hAnsi="Arial" w:cs="Arial"/>
          <w:i/>
          <w:iCs/>
          <w:sz w:val="20"/>
          <w:szCs w:val="20"/>
        </w:rPr>
        <w:t>Salmonella</w:t>
      </w:r>
      <w:r w:rsidRPr="000A0D3C">
        <w:rPr>
          <w:rFonts w:ascii="Arial" w:hAnsi="Arial" w:cs="Arial"/>
          <w:sz w:val="20"/>
          <w:szCs w:val="20"/>
        </w:rPr>
        <w:t xml:space="preserve"> species and 2% S</w:t>
      </w:r>
      <w:r w:rsidRPr="000A0D3C">
        <w:rPr>
          <w:rFonts w:ascii="Arial" w:hAnsi="Arial" w:cs="Arial"/>
          <w:i/>
          <w:iCs/>
          <w:sz w:val="20"/>
          <w:szCs w:val="20"/>
        </w:rPr>
        <w:t>taphylococcus</w:t>
      </w:r>
      <w:r w:rsidRPr="000A0D3C">
        <w:rPr>
          <w:rFonts w:ascii="Arial" w:hAnsi="Arial" w:cs="Arial"/>
          <w:sz w:val="20"/>
          <w:szCs w:val="20"/>
        </w:rPr>
        <w:t xml:space="preserve"> species. From 97 suspected shigella species, only 30 (29%) </w:t>
      </w:r>
      <w:r w:rsidRPr="000A0D3C">
        <w:rPr>
          <w:rFonts w:ascii="Arial" w:hAnsi="Arial" w:cs="Arial"/>
          <w:i/>
          <w:iCs/>
          <w:sz w:val="20"/>
          <w:szCs w:val="20"/>
        </w:rPr>
        <w:t>Shigella</w:t>
      </w:r>
      <w:r w:rsidRPr="000A0D3C">
        <w:rPr>
          <w:rFonts w:ascii="Arial" w:hAnsi="Arial" w:cs="Arial"/>
          <w:sz w:val="20"/>
          <w:szCs w:val="20"/>
        </w:rPr>
        <w:t xml:space="preserve"> species (</w:t>
      </w:r>
      <w:r w:rsidRPr="000A0D3C">
        <w:rPr>
          <w:rFonts w:ascii="Arial" w:hAnsi="Arial" w:cs="Arial"/>
          <w:i/>
          <w:iCs/>
          <w:sz w:val="20"/>
          <w:szCs w:val="20"/>
        </w:rPr>
        <w:t>Shigella flexneri</w:t>
      </w:r>
      <w:r w:rsidRPr="000A0D3C">
        <w:rPr>
          <w:rFonts w:ascii="Arial" w:hAnsi="Arial" w:cs="Arial"/>
          <w:sz w:val="20"/>
          <w:szCs w:val="20"/>
        </w:rPr>
        <w:t xml:space="preserve"> – 15, </w:t>
      </w:r>
      <w:r w:rsidRPr="000A0D3C">
        <w:rPr>
          <w:rFonts w:ascii="Arial" w:hAnsi="Arial" w:cs="Arial"/>
          <w:i/>
          <w:iCs/>
          <w:sz w:val="20"/>
          <w:szCs w:val="20"/>
        </w:rPr>
        <w:t>Shigella boydii</w:t>
      </w:r>
      <w:r w:rsidRPr="000A0D3C">
        <w:rPr>
          <w:rFonts w:ascii="Arial" w:hAnsi="Arial" w:cs="Arial"/>
          <w:sz w:val="20"/>
          <w:szCs w:val="20"/>
        </w:rPr>
        <w:t xml:space="preserve"> – 13 and </w:t>
      </w:r>
      <w:r w:rsidRPr="000A0D3C">
        <w:rPr>
          <w:rFonts w:ascii="Arial" w:hAnsi="Arial" w:cs="Arial"/>
          <w:i/>
          <w:iCs/>
          <w:sz w:val="20"/>
          <w:szCs w:val="20"/>
        </w:rPr>
        <w:t xml:space="preserve">Shigella </w:t>
      </w:r>
      <w:proofErr w:type="spellStart"/>
      <w:r w:rsidRPr="000A0D3C">
        <w:rPr>
          <w:rFonts w:ascii="Arial" w:hAnsi="Arial" w:cs="Arial"/>
          <w:i/>
          <w:iCs/>
          <w:sz w:val="20"/>
          <w:szCs w:val="20"/>
        </w:rPr>
        <w:t>sonnei</w:t>
      </w:r>
      <w:proofErr w:type="spellEnd"/>
      <w:r w:rsidRPr="000A0D3C">
        <w:rPr>
          <w:rFonts w:ascii="Arial" w:hAnsi="Arial" w:cs="Arial"/>
          <w:sz w:val="20"/>
          <w:szCs w:val="20"/>
        </w:rPr>
        <w:t xml:space="preserve"> – 2) confirmed (Table 1</w:t>
      </w:r>
      <w:r w:rsidR="007C5E7B">
        <w:rPr>
          <w:rFonts w:ascii="Arial" w:hAnsi="Arial" w:cs="Arial"/>
          <w:sz w:val="20"/>
          <w:szCs w:val="20"/>
        </w:rPr>
        <w:t xml:space="preserve"> &amp; 2</w:t>
      </w:r>
      <w:r w:rsidRPr="000A0D3C">
        <w:rPr>
          <w:rFonts w:ascii="Arial" w:hAnsi="Arial" w:cs="Arial"/>
          <w:sz w:val="20"/>
          <w:szCs w:val="20"/>
        </w:rPr>
        <w:t>).</w:t>
      </w:r>
    </w:p>
    <w:p w14:paraId="20C550F3" w14:textId="65F69236" w:rsidR="000A0D3C" w:rsidRPr="000A0D3C" w:rsidRDefault="000A0D3C" w:rsidP="000A0D3C">
      <w:pPr>
        <w:shd w:val="clear" w:color="auto" w:fill="FFFFFF"/>
        <w:spacing w:line="240" w:lineRule="auto"/>
        <w:jc w:val="both"/>
        <w:rPr>
          <w:rFonts w:ascii="Arial" w:hAnsi="Arial" w:cs="Arial"/>
          <w:sz w:val="20"/>
          <w:szCs w:val="20"/>
        </w:rPr>
      </w:pPr>
      <w:r w:rsidRPr="000A0D3C">
        <w:rPr>
          <w:rFonts w:ascii="Arial" w:hAnsi="Arial" w:cs="Arial"/>
          <w:sz w:val="20"/>
          <w:szCs w:val="20"/>
        </w:rPr>
        <w:t xml:space="preserve">The prevalence of </w:t>
      </w:r>
      <w:r w:rsidRPr="000A0D3C">
        <w:rPr>
          <w:rFonts w:ascii="Arial" w:hAnsi="Arial" w:cs="Arial"/>
          <w:i/>
          <w:iCs/>
          <w:sz w:val="20"/>
          <w:szCs w:val="20"/>
        </w:rPr>
        <w:t>Shigella</w:t>
      </w:r>
      <w:r w:rsidRPr="000A0D3C">
        <w:rPr>
          <w:rFonts w:ascii="Arial" w:hAnsi="Arial" w:cs="Arial"/>
          <w:sz w:val="20"/>
          <w:szCs w:val="20"/>
        </w:rPr>
        <w:t xml:space="preserve"> Isolated according to demographic distribution showed that children (0-10 years) have the highest percentage (30%) followed by 41-50 age group (16%), the age group 21-30, 31-40 and 51-60 share equal lowest number of isolates (2) each. Females (57%) showed slightly higher prevalence compared to males (43%) but the statistical differences are not significant (Figure 1). In all, three (3) serogroups were confirmed using Entero-system 18R making a total prevalence of 9% in the seroprevalence dominated by </w:t>
      </w:r>
      <w:r w:rsidRPr="000A0D3C">
        <w:rPr>
          <w:rFonts w:ascii="Arial" w:hAnsi="Arial" w:cs="Arial"/>
          <w:i/>
          <w:iCs/>
          <w:sz w:val="20"/>
          <w:szCs w:val="20"/>
        </w:rPr>
        <w:t>Shigella</w:t>
      </w:r>
      <w:r w:rsidRPr="000A0D3C">
        <w:rPr>
          <w:rFonts w:ascii="Arial" w:hAnsi="Arial" w:cs="Arial"/>
          <w:sz w:val="20"/>
          <w:szCs w:val="20"/>
        </w:rPr>
        <w:t xml:space="preserve"> </w:t>
      </w:r>
      <w:r w:rsidRPr="000A0D3C">
        <w:rPr>
          <w:rFonts w:ascii="Arial" w:hAnsi="Arial" w:cs="Arial"/>
          <w:i/>
          <w:iCs/>
          <w:sz w:val="20"/>
          <w:szCs w:val="20"/>
        </w:rPr>
        <w:t>flexneri</w:t>
      </w:r>
      <w:r w:rsidRPr="000A0D3C">
        <w:rPr>
          <w:rFonts w:ascii="Arial" w:hAnsi="Arial" w:cs="Arial"/>
          <w:sz w:val="20"/>
          <w:szCs w:val="20"/>
        </w:rPr>
        <w:t xml:space="preserve"> in the following proportion </w:t>
      </w:r>
      <w:r w:rsidRPr="000A0D3C">
        <w:rPr>
          <w:rFonts w:ascii="Arial" w:hAnsi="Arial" w:cs="Arial"/>
          <w:i/>
          <w:iCs/>
          <w:sz w:val="20"/>
          <w:szCs w:val="20"/>
        </w:rPr>
        <w:t>Shigella</w:t>
      </w:r>
      <w:r w:rsidRPr="000A0D3C">
        <w:rPr>
          <w:rFonts w:ascii="Arial" w:hAnsi="Arial" w:cs="Arial"/>
          <w:sz w:val="20"/>
          <w:szCs w:val="20"/>
        </w:rPr>
        <w:t xml:space="preserve"> </w:t>
      </w:r>
      <w:r w:rsidRPr="000A0D3C">
        <w:rPr>
          <w:rFonts w:ascii="Arial" w:hAnsi="Arial" w:cs="Arial"/>
          <w:i/>
          <w:iCs/>
          <w:sz w:val="20"/>
          <w:szCs w:val="20"/>
        </w:rPr>
        <w:t>flexneri</w:t>
      </w:r>
      <w:r w:rsidRPr="000A0D3C">
        <w:rPr>
          <w:rFonts w:ascii="Arial" w:hAnsi="Arial" w:cs="Arial"/>
          <w:sz w:val="20"/>
          <w:szCs w:val="20"/>
        </w:rPr>
        <w:t xml:space="preserve"> – 15 (50%), </w:t>
      </w:r>
      <w:r w:rsidRPr="000A0D3C">
        <w:rPr>
          <w:rFonts w:ascii="Arial" w:hAnsi="Arial" w:cs="Arial"/>
          <w:i/>
          <w:iCs/>
          <w:sz w:val="20"/>
          <w:szCs w:val="20"/>
        </w:rPr>
        <w:t>Shigella</w:t>
      </w:r>
      <w:r w:rsidRPr="000A0D3C">
        <w:rPr>
          <w:rFonts w:ascii="Arial" w:hAnsi="Arial" w:cs="Arial"/>
          <w:sz w:val="20"/>
          <w:szCs w:val="20"/>
        </w:rPr>
        <w:t xml:space="preserve"> </w:t>
      </w:r>
      <w:r w:rsidRPr="000A0D3C">
        <w:rPr>
          <w:rFonts w:ascii="Arial" w:hAnsi="Arial" w:cs="Arial"/>
          <w:i/>
          <w:iCs/>
          <w:sz w:val="20"/>
          <w:szCs w:val="20"/>
        </w:rPr>
        <w:t>boydii</w:t>
      </w:r>
      <w:r w:rsidRPr="000A0D3C">
        <w:rPr>
          <w:rFonts w:ascii="Arial" w:hAnsi="Arial" w:cs="Arial"/>
          <w:sz w:val="20"/>
          <w:szCs w:val="20"/>
        </w:rPr>
        <w:t xml:space="preserve"> – 15 (43%) and </w:t>
      </w:r>
      <w:r w:rsidRPr="000A0D3C">
        <w:rPr>
          <w:rFonts w:ascii="Arial" w:hAnsi="Arial" w:cs="Arial"/>
          <w:i/>
          <w:iCs/>
          <w:sz w:val="20"/>
          <w:szCs w:val="20"/>
        </w:rPr>
        <w:t>Shigella</w:t>
      </w:r>
      <w:r w:rsidRPr="000A0D3C">
        <w:rPr>
          <w:rFonts w:ascii="Arial" w:hAnsi="Arial" w:cs="Arial"/>
          <w:sz w:val="20"/>
          <w:szCs w:val="20"/>
        </w:rPr>
        <w:t xml:space="preserve"> </w:t>
      </w:r>
      <w:proofErr w:type="spellStart"/>
      <w:r w:rsidRPr="000A0D3C">
        <w:rPr>
          <w:rFonts w:ascii="Arial" w:hAnsi="Arial" w:cs="Arial"/>
          <w:i/>
          <w:iCs/>
          <w:sz w:val="20"/>
          <w:szCs w:val="20"/>
        </w:rPr>
        <w:t>Sonnei</w:t>
      </w:r>
      <w:proofErr w:type="spellEnd"/>
      <w:r w:rsidRPr="000A0D3C">
        <w:rPr>
          <w:rFonts w:ascii="Arial" w:hAnsi="Arial" w:cs="Arial"/>
          <w:sz w:val="20"/>
          <w:szCs w:val="20"/>
        </w:rPr>
        <w:t xml:space="preserve"> – 2 (7%). No </w:t>
      </w:r>
      <w:r w:rsidRPr="000A0D3C">
        <w:rPr>
          <w:rFonts w:ascii="Arial" w:hAnsi="Arial" w:cs="Arial"/>
          <w:i/>
          <w:iCs/>
          <w:sz w:val="20"/>
          <w:szCs w:val="20"/>
        </w:rPr>
        <w:t xml:space="preserve">Shigella </w:t>
      </w:r>
      <w:proofErr w:type="spellStart"/>
      <w:r w:rsidRPr="000A0D3C">
        <w:rPr>
          <w:rFonts w:ascii="Arial" w:hAnsi="Arial" w:cs="Arial"/>
          <w:i/>
          <w:iCs/>
          <w:sz w:val="20"/>
          <w:szCs w:val="20"/>
        </w:rPr>
        <w:t>dysenteriea</w:t>
      </w:r>
      <w:proofErr w:type="spellEnd"/>
      <w:r w:rsidRPr="000A0D3C">
        <w:rPr>
          <w:rFonts w:ascii="Arial" w:hAnsi="Arial" w:cs="Arial"/>
          <w:sz w:val="20"/>
          <w:szCs w:val="20"/>
        </w:rPr>
        <w:t xml:space="preserve"> was detected in this study (Figure 2).</w:t>
      </w:r>
    </w:p>
    <w:p w14:paraId="4CBF4F52" w14:textId="77777777" w:rsidR="000A0D3C" w:rsidRPr="000A0D3C" w:rsidRDefault="000A0D3C" w:rsidP="000A0D3C">
      <w:pPr>
        <w:shd w:val="clear" w:color="auto" w:fill="FFFFFF"/>
        <w:spacing w:line="240" w:lineRule="auto"/>
        <w:jc w:val="both"/>
        <w:rPr>
          <w:rFonts w:ascii="Arial" w:hAnsi="Arial" w:cs="Arial"/>
          <w:b/>
          <w:bCs/>
          <w:sz w:val="20"/>
          <w:szCs w:val="20"/>
        </w:rPr>
      </w:pPr>
      <w:r w:rsidRPr="000A0D3C">
        <w:rPr>
          <w:rFonts w:ascii="Arial" w:hAnsi="Arial" w:cs="Arial"/>
          <w:b/>
          <w:bCs/>
          <w:sz w:val="20"/>
          <w:szCs w:val="20"/>
        </w:rPr>
        <w:t>Table 1: Demographic Characteristics of the patients based on growth yield of samples collected</w:t>
      </w:r>
    </w:p>
    <w:tbl>
      <w:tblPr>
        <w:tblW w:w="9000" w:type="dxa"/>
        <w:tblCellMar>
          <w:left w:w="0" w:type="dxa"/>
          <w:right w:w="0" w:type="dxa"/>
        </w:tblCellMar>
        <w:tblLook w:val="04A0" w:firstRow="1" w:lastRow="0" w:firstColumn="1" w:lastColumn="0" w:noHBand="0" w:noVBand="1"/>
      </w:tblPr>
      <w:tblGrid>
        <w:gridCol w:w="1603"/>
        <w:gridCol w:w="1997"/>
        <w:gridCol w:w="2070"/>
        <w:gridCol w:w="1800"/>
        <w:gridCol w:w="1530"/>
      </w:tblGrid>
      <w:tr w:rsidR="000A0D3C" w:rsidRPr="000A0D3C" w14:paraId="49B1DA87" w14:textId="77777777" w:rsidTr="00891759">
        <w:trPr>
          <w:trHeight w:val="1243"/>
        </w:trPr>
        <w:tc>
          <w:tcPr>
            <w:tcW w:w="1603" w:type="dxa"/>
            <w:tcBorders>
              <w:top w:val="single" w:sz="8" w:space="0" w:color="000000"/>
              <w:left w:val="nil"/>
              <w:bottom w:val="single" w:sz="8" w:space="0" w:color="000000"/>
              <w:right w:val="nil"/>
            </w:tcBorders>
            <w:tcMar>
              <w:top w:w="15" w:type="dxa"/>
              <w:left w:w="108" w:type="dxa"/>
              <w:bottom w:w="0" w:type="dxa"/>
              <w:right w:w="108" w:type="dxa"/>
            </w:tcMar>
            <w:hideMark/>
          </w:tcPr>
          <w:p w14:paraId="6252DCD8" w14:textId="77777777" w:rsidR="000A0D3C" w:rsidRPr="000A0D3C" w:rsidRDefault="000A0D3C" w:rsidP="00891759">
            <w:pPr>
              <w:spacing w:line="240" w:lineRule="auto"/>
              <w:rPr>
                <w:rFonts w:ascii="Arial" w:eastAsia="Times New Roman" w:hAnsi="Arial" w:cs="Arial"/>
                <w:sz w:val="20"/>
                <w:szCs w:val="20"/>
              </w:rPr>
            </w:pPr>
            <w:r w:rsidRPr="000A0D3C">
              <w:rPr>
                <w:rFonts w:ascii="Arial" w:eastAsia="Calibri" w:hAnsi="Arial" w:cs="Arial"/>
                <w:b/>
                <w:bCs/>
                <w:color w:val="000000"/>
                <w:sz w:val="20"/>
                <w:szCs w:val="20"/>
              </w:rPr>
              <w:t>Demographic Variables</w:t>
            </w:r>
          </w:p>
        </w:tc>
        <w:tc>
          <w:tcPr>
            <w:tcW w:w="1997" w:type="dxa"/>
            <w:tcBorders>
              <w:top w:val="single" w:sz="8" w:space="0" w:color="000000"/>
              <w:left w:val="nil"/>
              <w:bottom w:val="single" w:sz="8" w:space="0" w:color="000000"/>
              <w:right w:val="nil"/>
            </w:tcBorders>
            <w:tcMar>
              <w:top w:w="15" w:type="dxa"/>
              <w:left w:w="108" w:type="dxa"/>
              <w:bottom w:w="0" w:type="dxa"/>
              <w:right w:w="108" w:type="dxa"/>
            </w:tcMar>
            <w:hideMark/>
          </w:tcPr>
          <w:p w14:paraId="1FEF456E" w14:textId="77777777" w:rsidR="000A0D3C" w:rsidRPr="000A0D3C" w:rsidRDefault="000A0D3C" w:rsidP="00891759">
            <w:pPr>
              <w:spacing w:line="240" w:lineRule="auto"/>
              <w:rPr>
                <w:rFonts w:ascii="Arial" w:eastAsia="Times New Roman" w:hAnsi="Arial" w:cs="Arial"/>
                <w:sz w:val="20"/>
                <w:szCs w:val="20"/>
              </w:rPr>
            </w:pPr>
            <w:r w:rsidRPr="000A0D3C">
              <w:rPr>
                <w:rFonts w:ascii="Arial" w:eastAsia="Calibri" w:hAnsi="Arial" w:cs="Arial"/>
                <w:b/>
                <w:bCs/>
                <w:color w:val="000000"/>
                <w:sz w:val="20"/>
                <w:szCs w:val="20"/>
              </w:rPr>
              <w:t>No. of Samples Collected (n=324)</w:t>
            </w:r>
          </w:p>
        </w:tc>
        <w:tc>
          <w:tcPr>
            <w:tcW w:w="2070" w:type="dxa"/>
            <w:tcBorders>
              <w:top w:val="single" w:sz="8" w:space="0" w:color="000000"/>
              <w:left w:val="nil"/>
              <w:bottom w:val="single" w:sz="8" w:space="0" w:color="000000"/>
              <w:right w:val="nil"/>
            </w:tcBorders>
            <w:tcMar>
              <w:top w:w="15" w:type="dxa"/>
              <w:left w:w="108" w:type="dxa"/>
              <w:bottom w:w="0" w:type="dxa"/>
              <w:right w:w="108" w:type="dxa"/>
            </w:tcMar>
            <w:hideMark/>
          </w:tcPr>
          <w:p w14:paraId="39474336" w14:textId="77777777" w:rsidR="000A0D3C" w:rsidRPr="000A0D3C" w:rsidRDefault="000A0D3C" w:rsidP="00891759">
            <w:pPr>
              <w:spacing w:line="240" w:lineRule="auto"/>
              <w:rPr>
                <w:rFonts w:ascii="Arial" w:eastAsia="Times New Roman" w:hAnsi="Arial" w:cs="Arial"/>
                <w:sz w:val="20"/>
                <w:szCs w:val="20"/>
              </w:rPr>
            </w:pPr>
            <w:r w:rsidRPr="000A0D3C">
              <w:rPr>
                <w:rFonts w:ascii="Arial" w:eastAsia="Calibri" w:hAnsi="Arial" w:cs="Arial"/>
                <w:b/>
                <w:bCs/>
                <w:color w:val="000000"/>
                <w:sz w:val="20"/>
                <w:szCs w:val="20"/>
              </w:rPr>
              <w:t>No. (%) samples with Positive Growth (n=228)</w:t>
            </w:r>
          </w:p>
        </w:tc>
        <w:tc>
          <w:tcPr>
            <w:tcW w:w="1800" w:type="dxa"/>
            <w:tcBorders>
              <w:top w:val="single" w:sz="8" w:space="0" w:color="000000"/>
              <w:left w:val="nil"/>
              <w:bottom w:val="single" w:sz="8" w:space="0" w:color="000000"/>
              <w:right w:val="nil"/>
            </w:tcBorders>
            <w:tcMar>
              <w:top w:w="15" w:type="dxa"/>
              <w:left w:w="108" w:type="dxa"/>
              <w:bottom w:w="0" w:type="dxa"/>
              <w:right w:w="108" w:type="dxa"/>
            </w:tcMar>
            <w:hideMark/>
          </w:tcPr>
          <w:p w14:paraId="7DEA3592" w14:textId="77777777" w:rsidR="000A0D3C" w:rsidRPr="000A0D3C" w:rsidRDefault="000A0D3C" w:rsidP="00891759">
            <w:pPr>
              <w:spacing w:line="240" w:lineRule="auto"/>
              <w:rPr>
                <w:rFonts w:ascii="Arial" w:eastAsia="Times New Roman" w:hAnsi="Arial" w:cs="Arial"/>
                <w:b/>
                <w:bCs/>
                <w:sz w:val="20"/>
                <w:szCs w:val="20"/>
              </w:rPr>
            </w:pPr>
            <w:r w:rsidRPr="000A0D3C">
              <w:rPr>
                <w:rFonts w:ascii="Arial" w:eastAsia="Calibri" w:hAnsi="Arial" w:cs="Arial"/>
                <w:b/>
                <w:bCs/>
                <w:color w:val="000000"/>
                <w:sz w:val="20"/>
                <w:szCs w:val="20"/>
              </w:rPr>
              <w:t>Number (%)</w:t>
            </w:r>
          </w:p>
          <w:p w14:paraId="1D1622C5" w14:textId="77777777" w:rsidR="000A0D3C" w:rsidRPr="000A0D3C" w:rsidRDefault="000A0D3C" w:rsidP="00891759">
            <w:pPr>
              <w:spacing w:line="240" w:lineRule="auto"/>
              <w:rPr>
                <w:rFonts w:ascii="Arial" w:eastAsia="Times New Roman" w:hAnsi="Arial" w:cs="Arial"/>
                <w:b/>
                <w:bCs/>
                <w:sz w:val="20"/>
                <w:szCs w:val="20"/>
              </w:rPr>
            </w:pPr>
            <w:r w:rsidRPr="000A0D3C">
              <w:rPr>
                <w:rFonts w:ascii="Arial" w:eastAsia="Times New Roman" w:hAnsi="Arial" w:cs="Arial"/>
                <w:b/>
                <w:bCs/>
                <w:i/>
                <w:iCs/>
                <w:sz w:val="20"/>
                <w:szCs w:val="20"/>
              </w:rPr>
              <w:t>Shigella</w:t>
            </w:r>
            <w:r w:rsidRPr="000A0D3C">
              <w:rPr>
                <w:rFonts w:ascii="Arial" w:eastAsia="Times New Roman" w:hAnsi="Arial" w:cs="Arial"/>
                <w:b/>
                <w:bCs/>
                <w:sz w:val="20"/>
                <w:szCs w:val="20"/>
              </w:rPr>
              <w:t xml:space="preserve"> Isolates (n=30)</w:t>
            </w:r>
          </w:p>
        </w:tc>
        <w:tc>
          <w:tcPr>
            <w:tcW w:w="1530" w:type="dxa"/>
            <w:tcBorders>
              <w:top w:val="single" w:sz="8" w:space="0" w:color="000000"/>
              <w:left w:val="nil"/>
              <w:bottom w:val="single" w:sz="8" w:space="0" w:color="000000"/>
              <w:right w:val="nil"/>
            </w:tcBorders>
            <w:tcMar>
              <w:top w:w="15" w:type="dxa"/>
              <w:left w:w="108" w:type="dxa"/>
              <w:bottom w:w="0" w:type="dxa"/>
              <w:right w:w="108" w:type="dxa"/>
            </w:tcMar>
            <w:hideMark/>
          </w:tcPr>
          <w:p w14:paraId="75409570"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b/>
                <w:bCs/>
                <w:color w:val="000000"/>
                <w:sz w:val="20"/>
                <w:szCs w:val="20"/>
              </w:rPr>
              <w:t>P – value</w:t>
            </w:r>
          </w:p>
        </w:tc>
      </w:tr>
      <w:tr w:rsidR="000A0D3C" w:rsidRPr="000A0D3C" w14:paraId="20DEC5AA" w14:textId="77777777" w:rsidTr="00891759">
        <w:trPr>
          <w:trHeight w:val="460"/>
        </w:trPr>
        <w:tc>
          <w:tcPr>
            <w:tcW w:w="1603" w:type="dxa"/>
            <w:tcBorders>
              <w:top w:val="single" w:sz="8" w:space="0" w:color="000000"/>
              <w:left w:val="nil"/>
              <w:bottom w:val="nil"/>
              <w:right w:val="nil"/>
            </w:tcBorders>
            <w:tcMar>
              <w:top w:w="15" w:type="dxa"/>
              <w:left w:w="108" w:type="dxa"/>
              <w:bottom w:w="0" w:type="dxa"/>
              <w:right w:w="108" w:type="dxa"/>
            </w:tcMar>
            <w:hideMark/>
          </w:tcPr>
          <w:p w14:paraId="47195C29"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b/>
                <w:bCs/>
                <w:color w:val="000000"/>
                <w:sz w:val="20"/>
                <w:szCs w:val="20"/>
              </w:rPr>
              <w:t>Age (Years)</w:t>
            </w:r>
          </w:p>
        </w:tc>
        <w:tc>
          <w:tcPr>
            <w:tcW w:w="1997" w:type="dxa"/>
            <w:tcBorders>
              <w:top w:val="single" w:sz="8" w:space="0" w:color="000000"/>
              <w:left w:val="nil"/>
              <w:bottom w:val="nil"/>
              <w:right w:val="nil"/>
            </w:tcBorders>
            <w:tcMar>
              <w:top w:w="15" w:type="dxa"/>
              <w:left w:w="108" w:type="dxa"/>
              <w:bottom w:w="0" w:type="dxa"/>
              <w:right w:w="108" w:type="dxa"/>
            </w:tcMar>
            <w:hideMark/>
          </w:tcPr>
          <w:p w14:paraId="32F1790C" w14:textId="77777777" w:rsidR="000A0D3C" w:rsidRPr="000A0D3C" w:rsidRDefault="000A0D3C" w:rsidP="00891759">
            <w:pPr>
              <w:spacing w:line="240" w:lineRule="auto"/>
              <w:jc w:val="both"/>
              <w:rPr>
                <w:rFonts w:ascii="Arial" w:eastAsia="Times New Roman" w:hAnsi="Arial" w:cs="Arial"/>
                <w:sz w:val="20"/>
                <w:szCs w:val="20"/>
              </w:rPr>
            </w:pPr>
          </w:p>
        </w:tc>
        <w:tc>
          <w:tcPr>
            <w:tcW w:w="2070" w:type="dxa"/>
            <w:tcBorders>
              <w:top w:val="single" w:sz="8" w:space="0" w:color="000000"/>
              <w:left w:val="nil"/>
              <w:bottom w:val="nil"/>
              <w:right w:val="nil"/>
            </w:tcBorders>
            <w:tcMar>
              <w:top w:w="15" w:type="dxa"/>
              <w:left w:w="108" w:type="dxa"/>
              <w:bottom w:w="0" w:type="dxa"/>
              <w:right w:w="108" w:type="dxa"/>
            </w:tcMar>
            <w:hideMark/>
          </w:tcPr>
          <w:p w14:paraId="74BD8744" w14:textId="77777777" w:rsidR="000A0D3C" w:rsidRPr="000A0D3C" w:rsidRDefault="000A0D3C" w:rsidP="00891759">
            <w:pPr>
              <w:spacing w:line="240" w:lineRule="auto"/>
              <w:jc w:val="both"/>
              <w:rPr>
                <w:rFonts w:ascii="Arial" w:eastAsia="Times New Roman" w:hAnsi="Arial" w:cs="Arial"/>
                <w:sz w:val="20"/>
                <w:szCs w:val="20"/>
              </w:rPr>
            </w:pPr>
          </w:p>
        </w:tc>
        <w:tc>
          <w:tcPr>
            <w:tcW w:w="1800" w:type="dxa"/>
            <w:tcBorders>
              <w:top w:val="single" w:sz="8" w:space="0" w:color="000000"/>
              <w:left w:val="nil"/>
              <w:bottom w:val="nil"/>
              <w:right w:val="nil"/>
            </w:tcBorders>
            <w:tcMar>
              <w:top w:w="15" w:type="dxa"/>
              <w:left w:w="108" w:type="dxa"/>
              <w:bottom w:w="0" w:type="dxa"/>
              <w:right w:w="108" w:type="dxa"/>
            </w:tcMar>
            <w:hideMark/>
          </w:tcPr>
          <w:p w14:paraId="25FB279A" w14:textId="77777777" w:rsidR="000A0D3C" w:rsidRPr="000A0D3C" w:rsidRDefault="000A0D3C" w:rsidP="00891759">
            <w:pPr>
              <w:spacing w:line="240" w:lineRule="auto"/>
              <w:jc w:val="center"/>
              <w:rPr>
                <w:rFonts w:ascii="Arial" w:eastAsia="Times New Roman" w:hAnsi="Arial" w:cs="Arial"/>
                <w:sz w:val="20"/>
                <w:szCs w:val="20"/>
              </w:rPr>
            </w:pPr>
          </w:p>
        </w:tc>
        <w:tc>
          <w:tcPr>
            <w:tcW w:w="1530" w:type="dxa"/>
            <w:tcBorders>
              <w:top w:val="single" w:sz="8" w:space="0" w:color="000000"/>
              <w:left w:val="nil"/>
              <w:bottom w:val="nil"/>
              <w:right w:val="nil"/>
            </w:tcBorders>
            <w:tcMar>
              <w:top w:w="15" w:type="dxa"/>
              <w:left w:w="108" w:type="dxa"/>
              <w:bottom w:w="0" w:type="dxa"/>
              <w:right w:w="108" w:type="dxa"/>
            </w:tcMar>
            <w:hideMark/>
          </w:tcPr>
          <w:p w14:paraId="2F2B0800" w14:textId="77777777" w:rsidR="000A0D3C" w:rsidRPr="000A0D3C" w:rsidRDefault="000A0D3C" w:rsidP="00891759">
            <w:pPr>
              <w:spacing w:after="0" w:line="240" w:lineRule="auto"/>
              <w:jc w:val="both"/>
              <w:rPr>
                <w:rFonts w:ascii="Arial" w:eastAsia="Times New Roman" w:hAnsi="Arial" w:cs="Arial"/>
                <w:sz w:val="20"/>
                <w:szCs w:val="20"/>
              </w:rPr>
            </w:pPr>
          </w:p>
        </w:tc>
      </w:tr>
      <w:tr w:rsidR="000A0D3C" w:rsidRPr="000A0D3C" w14:paraId="6CE8051F" w14:textId="77777777" w:rsidTr="00891759">
        <w:trPr>
          <w:trHeight w:val="336"/>
        </w:trPr>
        <w:tc>
          <w:tcPr>
            <w:tcW w:w="1603" w:type="dxa"/>
            <w:tcBorders>
              <w:top w:val="nil"/>
              <w:left w:val="nil"/>
              <w:bottom w:val="nil"/>
              <w:right w:val="nil"/>
            </w:tcBorders>
            <w:tcMar>
              <w:top w:w="15" w:type="dxa"/>
              <w:left w:w="108" w:type="dxa"/>
              <w:bottom w:w="0" w:type="dxa"/>
              <w:right w:w="108" w:type="dxa"/>
            </w:tcMar>
            <w:vAlign w:val="bottom"/>
            <w:hideMark/>
          </w:tcPr>
          <w:p w14:paraId="1D51C02F"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Times New Roman" w:hAnsi="Arial" w:cs="Arial"/>
                <w:color w:val="000000"/>
                <w:sz w:val="20"/>
                <w:szCs w:val="20"/>
              </w:rPr>
              <w:t>0-10</w:t>
            </w:r>
          </w:p>
        </w:tc>
        <w:tc>
          <w:tcPr>
            <w:tcW w:w="1997" w:type="dxa"/>
            <w:tcBorders>
              <w:top w:val="nil"/>
              <w:left w:val="nil"/>
              <w:bottom w:val="nil"/>
              <w:right w:val="nil"/>
            </w:tcBorders>
            <w:tcMar>
              <w:top w:w="15" w:type="dxa"/>
              <w:left w:w="108" w:type="dxa"/>
              <w:bottom w:w="0" w:type="dxa"/>
              <w:right w:w="108" w:type="dxa"/>
            </w:tcMar>
            <w:hideMark/>
          </w:tcPr>
          <w:p w14:paraId="6446921B"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126</w:t>
            </w:r>
          </w:p>
        </w:tc>
        <w:tc>
          <w:tcPr>
            <w:tcW w:w="2070" w:type="dxa"/>
            <w:tcBorders>
              <w:top w:val="nil"/>
              <w:left w:val="nil"/>
              <w:bottom w:val="nil"/>
              <w:right w:val="nil"/>
            </w:tcBorders>
            <w:tcMar>
              <w:top w:w="15" w:type="dxa"/>
              <w:left w:w="108" w:type="dxa"/>
              <w:bottom w:w="0" w:type="dxa"/>
              <w:right w:w="108" w:type="dxa"/>
            </w:tcMar>
            <w:hideMark/>
          </w:tcPr>
          <w:p w14:paraId="025FF725"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110 (87.30)</w:t>
            </w:r>
          </w:p>
        </w:tc>
        <w:tc>
          <w:tcPr>
            <w:tcW w:w="1800" w:type="dxa"/>
            <w:tcBorders>
              <w:top w:val="nil"/>
              <w:left w:val="nil"/>
              <w:bottom w:val="nil"/>
              <w:right w:val="nil"/>
            </w:tcBorders>
            <w:tcMar>
              <w:top w:w="15" w:type="dxa"/>
              <w:left w:w="108" w:type="dxa"/>
              <w:bottom w:w="0" w:type="dxa"/>
              <w:right w:w="108" w:type="dxa"/>
            </w:tcMar>
            <w:hideMark/>
          </w:tcPr>
          <w:p w14:paraId="3698F80B" w14:textId="77777777" w:rsidR="000A0D3C" w:rsidRPr="000A0D3C" w:rsidRDefault="000A0D3C" w:rsidP="00891759">
            <w:pPr>
              <w:spacing w:line="240" w:lineRule="auto"/>
              <w:jc w:val="center"/>
              <w:rPr>
                <w:rFonts w:ascii="Arial" w:eastAsia="Times New Roman" w:hAnsi="Arial" w:cs="Arial"/>
                <w:sz w:val="20"/>
                <w:szCs w:val="20"/>
              </w:rPr>
            </w:pPr>
            <w:r w:rsidRPr="000A0D3C">
              <w:rPr>
                <w:rFonts w:ascii="Arial" w:eastAsia="Times New Roman" w:hAnsi="Arial" w:cs="Arial"/>
                <w:sz w:val="20"/>
                <w:szCs w:val="20"/>
              </w:rPr>
              <w:t xml:space="preserve"> 09 (30)</w:t>
            </w:r>
          </w:p>
        </w:tc>
        <w:tc>
          <w:tcPr>
            <w:tcW w:w="1530" w:type="dxa"/>
            <w:tcBorders>
              <w:top w:val="nil"/>
              <w:left w:val="nil"/>
              <w:bottom w:val="nil"/>
              <w:right w:val="nil"/>
            </w:tcBorders>
            <w:tcMar>
              <w:top w:w="15" w:type="dxa"/>
              <w:left w:w="108" w:type="dxa"/>
              <w:bottom w:w="0" w:type="dxa"/>
              <w:right w:w="108" w:type="dxa"/>
            </w:tcMar>
            <w:hideMark/>
          </w:tcPr>
          <w:p w14:paraId="2570A148" w14:textId="77777777" w:rsidR="000A0D3C" w:rsidRPr="000A0D3C" w:rsidRDefault="000A0D3C" w:rsidP="00891759">
            <w:pPr>
              <w:spacing w:after="0" w:line="240" w:lineRule="auto"/>
              <w:jc w:val="both"/>
              <w:rPr>
                <w:rFonts w:ascii="Arial" w:eastAsia="Times New Roman" w:hAnsi="Arial" w:cs="Arial"/>
                <w:sz w:val="20"/>
                <w:szCs w:val="20"/>
              </w:rPr>
            </w:pPr>
          </w:p>
        </w:tc>
      </w:tr>
      <w:tr w:rsidR="000A0D3C" w:rsidRPr="000A0D3C" w14:paraId="74E2E66D" w14:textId="77777777" w:rsidTr="00891759">
        <w:trPr>
          <w:trHeight w:val="426"/>
        </w:trPr>
        <w:tc>
          <w:tcPr>
            <w:tcW w:w="1603" w:type="dxa"/>
            <w:tcBorders>
              <w:top w:val="nil"/>
              <w:left w:val="nil"/>
              <w:bottom w:val="nil"/>
              <w:right w:val="nil"/>
            </w:tcBorders>
            <w:tcMar>
              <w:top w:w="15" w:type="dxa"/>
              <w:left w:w="108" w:type="dxa"/>
              <w:bottom w:w="0" w:type="dxa"/>
              <w:right w:w="108" w:type="dxa"/>
            </w:tcMar>
            <w:vAlign w:val="bottom"/>
            <w:hideMark/>
          </w:tcPr>
          <w:p w14:paraId="1C19586C"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Times New Roman" w:hAnsi="Arial" w:cs="Arial"/>
                <w:color w:val="000000"/>
                <w:sz w:val="20"/>
                <w:szCs w:val="20"/>
              </w:rPr>
              <w:t>11-20</w:t>
            </w:r>
          </w:p>
        </w:tc>
        <w:tc>
          <w:tcPr>
            <w:tcW w:w="1997" w:type="dxa"/>
            <w:tcBorders>
              <w:top w:val="nil"/>
              <w:left w:val="nil"/>
              <w:bottom w:val="nil"/>
              <w:right w:val="nil"/>
            </w:tcBorders>
            <w:tcMar>
              <w:top w:w="15" w:type="dxa"/>
              <w:left w:w="108" w:type="dxa"/>
              <w:bottom w:w="0" w:type="dxa"/>
              <w:right w:w="108" w:type="dxa"/>
            </w:tcMar>
            <w:hideMark/>
          </w:tcPr>
          <w:p w14:paraId="1361D8EA"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64</w:t>
            </w:r>
          </w:p>
        </w:tc>
        <w:tc>
          <w:tcPr>
            <w:tcW w:w="2070" w:type="dxa"/>
            <w:tcBorders>
              <w:top w:val="nil"/>
              <w:left w:val="nil"/>
              <w:bottom w:val="nil"/>
              <w:right w:val="nil"/>
            </w:tcBorders>
            <w:tcMar>
              <w:top w:w="15" w:type="dxa"/>
              <w:left w:w="108" w:type="dxa"/>
              <w:bottom w:w="0" w:type="dxa"/>
              <w:right w:w="108" w:type="dxa"/>
            </w:tcMar>
            <w:hideMark/>
          </w:tcPr>
          <w:p w14:paraId="2BCB4CE5"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40 (62.50)</w:t>
            </w:r>
          </w:p>
        </w:tc>
        <w:tc>
          <w:tcPr>
            <w:tcW w:w="1800" w:type="dxa"/>
            <w:tcBorders>
              <w:top w:val="nil"/>
              <w:left w:val="nil"/>
              <w:bottom w:val="nil"/>
              <w:right w:val="nil"/>
            </w:tcBorders>
            <w:tcMar>
              <w:top w:w="15" w:type="dxa"/>
              <w:left w:w="108" w:type="dxa"/>
              <w:bottom w:w="0" w:type="dxa"/>
              <w:right w:w="108" w:type="dxa"/>
            </w:tcMar>
            <w:hideMark/>
          </w:tcPr>
          <w:p w14:paraId="3151B666" w14:textId="77777777" w:rsidR="000A0D3C" w:rsidRPr="000A0D3C" w:rsidRDefault="000A0D3C" w:rsidP="00891759">
            <w:pPr>
              <w:spacing w:line="240" w:lineRule="auto"/>
              <w:jc w:val="center"/>
              <w:rPr>
                <w:rFonts w:ascii="Arial" w:eastAsia="Times New Roman" w:hAnsi="Arial" w:cs="Arial"/>
                <w:sz w:val="20"/>
                <w:szCs w:val="20"/>
              </w:rPr>
            </w:pPr>
            <w:r w:rsidRPr="000A0D3C">
              <w:rPr>
                <w:rFonts w:ascii="Arial" w:eastAsia="Times New Roman" w:hAnsi="Arial" w:cs="Arial"/>
                <w:sz w:val="20"/>
                <w:szCs w:val="20"/>
              </w:rPr>
              <w:t xml:space="preserve"> 03 (10)</w:t>
            </w:r>
          </w:p>
        </w:tc>
        <w:tc>
          <w:tcPr>
            <w:tcW w:w="1530" w:type="dxa"/>
            <w:tcBorders>
              <w:top w:val="nil"/>
              <w:left w:val="nil"/>
              <w:bottom w:val="nil"/>
              <w:right w:val="nil"/>
            </w:tcBorders>
            <w:tcMar>
              <w:top w:w="15" w:type="dxa"/>
              <w:left w:w="108" w:type="dxa"/>
              <w:bottom w:w="0" w:type="dxa"/>
              <w:right w:w="108" w:type="dxa"/>
            </w:tcMar>
            <w:hideMark/>
          </w:tcPr>
          <w:p w14:paraId="26CF2C4A" w14:textId="77777777" w:rsidR="000A0D3C" w:rsidRPr="000A0D3C" w:rsidRDefault="000A0D3C" w:rsidP="00891759">
            <w:pPr>
              <w:spacing w:after="0" w:line="240" w:lineRule="auto"/>
              <w:jc w:val="both"/>
              <w:rPr>
                <w:rFonts w:ascii="Arial" w:eastAsia="Times New Roman" w:hAnsi="Arial" w:cs="Arial"/>
                <w:sz w:val="20"/>
                <w:szCs w:val="20"/>
              </w:rPr>
            </w:pPr>
          </w:p>
        </w:tc>
      </w:tr>
      <w:tr w:rsidR="000A0D3C" w:rsidRPr="000A0D3C" w14:paraId="08E21814" w14:textId="77777777" w:rsidTr="00891759">
        <w:trPr>
          <w:trHeight w:val="354"/>
        </w:trPr>
        <w:tc>
          <w:tcPr>
            <w:tcW w:w="1603" w:type="dxa"/>
            <w:tcBorders>
              <w:top w:val="nil"/>
              <w:left w:val="nil"/>
              <w:bottom w:val="nil"/>
              <w:right w:val="nil"/>
            </w:tcBorders>
            <w:tcMar>
              <w:top w:w="15" w:type="dxa"/>
              <w:left w:w="108" w:type="dxa"/>
              <w:bottom w:w="0" w:type="dxa"/>
              <w:right w:w="108" w:type="dxa"/>
            </w:tcMar>
            <w:vAlign w:val="bottom"/>
            <w:hideMark/>
          </w:tcPr>
          <w:p w14:paraId="3FAED1BE"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Times New Roman" w:hAnsi="Arial" w:cs="Arial"/>
                <w:color w:val="000000"/>
                <w:sz w:val="20"/>
                <w:szCs w:val="20"/>
              </w:rPr>
              <w:t>21-30</w:t>
            </w:r>
          </w:p>
        </w:tc>
        <w:tc>
          <w:tcPr>
            <w:tcW w:w="1997" w:type="dxa"/>
            <w:tcBorders>
              <w:top w:val="nil"/>
              <w:left w:val="nil"/>
              <w:bottom w:val="nil"/>
              <w:right w:val="nil"/>
            </w:tcBorders>
            <w:tcMar>
              <w:top w:w="15" w:type="dxa"/>
              <w:left w:w="108" w:type="dxa"/>
              <w:bottom w:w="0" w:type="dxa"/>
              <w:right w:w="108" w:type="dxa"/>
            </w:tcMar>
            <w:hideMark/>
          </w:tcPr>
          <w:p w14:paraId="30B14077"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45</w:t>
            </w:r>
          </w:p>
        </w:tc>
        <w:tc>
          <w:tcPr>
            <w:tcW w:w="2070" w:type="dxa"/>
            <w:tcBorders>
              <w:top w:val="nil"/>
              <w:left w:val="nil"/>
              <w:bottom w:val="nil"/>
              <w:right w:val="nil"/>
            </w:tcBorders>
            <w:tcMar>
              <w:top w:w="15" w:type="dxa"/>
              <w:left w:w="108" w:type="dxa"/>
              <w:bottom w:w="0" w:type="dxa"/>
              <w:right w:w="108" w:type="dxa"/>
            </w:tcMar>
            <w:hideMark/>
          </w:tcPr>
          <w:p w14:paraId="1B02D1ED"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17 (37.78)</w:t>
            </w:r>
          </w:p>
        </w:tc>
        <w:tc>
          <w:tcPr>
            <w:tcW w:w="1800" w:type="dxa"/>
            <w:tcBorders>
              <w:top w:val="nil"/>
              <w:left w:val="nil"/>
              <w:bottom w:val="nil"/>
              <w:right w:val="nil"/>
            </w:tcBorders>
            <w:tcMar>
              <w:top w:w="15" w:type="dxa"/>
              <w:left w:w="108" w:type="dxa"/>
              <w:bottom w:w="0" w:type="dxa"/>
              <w:right w:w="108" w:type="dxa"/>
            </w:tcMar>
            <w:hideMark/>
          </w:tcPr>
          <w:p w14:paraId="563C2985" w14:textId="77777777" w:rsidR="000A0D3C" w:rsidRPr="000A0D3C" w:rsidRDefault="000A0D3C" w:rsidP="00891759">
            <w:pPr>
              <w:spacing w:line="240" w:lineRule="auto"/>
              <w:jc w:val="center"/>
              <w:rPr>
                <w:rFonts w:ascii="Arial" w:eastAsia="Times New Roman" w:hAnsi="Arial" w:cs="Arial"/>
                <w:sz w:val="20"/>
                <w:szCs w:val="20"/>
              </w:rPr>
            </w:pPr>
            <w:r w:rsidRPr="000A0D3C">
              <w:rPr>
                <w:rFonts w:ascii="Arial" w:eastAsia="Times New Roman" w:hAnsi="Arial" w:cs="Arial"/>
                <w:sz w:val="20"/>
                <w:szCs w:val="20"/>
              </w:rPr>
              <w:t>02 (7)</w:t>
            </w:r>
          </w:p>
        </w:tc>
        <w:tc>
          <w:tcPr>
            <w:tcW w:w="1530" w:type="dxa"/>
            <w:tcBorders>
              <w:top w:val="nil"/>
              <w:left w:val="nil"/>
              <w:bottom w:val="nil"/>
              <w:right w:val="nil"/>
            </w:tcBorders>
            <w:tcMar>
              <w:top w:w="15" w:type="dxa"/>
              <w:left w:w="108" w:type="dxa"/>
              <w:bottom w:w="0" w:type="dxa"/>
              <w:right w:w="108" w:type="dxa"/>
            </w:tcMar>
            <w:hideMark/>
          </w:tcPr>
          <w:p w14:paraId="5D11A48A"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 xml:space="preserve">9.6 </w:t>
            </w:r>
            <m:oMath>
              <m:sSup>
                <m:sSupPr>
                  <m:ctrlPr>
                    <w:rPr>
                      <w:rFonts w:ascii="Cambria Math" w:eastAsia="Calibri" w:hAnsi="Cambria Math" w:cs="Arial"/>
                      <w:i/>
                      <w:iCs/>
                      <w:color w:val="000000"/>
                      <w:sz w:val="20"/>
                      <w:szCs w:val="20"/>
                    </w:rPr>
                  </m:ctrlPr>
                </m:sSupPr>
                <m:e>
                  <m:r>
                    <w:rPr>
                      <w:rFonts w:ascii="Cambria Math" w:eastAsia="Calibri" w:hAnsi="Cambria Math" w:cs="Arial"/>
                      <w:color w:val="000000"/>
                      <w:sz w:val="20"/>
                      <w:szCs w:val="20"/>
                    </w:rPr>
                    <m:t>x 10</m:t>
                  </m:r>
                </m:e>
                <m:sup>
                  <m:r>
                    <w:rPr>
                      <w:rFonts w:ascii="Cambria Math" w:eastAsia="Calibri" w:hAnsi="Cambria Math" w:cs="Arial"/>
                      <w:color w:val="000000"/>
                      <w:sz w:val="20"/>
                      <w:szCs w:val="20"/>
                    </w:rPr>
                    <m:t>-82</m:t>
                  </m:r>
                </m:sup>
              </m:sSup>
            </m:oMath>
            <w:r w:rsidRPr="000A0D3C">
              <w:rPr>
                <w:rFonts w:ascii="Arial" w:eastAsia="Calibri" w:hAnsi="Arial" w:cs="Arial"/>
                <w:color w:val="000000"/>
                <w:sz w:val="20"/>
                <w:szCs w:val="20"/>
              </w:rPr>
              <w:t>*</w:t>
            </w:r>
          </w:p>
        </w:tc>
      </w:tr>
      <w:tr w:rsidR="000A0D3C" w:rsidRPr="000A0D3C" w14:paraId="34C80B88" w14:textId="77777777" w:rsidTr="00891759">
        <w:trPr>
          <w:trHeight w:val="336"/>
        </w:trPr>
        <w:tc>
          <w:tcPr>
            <w:tcW w:w="1603" w:type="dxa"/>
            <w:tcBorders>
              <w:top w:val="nil"/>
              <w:left w:val="nil"/>
              <w:bottom w:val="nil"/>
              <w:right w:val="nil"/>
            </w:tcBorders>
            <w:tcMar>
              <w:top w:w="15" w:type="dxa"/>
              <w:left w:w="108" w:type="dxa"/>
              <w:bottom w:w="0" w:type="dxa"/>
              <w:right w:w="108" w:type="dxa"/>
            </w:tcMar>
            <w:vAlign w:val="bottom"/>
            <w:hideMark/>
          </w:tcPr>
          <w:p w14:paraId="64C277DA"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Times New Roman" w:hAnsi="Arial" w:cs="Arial"/>
                <w:color w:val="000000"/>
                <w:sz w:val="20"/>
                <w:szCs w:val="20"/>
              </w:rPr>
              <w:t>31-40</w:t>
            </w:r>
          </w:p>
        </w:tc>
        <w:tc>
          <w:tcPr>
            <w:tcW w:w="1997" w:type="dxa"/>
            <w:tcBorders>
              <w:top w:val="nil"/>
              <w:left w:val="nil"/>
              <w:bottom w:val="nil"/>
              <w:right w:val="nil"/>
            </w:tcBorders>
            <w:tcMar>
              <w:top w:w="15" w:type="dxa"/>
              <w:left w:w="108" w:type="dxa"/>
              <w:bottom w:w="0" w:type="dxa"/>
              <w:right w:w="108" w:type="dxa"/>
            </w:tcMar>
            <w:hideMark/>
          </w:tcPr>
          <w:p w14:paraId="137CD611"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27</w:t>
            </w:r>
          </w:p>
        </w:tc>
        <w:tc>
          <w:tcPr>
            <w:tcW w:w="2070" w:type="dxa"/>
            <w:tcBorders>
              <w:top w:val="nil"/>
              <w:left w:val="nil"/>
              <w:bottom w:val="nil"/>
              <w:right w:val="nil"/>
            </w:tcBorders>
            <w:tcMar>
              <w:top w:w="15" w:type="dxa"/>
              <w:left w:w="108" w:type="dxa"/>
              <w:bottom w:w="0" w:type="dxa"/>
              <w:right w:w="108" w:type="dxa"/>
            </w:tcMar>
            <w:hideMark/>
          </w:tcPr>
          <w:p w14:paraId="372D04EC"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11 (40.74)</w:t>
            </w:r>
          </w:p>
        </w:tc>
        <w:tc>
          <w:tcPr>
            <w:tcW w:w="1800" w:type="dxa"/>
            <w:tcBorders>
              <w:top w:val="nil"/>
              <w:left w:val="nil"/>
              <w:bottom w:val="nil"/>
              <w:right w:val="nil"/>
            </w:tcBorders>
            <w:tcMar>
              <w:top w:w="15" w:type="dxa"/>
              <w:left w:w="108" w:type="dxa"/>
              <w:bottom w:w="0" w:type="dxa"/>
              <w:right w:w="108" w:type="dxa"/>
            </w:tcMar>
            <w:hideMark/>
          </w:tcPr>
          <w:p w14:paraId="552294CB" w14:textId="77777777" w:rsidR="000A0D3C" w:rsidRPr="000A0D3C" w:rsidRDefault="000A0D3C" w:rsidP="00891759">
            <w:pPr>
              <w:spacing w:line="240" w:lineRule="auto"/>
              <w:jc w:val="center"/>
              <w:rPr>
                <w:rFonts w:ascii="Arial" w:eastAsia="Times New Roman" w:hAnsi="Arial" w:cs="Arial"/>
                <w:sz w:val="20"/>
                <w:szCs w:val="20"/>
              </w:rPr>
            </w:pPr>
            <w:r w:rsidRPr="000A0D3C">
              <w:rPr>
                <w:rFonts w:ascii="Arial" w:eastAsia="Times New Roman" w:hAnsi="Arial" w:cs="Arial"/>
                <w:sz w:val="20"/>
                <w:szCs w:val="20"/>
              </w:rPr>
              <w:t>02 (7)</w:t>
            </w:r>
          </w:p>
        </w:tc>
        <w:tc>
          <w:tcPr>
            <w:tcW w:w="1530" w:type="dxa"/>
            <w:tcBorders>
              <w:top w:val="nil"/>
              <w:left w:val="nil"/>
              <w:bottom w:val="nil"/>
              <w:right w:val="nil"/>
            </w:tcBorders>
            <w:tcMar>
              <w:top w:w="15" w:type="dxa"/>
              <w:left w:w="108" w:type="dxa"/>
              <w:bottom w:w="0" w:type="dxa"/>
              <w:right w:w="108" w:type="dxa"/>
            </w:tcMar>
            <w:hideMark/>
          </w:tcPr>
          <w:p w14:paraId="2AB31F64" w14:textId="77777777" w:rsidR="000A0D3C" w:rsidRPr="000A0D3C" w:rsidRDefault="000A0D3C" w:rsidP="00891759">
            <w:pPr>
              <w:spacing w:after="0" w:line="240" w:lineRule="auto"/>
              <w:jc w:val="both"/>
              <w:rPr>
                <w:rFonts w:ascii="Arial" w:eastAsia="Times New Roman" w:hAnsi="Arial" w:cs="Arial"/>
                <w:sz w:val="20"/>
                <w:szCs w:val="20"/>
              </w:rPr>
            </w:pPr>
          </w:p>
        </w:tc>
      </w:tr>
      <w:tr w:rsidR="000A0D3C" w:rsidRPr="000A0D3C" w14:paraId="41B32189" w14:textId="77777777" w:rsidTr="00891759">
        <w:trPr>
          <w:trHeight w:val="327"/>
        </w:trPr>
        <w:tc>
          <w:tcPr>
            <w:tcW w:w="1603" w:type="dxa"/>
            <w:tcBorders>
              <w:top w:val="nil"/>
              <w:left w:val="nil"/>
              <w:bottom w:val="nil"/>
              <w:right w:val="nil"/>
            </w:tcBorders>
            <w:tcMar>
              <w:top w:w="15" w:type="dxa"/>
              <w:left w:w="108" w:type="dxa"/>
              <w:bottom w:w="0" w:type="dxa"/>
              <w:right w:w="108" w:type="dxa"/>
            </w:tcMar>
            <w:vAlign w:val="bottom"/>
            <w:hideMark/>
          </w:tcPr>
          <w:p w14:paraId="796F2FD4"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Times New Roman" w:hAnsi="Arial" w:cs="Arial"/>
                <w:color w:val="000000"/>
                <w:sz w:val="20"/>
                <w:szCs w:val="20"/>
              </w:rPr>
              <w:t>41-50</w:t>
            </w:r>
          </w:p>
        </w:tc>
        <w:tc>
          <w:tcPr>
            <w:tcW w:w="1997" w:type="dxa"/>
            <w:tcBorders>
              <w:top w:val="nil"/>
              <w:left w:val="nil"/>
              <w:bottom w:val="nil"/>
              <w:right w:val="nil"/>
            </w:tcBorders>
            <w:tcMar>
              <w:top w:w="15" w:type="dxa"/>
              <w:left w:w="108" w:type="dxa"/>
              <w:bottom w:w="0" w:type="dxa"/>
              <w:right w:w="108" w:type="dxa"/>
            </w:tcMar>
            <w:hideMark/>
          </w:tcPr>
          <w:p w14:paraId="398AC689"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22</w:t>
            </w:r>
          </w:p>
        </w:tc>
        <w:tc>
          <w:tcPr>
            <w:tcW w:w="2070" w:type="dxa"/>
            <w:tcBorders>
              <w:top w:val="nil"/>
              <w:left w:val="nil"/>
              <w:bottom w:val="nil"/>
              <w:right w:val="nil"/>
            </w:tcBorders>
            <w:tcMar>
              <w:top w:w="15" w:type="dxa"/>
              <w:left w:w="108" w:type="dxa"/>
              <w:bottom w:w="0" w:type="dxa"/>
              <w:right w:w="108" w:type="dxa"/>
            </w:tcMar>
            <w:hideMark/>
          </w:tcPr>
          <w:p w14:paraId="1BEF4C9D"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16 (72.72</w:t>
            </w:r>
          </w:p>
        </w:tc>
        <w:tc>
          <w:tcPr>
            <w:tcW w:w="1800" w:type="dxa"/>
            <w:tcBorders>
              <w:top w:val="nil"/>
              <w:left w:val="nil"/>
              <w:bottom w:val="nil"/>
              <w:right w:val="nil"/>
            </w:tcBorders>
            <w:tcMar>
              <w:top w:w="15" w:type="dxa"/>
              <w:left w:w="108" w:type="dxa"/>
              <w:bottom w:w="0" w:type="dxa"/>
              <w:right w:w="108" w:type="dxa"/>
            </w:tcMar>
            <w:hideMark/>
          </w:tcPr>
          <w:p w14:paraId="465AEA84" w14:textId="77777777" w:rsidR="000A0D3C" w:rsidRPr="000A0D3C" w:rsidRDefault="000A0D3C" w:rsidP="00891759">
            <w:pPr>
              <w:spacing w:line="240" w:lineRule="auto"/>
              <w:jc w:val="center"/>
              <w:rPr>
                <w:rFonts w:ascii="Arial" w:eastAsia="Times New Roman" w:hAnsi="Arial" w:cs="Arial"/>
                <w:sz w:val="20"/>
                <w:szCs w:val="20"/>
              </w:rPr>
            </w:pPr>
            <w:r w:rsidRPr="000A0D3C">
              <w:rPr>
                <w:rFonts w:ascii="Arial" w:eastAsia="Times New Roman" w:hAnsi="Arial" w:cs="Arial"/>
                <w:sz w:val="20"/>
                <w:szCs w:val="20"/>
              </w:rPr>
              <w:t xml:space="preserve">  05 (16)</w:t>
            </w:r>
          </w:p>
        </w:tc>
        <w:tc>
          <w:tcPr>
            <w:tcW w:w="1530" w:type="dxa"/>
            <w:tcBorders>
              <w:top w:val="nil"/>
              <w:left w:val="nil"/>
              <w:bottom w:val="nil"/>
              <w:right w:val="nil"/>
            </w:tcBorders>
            <w:tcMar>
              <w:top w:w="15" w:type="dxa"/>
              <w:left w:w="108" w:type="dxa"/>
              <w:bottom w:w="0" w:type="dxa"/>
              <w:right w:w="108" w:type="dxa"/>
            </w:tcMar>
            <w:hideMark/>
          </w:tcPr>
          <w:p w14:paraId="28E3AEBC" w14:textId="77777777" w:rsidR="000A0D3C" w:rsidRPr="000A0D3C" w:rsidRDefault="000A0D3C" w:rsidP="00891759">
            <w:pPr>
              <w:spacing w:after="0" w:line="240" w:lineRule="auto"/>
              <w:jc w:val="both"/>
              <w:rPr>
                <w:rFonts w:ascii="Arial" w:eastAsia="Times New Roman" w:hAnsi="Arial" w:cs="Arial"/>
                <w:sz w:val="20"/>
                <w:szCs w:val="20"/>
              </w:rPr>
            </w:pPr>
          </w:p>
        </w:tc>
      </w:tr>
      <w:tr w:rsidR="000A0D3C" w:rsidRPr="000A0D3C" w14:paraId="2B98E0D5" w14:textId="77777777" w:rsidTr="00891759">
        <w:trPr>
          <w:trHeight w:val="327"/>
        </w:trPr>
        <w:tc>
          <w:tcPr>
            <w:tcW w:w="1603" w:type="dxa"/>
            <w:tcBorders>
              <w:top w:val="nil"/>
              <w:left w:val="nil"/>
              <w:bottom w:val="nil"/>
              <w:right w:val="nil"/>
            </w:tcBorders>
            <w:tcMar>
              <w:top w:w="15" w:type="dxa"/>
              <w:left w:w="108" w:type="dxa"/>
              <w:bottom w:w="0" w:type="dxa"/>
              <w:right w:w="108" w:type="dxa"/>
            </w:tcMar>
            <w:vAlign w:val="bottom"/>
            <w:hideMark/>
          </w:tcPr>
          <w:p w14:paraId="101A6A4D"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Times New Roman" w:hAnsi="Arial" w:cs="Arial"/>
                <w:color w:val="000000"/>
                <w:sz w:val="20"/>
                <w:szCs w:val="20"/>
              </w:rPr>
              <w:t>51-60</w:t>
            </w:r>
          </w:p>
        </w:tc>
        <w:tc>
          <w:tcPr>
            <w:tcW w:w="1997" w:type="dxa"/>
            <w:tcBorders>
              <w:top w:val="nil"/>
              <w:left w:val="nil"/>
              <w:bottom w:val="nil"/>
              <w:right w:val="nil"/>
            </w:tcBorders>
            <w:tcMar>
              <w:top w:w="15" w:type="dxa"/>
              <w:left w:w="108" w:type="dxa"/>
              <w:bottom w:w="0" w:type="dxa"/>
              <w:right w:w="108" w:type="dxa"/>
            </w:tcMar>
            <w:hideMark/>
          </w:tcPr>
          <w:p w14:paraId="606CC42B"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12</w:t>
            </w:r>
          </w:p>
        </w:tc>
        <w:tc>
          <w:tcPr>
            <w:tcW w:w="2070" w:type="dxa"/>
            <w:tcBorders>
              <w:top w:val="nil"/>
              <w:left w:val="nil"/>
              <w:bottom w:val="nil"/>
              <w:right w:val="nil"/>
            </w:tcBorders>
            <w:tcMar>
              <w:top w:w="15" w:type="dxa"/>
              <w:left w:w="108" w:type="dxa"/>
              <w:bottom w:w="0" w:type="dxa"/>
              <w:right w:w="108" w:type="dxa"/>
            </w:tcMar>
            <w:hideMark/>
          </w:tcPr>
          <w:p w14:paraId="47AE884D"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12 (100)</w:t>
            </w:r>
          </w:p>
        </w:tc>
        <w:tc>
          <w:tcPr>
            <w:tcW w:w="1800" w:type="dxa"/>
            <w:tcBorders>
              <w:top w:val="nil"/>
              <w:left w:val="nil"/>
              <w:bottom w:val="nil"/>
              <w:right w:val="nil"/>
            </w:tcBorders>
            <w:tcMar>
              <w:top w:w="15" w:type="dxa"/>
              <w:left w:w="108" w:type="dxa"/>
              <w:bottom w:w="0" w:type="dxa"/>
              <w:right w:w="108" w:type="dxa"/>
            </w:tcMar>
            <w:hideMark/>
          </w:tcPr>
          <w:p w14:paraId="0DAFD448" w14:textId="77777777" w:rsidR="000A0D3C" w:rsidRPr="000A0D3C" w:rsidRDefault="000A0D3C" w:rsidP="00891759">
            <w:pPr>
              <w:spacing w:line="240" w:lineRule="auto"/>
              <w:jc w:val="center"/>
              <w:rPr>
                <w:rFonts w:ascii="Arial" w:eastAsia="Times New Roman" w:hAnsi="Arial" w:cs="Arial"/>
                <w:sz w:val="20"/>
                <w:szCs w:val="20"/>
              </w:rPr>
            </w:pPr>
            <w:r w:rsidRPr="000A0D3C">
              <w:rPr>
                <w:rFonts w:ascii="Arial" w:eastAsia="Times New Roman" w:hAnsi="Arial" w:cs="Arial"/>
                <w:sz w:val="20"/>
                <w:szCs w:val="20"/>
              </w:rPr>
              <w:t>02 (7)</w:t>
            </w:r>
          </w:p>
        </w:tc>
        <w:tc>
          <w:tcPr>
            <w:tcW w:w="1530" w:type="dxa"/>
            <w:tcBorders>
              <w:top w:val="nil"/>
              <w:left w:val="nil"/>
              <w:bottom w:val="nil"/>
              <w:right w:val="nil"/>
            </w:tcBorders>
            <w:tcMar>
              <w:top w:w="15" w:type="dxa"/>
              <w:left w:w="108" w:type="dxa"/>
              <w:bottom w:w="0" w:type="dxa"/>
              <w:right w:w="108" w:type="dxa"/>
            </w:tcMar>
            <w:hideMark/>
          </w:tcPr>
          <w:p w14:paraId="2D6F8D9F" w14:textId="77777777" w:rsidR="000A0D3C" w:rsidRPr="000A0D3C" w:rsidRDefault="000A0D3C" w:rsidP="00891759">
            <w:pPr>
              <w:spacing w:after="0" w:line="240" w:lineRule="auto"/>
              <w:jc w:val="both"/>
              <w:rPr>
                <w:rFonts w:ascii="Arial" w:eastAsia="Times New Roman" w:hAnsi="Arial" w:cs="Arial"/>
                <w:sz w:val="20"/>
                <w:szCs w:val="20"/>
              </w:rPr>
            </w:pPr>
          </w:p>
        </w:tc>
      </w:tr>
      <w:tr w:rsidR="000A0D3C" w:rsidRPr="000A0D3C" w14:paraId="29E8A122" w14:textId="77777777" w:rsidTr="00891759">
        <w:trPr>
          <w:trHeight w:val="327"/>
        </w:trPr>
        <w:tc>
          <w:tcPr>
            <w:tcW w:w="1603" w:type="dxa"/>
            <w:tcBorders>
              <w:top w:val="nil"/>
              <w:left w:val="nil"/>
              <w:bottom w:val="nil"/>
              <w:right w:val="nil"/>
            </w:tcBorders>
            <w:tcMar>
              <w:top w:w="15" w:type="dxa"/>
              <w:left w:w="108" w:type="dxa"/>
              <w:bottom w:w="0" w:type="dxa"/>
              <w:right w:w="108" w:type="dxa"/>
            </w:tcMar>
            <w:vAlign w:val="bottom"/>
            <w:hideMark/>
          </w:tcPr>
          <w:p w14:paraId="22F61D94"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Times New Roman" w:hAnsi="Arial" w:cs="Arial"/>
                <w:color w:val="000000"/>
                <w:sz w:val="20"/>
                <w:szCs w:val="20"/>
              </w:rPr>
              <w:t>61-70</w:t>
            </w:r>
          </w:p>
        </w:tc>
        <w:tc>
          <w:tcPr>
            <w:tcW w:w="1997" w:type="dxa"/>
            <w:tcBorders>
              <w:top w:val="nil"/>
              <w:left w:val="nil"/>
              <w:bottom w:val="nil"/>
              <w:right w:val="nil"/>
            </w:tcBorders>
            <w:tcMar>
              <w:top w:w="15" w:type="dxa"/>
              <w:left w:w="108" w:type="dxa"/>
              <w:bottom w:w="0" w:type="dxa"/>
              <w:right w:w="108" w:type="dxa"/>
            </w:tcMar>
            <w:hideMark/>
          </w:tcPr>
          <w:p w14:paraId="56D97435"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12</w:t>
            </w:r>
          </w:p>
        </w:tc>
        <w:tc>
          <w:tcPr>
            <w:tcW w:w="2070" w:type="dxa"/>
            <w:tcBorders>
              <w:top w:val="nil"/>
              <w:left w:val="nil"/>
              <w:bottom w:val="nil"/>
              <w:right w:val="nil"/>
            </w:tcBorders>
            <w:tcMar>
              <w:top w:w="15" w:type="dxa"/>
              <w:left w:w="108" w:type="dxa"/>
              <w:bottom w:w="0" w:type="dxa"/>
              <w:right w:w="108" w:type="dxa"/>
            </w:tcMar>
            <w:hideMark/>
          </w:tcPr>
          <w:p w14:paraId="6F4BECFE"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10 (83.33)</w:t>
            </w:r>
          </w:p>
        </w:tc>
        <w:tc>
          <w:tcPr>
            <w:tcW w:w="1800" w:type="dxa"/>
            <w:tcBorders>
              <w:top w:val="nil"/>
              <w:left w:val="nil"/>
              <w:bottom w:val="nil"/>
              <w:right w:val="nil"/>
            </w:tcBorders>
            <w:tcMar>
              <w:top w:w="15" w:type="dxa"/>
              <w:left w:w="108" w:type="dxa"/>
              <w:bottom w:w="0" w:type="dxa"/>
              <w:right w:w="108" w:type="dxa"/>
            </w:tcMar>
            <w:hideMark/>
          </w:tcPr>
          <w:p w14:paraId="4ECFC103" w14:textId="77777777" w:rsidR="000A0D3C" w:rsidRPr="000A0D3C" w:rsidRDefault="000A0D3C" w:rsidP="00891759">
            <w:pPr>
              <w:spacing w:line="240" w:lineRule="auto"/>
              <w:jc w:val="center"/>
              <w:rPr>
                <w:rFonts w:ascii="Arial" w:eastAsia="Times New Roman" w:hAnsi="Arial" w:cs="Arial"/>
                <w:sz w:val="20"/>
                <w:szCs w:val="20"/>
              </w:rPr>
            </w:pPr>
            <w:r w:rsidRPr="000A0D3C">
              <w:rPr>
                <w:rFonts w:ascii="Arial" w:eastAsia="Calibri" w:hAnsi="Arial" w:cs="Arial"/>
                <w:color w:val="000000"/>
                <w:sz w:val="20"/>
                <w:szCs w:val="20"/>
              </w:rPr>
              <w:t xml:space="preserve"> 03 </w:t>
            </w:r>
            <w:r w:rsidRPr="000A0D3C">
              <w:rPr>
                <w:rFonts w:ascii="Arial" w:eastAsia="Times New Roman" w:hAnsi="Arial" w:cs="Arial"/>
                <w:sz w:val="20"/>
                <w:szCs w:val="20"/>
              </w:rPr>
              <w:t>(10)</w:t>
            </w:r>
          </w:p>
        </w:tc>
        <w:tc>
          <w:tcPr>
            <w:tcW w:w="1530" w:type="dxa"/>
            <w:tcBorders>
              <w:top w:val="nil"/>
              <w:left w:val="nil"/>
              <w:bottom w:val="nil"/>
              <w:right w:val="nil"/>
            </w:tcBorders>
            <w:tcMar>
              <w:top w:w="15" w:type="dxa"/>
              <w:left w:w="108" w:type="dxa"/>
              <w:bottom w:w="0" w:type="dxa"/>
              <w:right w:w="108" w:type="dxa"/>
            </w:tcMar>
            <w:hideMark/>
          </w:tcPr>
          <w:p w14:paraId="132C69EF" w14:textId="77777777" w:rsidR="000A0D3C" w:rsidRPr="000A0D3C" w:rsidRDefault="000A0D3C" w:rsidP="00891759">
            <w:pPr>
              <w:spacing w:after="0" w:line="240" w:lineRule="auto"/>
              <w:jc w:val="both"/>
              <w:rPr>
                <w:rFonts w:ascii="Arial" w:eastAsia="Times New Roman" w:hAnsi="Arial" w:cs="Arial"/>
                <w:sz w:val="20"/>
                <w:szCs w:val="20"/>
              </w:rPr>
            </w:pPr>
          </w:p>
        </w:tc>
      </w:tr>
      <w:tr w:rsidR="000A0D3C" w:rsidRPr="000A0D3C" w14:paraId="36454FEE" w14:textId="77777777" w:rsidTr="00891759">
        <w:trPr>
          <w:trHeight w:val="237"/>
        </w:trPr>
        <w:tc>
          <w:tcPr>
            <w:tcW w:w="1603" w:type="dxa"/>
            <w:tcBorders>
              <w:top w:val="nil"/>
              <w:left w:val="nil"/>
              <w:bottom w:val="nil"/>
              <w:right w:val="nil"/>
            </w:tcBorders>
            <w:tcMar>
              <w:top w:w="15" w:type="dxa"/>
              <w:left w:w="108" w:type="dxa"/>
              <w:bottom w:w="0" w:type="dxa"/>
              <w:right w:w="108" w:type="dxa"/>
            </w:tcMar>
            <w:vAlign w:val="bottom"/>
            <w:hideMark/>
          </w:tcPr>
          <w:p w14:paraId="5C7A6EBD"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Times New Roman" w:hAnsi="Arial" w:cs="Arial"/>
                <w:color w:val="000000"/>
                <w:sz w:val="20"/>
                <w:szCs w:val="20"/>
              </w:rPr>
              <w:t>&gt;70</w:t>
            </w:r>
          </w:p>
        </w:tc>
        <w:tc>
          <w:tcPr>
            <w:tcW w:w="1997" w:type="dxa"/>
            <w:tcBorders>
              <w:top w:val="nil"/>
              <w:left w:val="nil"/>
              <w:bottom w:val="nil"/>
              <w:right w:val="nil"/>
            </w:tcBorders>
            <w:tcMar>
              <w:top w:w="15" w:type="dxa"/>
              <w:left w:w="108" w:type="dxa"/>
              <w:bottom w:w="0" w:type="dxa"/>
              <w:right w:w="108" w:type="dxa"/>
            </w:tcMar>
            <w:hideMark/>
          </w:tcPr>
          <w:p w14:paraId="5FF73D3F"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16</w:t>
            </w:r>
          </w:p>
        </w:tc>
        <w:tc>
          <w:tcPr>
            <w:tcW w:w="2070" w:type="dxa"/>
            <w:tcBorders>
              <w:top w:val="nil"/>
              <w:left w:val="nil"/>
              <w:bottom w:val="nil"/>
              <w:right w:val="nil"/>
            </w:tcBorders>
            <w:tcMar>
              <w:top w:w="15" w:type="dxa"/>
              <w:left w:w="108" w:type="dxa"/>
              <w:bottom w:w="0" w:type="dxa"/>
              <w:right w:w="108" w:type="dxa"/>
            </w:tcMar>
            <w:hideMark/>
          </w:tcPr>
          <w:p w14:paraId="2AF58C01"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12 (62050)</w:t>
            </w:r>
          </w:p>
        </w:tc>
        <w:tc>
          <w:tcPr>
            <w:tcW w:w="1800" w:type="dxa"/>
            <w:tcBorders>
              <w:top w:val="nil"/>
              <w:left w:val="nil"/>
              <w:bottom w:val="nil"/>
              <w:right w:val="nil"/>
            </w:tcBorders>
            <w:tcMar>
              <w:top w:w="15" w:type="dxa"/>
              <w:left w:w="108" w:type="dxa"/>
              <w:bottom w:w="0" w:type="dxa"/>
              <w:right w:w="108" w:type="dxa"/>
            </w:tcMar>
            <w:hideMark/>
          </w:tcPr>
          <w:p w14:paraId="2908CE58" w14:textId="77777777" w:rsidR="000A0D3C" w:rsidRPr="000A0D3C" w:rsidRDefault="000A0D3C" w:rsidP="00891759">
            <w:pPr>
              <w:spacing w:line="240" w:lineRule="auto"/>
              <w:jc w:val="center"/>
              <w:rPr>
                <w:rFonts w:ascii="Arial" w:eastAsia="Times New Roman" w:hAnsi="Arial" w:cs="Arial"/>
                <w:sz w:val="20"/>
                <w:szCs w:val="20"/>
              </w:rPr>
            </w:pPr>
            <w:r w:rsidRPr="000A0D3C">
              <w:rPr>
                <w:rFonts w:ascii="Arial" w:eastAsia="Times New Roman" w:hAnsi="Arial" w:cs="Arial"/>
                <w:sz w:val="20"/>
                <w:szCs w:val="20"/>
              </w:rPr>
              <w:t xml:space="preserve"> 04 (13)</w:t>
            </w:r>
          </w:p>
        </w:tc>
        <w:tc>
          <w:tcPr>
            <w:tcW w:w="1530" w:type="dxa"/>
            <w:tcBorders>
              <w:top w:val="nil"/>
              <w:left w:val="nil"/>
              <w:bottom w:val="nil"/>
              <w:right w:val="nil"/>
            </w:tcBorders>
            <w:tcMar>
              <w:top w:w="15" w:type="dxa"/>
              <w:left w:w="108" w:type="dxa"/>
              <w:bottom w:w="0" w:type="dxa"/>
              <w:right w:w="108" w:type="dxa"/>
            </w:tcMar>
            <w:hideMark/>
          </w:tcPr>
          <w:p w14:paraId="51E0C07D" w14:textId="77777777" w:rsidR="000A0D3C" w:rsidRPr="000A0D3C" w:rsidRDefault="000A0D3C" w:rsidP="00891759">
            <w:pPr>
              <w:spacing w:after="0" w:line="240" w:lineRule="auto"/>
              <w:jc w:val="both"/>
              <w:rPr>
                <w:rFonts w:ascii="Arial" w:eastAsia="Times New Roman" w:hAnsi="Arial" w:cs="Arial"/>
                <w:sz w:val="20"/>
                <w:szCs w:val="20"/>
              </w:rPr>
            </w:pPr>
          </w:p>
        </w:tc>
      </w:tr>
      <w:tr w:rsidR="000A0D3C" w:rsidRPr="000A0D3C" w14:paraId="755B1087" w14:textId="77777777" w:rsidTr="00891759">
        <w:trPr>
          <w:trHeight w:val="557"/>
        </w:trPr>
        <w:tc>
          <w:tcPr>
            <w:tcW w:w="1603" w:type="dxa"/>
            <w:tcBorders>
              <w:top w:val="nil"/>
              <w:left w:val="nil"/>
              <w:bottom w:val="nil"/>
              <w:right w:val="nil"/>
            </w:tcBorders>
            <w:tcMar>
              <w:top w:w="15" w:type="dxa"/>
              <w:left w:w="108" w:type="dxa"/>
              <w:bottom w:w="0" w:type="dxa"/>
              <w:right w:w="108" w:type="dxa"/>
            </w:tcMar>
            <w:vAlign w:val="bottom"/>
            <w:hideMark/>
          </w:tcPr>
          <w:p w14:paraId="1C18331B"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Times New Roman" w:hAnsi="Arial" w:cs="Arial"/>
                <w:b/>
                <w:bCs/>
                <w:color w:val="000000"/>
                <w:sz w:val="20"/>
                <w:szCs w:val="20"/>
              </w:rPr>
              <w:t>Gender</w:t>
            </w:r>
          </w:p>
        </w:tc>
        <w:tc>
          <w:tcPr>
            <w:tcW w:w="1997" w:type="dxa"/>
            <w:tcBorders>
              <w:top w:val="nil"/>
              <w:left w:val="nil"/>
              <w:bottom w:val="nil"/>
              <w:right w:val="nil"/>
            </w:tcBorders>
            <w:tcMar>
              <w:top w:w="15" w:type="dxa"/>
              <w:left w:w="108" w:type="dxa"/>
              <w:bottom w:w="0" w:type="dxa"/>
              <w:right w:w="108" w:type="dxa"/>
            </w:tcMar>
            <w:hideMark/>
          </w:tcPr>
          <w:p w14:paraId="676D5DE2" w14:textId="77777777" w:rsidR="000A0D3C" w:rsidRPr="000A0D3C" w:rsidRDefault="000A0D3C" w:rsidP="00891759">
            <w:pPr>
              <w:spacing w:line="240" w:lineRule="auto"/>
              <w:jc w:val="both"/>
              <w:rPr>
                <w:rFonts w:ascii="Arial" w:eastAsia="Times New Roman" w:hAnsi="Arial" w:cs="Arial"/>
                <w:sz w:val="20"/>
                <w:szCs w:val="20"/>
              </w:rPr>
            </w:pPr>
          </w:p>
        </w:tc>
        <w:tc>
          <w:tcPr>
            <w:tcW w:w="2070" w:type="dxa"/>
            <w:tcBorders>
              <w:top w:val="nil"/>
              <w:left w:val="nil"/>
              <w:bottom w:val="nil"/>
              <w:right w:val="nil"/>
            </w:tcBorders>
            <w:tcMar>
              <w:top w:w="15" w:type="dxa"/>
              <w:left w:w="108" w:type="dxa"/>
              <w:bottom w:w="0" w:type="dxa"/>
              <w:right w:w="108" w:type="dxa"/>
            </w:tcMar>
            <w:hideMark/>
          </w:tcPr>
          <w:p w14:paraId="69B7A774" w14:textId="77777777" w:rsidR="000A0D3C" w:rsidRPr="000A0D3C" w:rsidRDefault="000A0D3C" w:rsidP="00891759">
            <w:pPr>
              <w:spacing w:line="240" w:lineRule="auto"/>
              <w:jc w:val="both"/>
              <w:rPr>
                <w:rFonts w:ascii="Arial" w:eastAsia="Times New Roman" w:hAnsi="Arial" w:cs="Arial"/>
                <w:sz w:val="20"/>
                <w:szCs w:val="20"/>
              </w:rPr>
            </w:pPr>
          </w:p>
        </w:tc>
        <w:tc>
          <w:tcPr>
            <w:tcW w:w="1800" w:type="dxa"/>
            <w:tcBorders>
              <w:top w:val="nil"/>
              <w:left w:val="nil"/>
              <w:bottom w:val="nil"/>
              <w:right w:val="nil"/>
            </w:tcBorders>
            <w:tcMar>
              <w:top w:w="15" w:type="dxa"/>
              <w:left w:w="108" w:type="dxa"/>
              <w:bottom w:w="0" w:type="dxa"/>
              <w:right w:w="108" w:type="dxa"/>
            </w:tcMar>
            <w:hideMark/>
          </w:tcPr>
          <w:p w14:paraId="459FECC0" w14:textId="77777777" w:rsidR="000A0D3C" w:rsidRPr="000A0D3C" w:rsidRDefault="000A0D3C" w:rsidP="00891759">
            <w:pPr>
              <w:spacing w:line="240" w:lineRule="auto"/>
              <w:jc w:val="center"/>
              <w:rPr>
                <w:rFonts w:ascii="Arial" w:eastAsia="Times New Roman" w:hAnsi="Arial" w:cs="Arial"/>
                <w:sz w:val="20"/>
                <w:szCs w:val="20"/>
              </w:rPr>
            </w:pPr>
          </w:p>
        </w:tc>
        <w:tc>
          <w:tcPr>
            <w:tcW w:w="1530" w:type="dxa"/>
            <w:tcBorders>
              <w:top w:val="nil"/>
              <w:left w:val="nil"/>
              <w:bottom w:val="nil"/>
              <w:right w:val="nil"/>
            </w:tcBorders>
            <w:tcMar>
              <w:top w:w="15" w:type="dxa"/>
              <w:left w:w="108" w:type="dxa"/>
              <w:bottom w:w="0" w:type="dxa"/>
              <w:right w:w="108" w:type="dxa"/>
            </w:tcMar>
            <w:hideMark/>
          </w:tcPr>
          <w:p w14:paraId="234A52E6" w14:textId="77777777" w:rsidR="000A0D3C" w:rsidRPr="000A0D3C" w:rsidRDefault="000A0D3C" w:rsidP="00891759">
            <w:pPr>
              <w:spacing w:after="0" w:line="240" w:lineRule="auto"/>
              <w:jc w:val="both"/>
              <w:rPr>
                <w:rFonts w:ascii="Arial" w:eastAsia="Times New Roman" w:hAnsi="Arial" w:cs="Arial"/>
                <w:sz w:val="20"/>
                <w:szCs w:val="20"/>
              </w:rPr>
            </w:pPr>
          </w:p>
        </w:tc>
      </w:tr>
      <w:tr w:rsidR="000A0D3C" w:rsidRPr="000A0D3C" w14:paraId="2F53C615" w14:textId="77777777" w:rsidTr="00891759">
        <w:trPr>
          <w:trHeight w:val="291"/>
        </w:trPr>
        <w:tc>
          <w:tcPr>
            <w:tcW w:w="1603" w:type="dxa"/>
            <w:tcBorders>
              <w:top w:val="nil"/>
              <w:left w:val="nil"/>
              <w:bottom w:val="nil"/>
              <w:right w:val="nil"/>
            </w:tcBorders>
            <w:tcMar>
              <w:top w:w="15" w:type="dxa"/>
              <w:left w:w="108" w:type="dxa"/>
              <w:bottom w:w="0" w:type="dxa"/>
              <w:right w:w="108" w:type="dxa"/>
            </w:tcMar>
            <w:vAlign w:val="bottom"/>
            <w:hideMark/>
          </w:tcPr>
          <w:p w14:paraId="4195F61E"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Times New Roman" w:hAnsi="Arial" w:cs="Arial"/>
                <w:color w:val="000000"/>
                <w:sz w:val="20"/>
                <w:szCs w:val="20"/>
              </w:rPr>
              <w:t>Female</w:t>
            </w:r>
          </w:p>
        </w:tc>
        <w:tc>
          <w:tcPr>
            <w:tcW w:w="1997" w:type="dxa"/>
            <w:tcBorders>
              <w:top w:val="nil"/>
              <w:left w:val="nil"/>
              <w:bottom w:val="nil"/>
              <w:right w:val="nil"/>
            </w:tcBorders>
            <w:tcMar>
              <w:top w:w="15" w:type="dxa"/>
              <w:left w:w="108" w:type="dxa"/>
              <w:bottom w:w="0" w:type="dxa"/>
              <w:right w:w="108" w:type="dxa"/>
            </w:tcMar>
            <w:hideMark/>
          </w:tcPr>
          <w:p w14:paraId="310FA61B"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171</w:t>
            </w:r>
          </w:p>
        </w:tc>
        <w:tc>
          <w:tcPr>
            <w:tcW w:w="2070" w:type="dxa"/>
            <w:tcBorders>
              <w:top w:val="nil"/>
              <w:left w:val="nil"/>
              <w:bottom w:val="nil"/>
              <w:right w:val="nil"/>
            </w:tcBorders>
            <w:tcMar>
              <w:top w:w="15" w:type="dxa"/>
              <w:left w:w="108" w:type="dxa"/>
              <w:bottom w:w="0" w:type="dxa"/>
              <w:right w:w="108" w:type="dxa"/>
            </w:tcMar>
            <w:hideMark/>
          </w:tcPr>
          <w:p w14:paraId="40641F0B"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131 (76.61)</w:t>
            </w:r>
          </w:p>
        </w:tc>
        <w:tc>
          <w:tcPr>
            <w:tcW w:w="1800" w:type="dxa"/>
            <w:tcBorders>
              <w:top w:val="nil"/>
              <w:left w:val="nil"/>
              <w:bottom w:val="nil"/>
              <w:right w:val="nil"/>
            </w:tcBorders>
            <w:tcMar>
              <w:top w:w="15" w:type="dxa"/>
              <w:left w:w="108" w:type="dxa"/>
              <w:bottom w:w="0" w:type="dxa"/>
              <w:right w:w="108" w:type="dxa"/>
            </w:tcMar>
            <w:hideMark/>
          </w:tcPr>
          <w:p w14:paraId="5C07BC8A" w14:textId="77777777" w:rsidR="000A0D3C" w:rsidRPr="000A0D3C" w:rsidRDefault="000A0D3C" w:rsidP="00891759">
            <w:pPr>
              <w:spacing w:line="240" w:lineRule="auto"/>
              <w:jc w:val="center"/>
              <w:rPr>
                <w:rFonts w:ascii="Arial" w:eastAsia="Times New Roman" w:hAnsi="Arial" w:cs="Arial"/>
                <w:sz w:val="20"/>
                <w:szCs w:val="20"/>
              </w:rPr>
            </w:pPr>
            <w:r w:rsidRPr="000A0D3C">
              <w:rPr>
                <w:rFonts w:ascii="Arial" w:eastAsia="Calibri" w:hAnsi="Arial" w:cs="Arial"/>
                <w:color w:val="000000"/>
                <w:sz w:val="20"/>
                <w:szCs w:val="20"/>
              </w:rPr>
              <w:t>17</w:t>
            </w:r>
            <w:r w:rsidRPr="000A0D3C">
              <w:rPr>
                <w:rFonts w:ascii="Arial" w:eastAsia="Times New Roman" w:hAnsi="Arial" w:cs="Arial"/>
                <w:sz w:val="20"/>
                <w:szCs w:val="20"/>
              </w:rPr>
              <w:t>(57)</w:t>
            </w:r>
          </w:p>
        </w:tc>
        <w:tc>
          <w:tcPr>
            <w:tcW w:w="1530" w:type="dxa"/>
            <w:tcBorders>
              <w:top w:val="nil"/>
              <w:left w:val="nil"/>
              <w:bottom w:val="nil"/>
              <w:right w:val="nil"/>
            </w:tcBorders>
            <w:tcMar>
              <w:top w:w="15" w:type="dxa"/>
              <w:left w:w="108" w:type="dxa"/>
              <w:bottom w:w="0" w:type="dxa"/>
              <w:right w:w="108" w:type="dxa"/>
            </w:tcMar>
            <w:hideMark/>
          </w:tcPr>
          <w:p w14:paraId="2FD8E847"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 xml:space="preserve">6.0 </w:t>
            </w:r>
            <m:oMath>
              <m:sSup>
                <m:sSupPr>
                  <m:ctrlPr>
                    <w:rPr>
                      <w:rFonts w:ascii="Cambria Math" w:eastAsia="Calibri" w:hAnsi="Cambria Math" w:cs="Arial"/>
                      <w:i/>
                      <w:iCs/>
                      <w:color w:val="000000"/>
                      <w:sz w:val="20"/>
                      <w:szCs w:val="20"/>
                    </w:rPr>
                  </m:ctrlPr>
                </m:sSupPr>
                <m:e>
                  <m:r>
                    <w:rPr>
                      <w:rFonts w:ascii="Cambria Math" w:eastAsia="Calibri" w:hAnsi="Cambria Math" w:cs="Arial"/>
                      <w:color w:val="000000"/>
                      <w:sz w:val="20"/>
                      <w:szCs w:val="20"/>
                    </w:rPr>
                    <m:t>x 10</m:t>
                  </m:r>
                </m:e>
                <m:sup>
                  <m:r>
                    <w:rPr>
                      <w:rFonts w:ascii="Cambria Math" w:eastAsia="Calibri" w:hAnsi="Cambria Math" w:cs="Arial"/>
                      <w:color w:val="000000"/>
                      <w:sz w:val="20"/>
                      <w:szCs w:val="20"/>
                    </w:rPr>
                    <m:t>-4</m:t>
                  </m:r>
                </m:sup>
              </m:sSup>
              <m:r>
                <w:rPr>
                  <w:rFonts w:ascii="Cambria Math" w:eastAsia="Calibri" w:hAnsi="Cambria Math" w:cs="Arial"/>
                  <w:color w:val="000000"/>
                  <w:sz w:val="20"/>
                  <w:szCs w:val="20"/>
                </w:rPr>
                <m:t>*</m:t>
              </m:r>
            </m:oMath>
          </w:p>
        </w:tc>
      </w:tr>
      <w:tr w:rsidR="000A0D3C" w:rsidRPr="000A0D3C" w14:paraId="033B75FF" w14:textId="77777777" w:rsidTr="00891759">
        <w:trPr>
          <w:trHeight w:val="291"/>
        </w:trPr>
        <w:tc>
          <w:tcPr>
            <w:tcW w:w="1603" w:type="dxa"/>
            <w:tcBorders>
              <w:top w:val="nil"/>
              <w:left w:val="nil"/>
              <w:bottom w:val="single" w:sz="8" w:space="0" w:color="000000"/>
              <w:right w:val="nil"/>
            </w:tcBorders>
            <w:tcMar>
              <w:top w:w="15" w:type="dxa"/>
              <w:left w:w="108" w:type="dxa"/>
              <w:bottom w:w="0" w:type="dxa"/>
              <w:right w:w="108" w:type="dxa"/>
            </w:tcMar>
            <w:vAlign w:val="bottom"/>
            <w:hideMark/>
          </w:tcPr>
          <w:p w14:paraId="3BE2E8BF"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Times New Roman" w:hAnsi="Arial" w:cs="Arial"/>
                <w:color w:val="000000"/>
                <w:sz w:val="20"/>
                <w:szCs w:val="20"/>
              </w:rPr>
              <w:t>Male</w:t>
            </w:r>
          </w:p>
        </w:tc>
        <w:tc>
          <w:tcPr>
            <w:tcW w:w="1997" w:type="dxa"/>
            <w:tcBorders>
              <w:top w:val="nil"/>
              <w:left w:val="nil"/>
              <w:bottom w:val="single" w:sz="8" w:space="0" w:color="000000"/>
              <w:right w:val="nil"/>
            </w:tcBorders>
            <w:tcMar>
              <w:top w:w="15" w:type="dxa"/>
              <w:left w:w="108" w:type="dxa"/>
              <w:bottom w:w="0" w:type="dxa"/>
              <w:right w:w="108" w:type="dxa"/>
            </w:tcMar>
            <w:hideMark/>
          </w:tcPr>
          <w:p w14:paraId="0B07CE6B"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153</w:t>
            </w:r>
          </w:p>
        </w:tc>
        <w:tc>
          <w:tcPr>
            <w:tcW w:w="2070" w:type="dxa"/>
            <w:tcBorders>
              <w:top w:val="nil"/>
              <w:left w:val="nil"/>
              <w:bottom w:val="single" w:sz="8" w:space="0" w:color="000000"/>
              <w:right w:val="nil"/>
            </w:tcBorders>
            <w:tcMar>
              <w:top w:w="15" w:type="dxa"/>
              <w:left w:w="108" w:type="dxa"/>
              <w:bottom w:w="0" w:type="dxa"/>
              <w:right w:w="108" w:type="dxa"/>
            </w:tcMar>
            <w:hideMark/>
          </w:tcPr>
          <w:p w14:paraId="458688FB"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97 (63.40)</w:t>
            </w:r>
          </w:p>
        </w:tc>
        <w:tc>
          <w:tcPr>
            <w:tcW w:w="1800" w:type="dxa"/>
            <w:tcBorders>
              <w:top w:val="nil"/>
              <w:left w:val="nil"/>
              <w:bottom w:val="single" w:sz="8" w:space="0" w:color="000000"/>
              <w:right w:val="nil"/>
            </w:tcBorders>
            <w:tcMar>
              <w:top w:w="15" w:type="dxa"/>
              <w:left w:w="108" w:type="dxa"/>
              <w:bottom w:w="0" w:type="dxa"/>
              <w:right w:w="108" w:type="dxa"/>
            </w:tcMar>
            <w:hideMark/>
          </w:tcPr>
          <w:p w14:paraId="5541E22B" w14:textId="77777777" w:rsidR="000A0D3C" w:rsidRPr="000A0D3C" w:rsidRDefault="000A0D3C" w:rsidP="00891759">
            <w:pPr>
              <w:spacing w:line="240" w:lineRule="auto"/>
              <w:jc w:val="center"/>
              <w:rPr>
                <w:rFonts w:ascii="Arial" w:eastAsia="Times New Roman" w:hAnsi="Arial" w:cs="Arial"/>
                <w:sz w:val="20"/>
                <w:szCs w:val="20"/>
              </w:rPr>
            </w:pPr>
            <w:r w:rsidRPr="000A0D3C">
              <w:rPr>
                <w:rFonts w:ascii="Arial" w:eastAsia="Calibri" w:hAnsi="Arial" w:cs="Arial"/>
                <w:color w:val="000000"/>
                <w:sz w:val="20"/>
                <w:szCs w:val="20"/>
              </w:rPr>
              <w:t>13</w:t>
            </w:r>
            <w:r w:rsidRPr="000A0D3C">
              <w:rPr>
                <w:rFonts w:ascii="Arial" w:eastAsia="Times New Roman" w:hAnsi="Arial" w:cs="Arial"/>
                <w:sz w:val="20"/>
                <w:szCs w:val="20"/>
              </w:rPr>
              <w:t>(43)</w:t>
            </w:r>
          </w:p>
        </w:tc>
        <w:tc>
          <w:tcPr>
            <w:tcW w:w="1530" w:type="dxa"/>
            <w:tcBorders>
              <w:top w:val="nil"/>
              <w:left w:val="nil"/>
              <w:bottom w:val="single" w:sz="8" w:space="0" w:color="000000"/>
              <w:right w:val="nil"/>
            </w:tcBorders>
            <w:tcMar>
              <w:top w:w="15" w:type="dxa"/>
              <w:left w:w="108" w:type="dxa"/>
              <w:bottom w:w="0" w:type="dxa"/>
              <w:right w:w="108" w:type="dxa"/>
            </w:tcMar>
            <w:hideMark/>
          </w:tcPr>
          <w:p w14:paraId="5B8E756B" w14:textId="77777777" w:rsidR="000A0D3C" w:rsidRPr="000A0D3C" w:rsidRDefault="000A0D3C" w:rsidP="00891759">
            <w:pPr>
              <w:spacing w:after="0" w:line="240" w:lineRule="auto"/>
              <w:jc w:val="both"/>
              <w:rPr>
                <w:rFonts w:ascii="Arial" w:eastAsia="Times New Roman" w:hAnsi="Arial" w:cs="Arial"/>
                <w:sz w:val="20"/>
                <w:szCs w:val="20"/>
              </w:rPr>
            </w:pPr>
          </w:p>
        </w:tc>
      </w:tr>
    </w:tbl>
    <w:p w14:paraId="1B2A6F3C" w14:textId="77777777" w:rsidR="000A0D3C" w:rsidRPr="000A0D3C" w:rsidRDefault="000A0D3C" w:rsidP="000A0D3C">
      <w:pPr>
        <w:shd w:val="clear" w:color="auto" w:fill="FFFFFF"/>
        <w:spacing w:line="240" w:lineRule="auto"/>
        <w:jc w:val="both"/>
        <w:rPr>
          <w:rFonts w:ascii="Arial" w:hAnsi="Arial" w:cs="Arial"/>
          <w:b/>
          <w:bCs/>
          <w:sz w:val="20"/>
          <w:szCs w:val="20"/>
        </w:rPr>
      </w:pPr>
    </w:p>
    <w:p w14:paraId="45FA2219" w14:textId="77777777" w:rsidR="000A0D3C" w:rsidRPr="000A0D3C" w:rsidRDefault="000A0D3C" w:rsidP="000A0D3C">
      <w:pPr>
        <w:shd w:val="clear" w:color="auto" w:fill="FFFFFF"/>
        <w:spacing w:line="240" w:lineRule="auto"/>
        <w:jc w:val="both"/>
        <w:rPr>
          <w:rFonts w:ascii="Arial" w:hAnsi="Arial" w:cs="Arial"/>
          <w:b/>
          <w:bCs/>
          <w:sz w:val="20"/>
          <w:szCs w:val="20"/>
        </w:rPr>
      </w:pPr>
    </w:p>
    <w:p w14:paraId="27FAE6A2" w14:textId="77777777" w:rsidR="000A0D3C" w:rsidRPr="000A0D3C" w:rsidRDefault="000A0D3C" w:rsidP="000A0D3C">
      <w:pPr>
        <w:shd w:val="clear" w:color="auto" w:fill="FFFFFF"/>
        <w:spacing w:line="240" w:lineRule="auto"/>
        <w:jc w:val="both"/>
        <w:rPr>
          <w:rFonts w:ascii="Arial" w:hAnsi="Arial" w:cs="Arial"/>
          <w:b/>
          <w:bCs/>
          <w:sz w:val="20"/>
          <w:szCs w:val="20"/>
        </w:rPr>
      </w:pPr>
      <w:r w:rsidRPr="000A0D3C">
        <w:rPr>
          <w:rFonts w:ascii="Arial" w:hAnsi="Arial" w:cs="Arial"/>
          <w:noProof/>
          <w:sz w:val="20"/>
          <w:szCs w:val="20"/>
        </w:rPr>
        <w:lastRenderedPageBreak/>
        <w:drawing>
          <wp:inline distT="0" distB="0" distL="0" distR="0" wp14:anchorId="48C59DAD" wp14:editId="603EC20C">
            <wp:extent cx="4572000" cy="2743200"/>
            <wp:effectExtent l="0" t="0" r="0" b="0"/>
            <wp:docPr id="1400620743" name="Chart 1">
              <a:extLst xmlns:a="http://schemas.openxmlformats.org/drawingml/2006/main">
                <a:ext uri="{FF2B5EF4-FFF2-40B4-BE49-F238E27FC236}">
                  <a16:creationId xmlns:a16="http://schemas.microsoft.com/office/drawing/2014/main" id="{9470538D-87D6-07DC-22A2-6A9BED5CF48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5F6EAE9D" w14:textId="77777777" w:rsidR="000A0D3C" w:rsidRPr="000A0D3C" w:rsidRDefault="000A0D3C" w:rsidP="000A0D3C">
      <w:pPr>
        <w:shd w:val="clear" w:color="auto" w:fill="FFFFFF"/>
        <w:spacing w:line="240" w:lineRule="auto"/>
        <w:jc w:val="both"/>
        <w:rPr>
          <w:rFonts w:ascii="Arial" w:hAnsi="Arial" w:cs="Arial"/>
          <w:b/>
          <w:bCs/>
          <w:sz w:val="20"/>
          <w:szCs w:val="20"/>
        </w:rPr>
      </w:pPr>
      <w:r w:rsidRPr="000A0D3C">
        <w:rPr>
          <w:rFonts w:ascii="Arial" w:hAnsi="Arial" w:cs="Arial"/>
          <w:b/>
          <w:bCs/>
          <w:sz w:val="20"/>
          <w:szCs w:val="20"/>
        </w:rPr>
        <w:t xml:space="preserve">Figure 1: Serogroup Distribution of </w:t>
      </w:r>
      <w:r w:rsidRPr="000A0D3C">
        <w:rPr>
          <w:rFonts w:ascii="Arial" w:hAnsi="Arial" w:cs="Arial"/>
          <w:b/>
          <w:bCs/>
          <w:i/>
          <w:iCs/>
          <w:sz w:val="20"/>
          <w:szCs w:val="20"/>
        </w:rPr>
        <w:t>Shigella</w:t>
      </w:r>
      <w:r w:rsidRPr="000A0D3C">
        <w:rPr>
          <w:rFonts w:ascii="Arial" w:hAnsi="Arial" w:cs="Arial"/>
          <w:b/>
          <w:bCs/>
          <w:sz w:val="20"/>
          <w:szCs w:val="20"/>
        </w:rPr>
        <w:t xml:space="preserve"> species (n=30) Isolated in this study</w:t>
      </w:r>
    </w:p>
    <w:p w14:paraId="1B53BC27" w14:textId="46153529" w:rsidR="007C5E7B" w:rsidRPr="00A34DC3" w:rsidRDefault="007C5E7B" w:rsidP="007C5E7B">
      <w:pPr>
        <w:pStyle w:val="Style5"/>
        <w:spacing w:line="240" w:lineRule="auto"/>
        <w:rPr>
          <w:rFonts w:ascii="Arial" w:hAnsi="Arial" w:cs="Arial"/>
          <w:color w:val="auto"/>
          <w:sz w:val="20"/>
          <w:szCs w:val="20"/>
        </w:rPr>
      </w:pPr>
      <w:bookmarkStart w:id="4" w:name="_Toc210800777"/>
      <w:r w:rsidRPr="00A34DC3">
        <w:rPr>
          <w:rFonts w:ascii="Arial" w:hAnsi="Arial" w:cs="Arial"/>
          <w:color w:val="auto"/>
          <w:sz w:val="20"/>
          <w:szCs w:val="20"/>
        </w:rPr>
        <w:t>Table</w:t>
      </w:r>
      <w:r>
        <w:rPr>
          <w:rFonts w:ascii="Arial" w:hAnsi="Arial" w:cs="Arial"/>
          <w:color w:val="auto"/>
          <w:sz w:val="20"/>
          <w:szCs w:val="20"/>
        </w:rPr>
        <w:t xml:space="preserve"> 2</w:t>
      </w:r>
      <w:r w:rsidRPr="00A34DC3">
        <w:rPr>
          <w:rFonts w:ascii="Arial" w:hAnsi="Arial" w:cs="Arial"/>
          <w:color w:val="auto"/>
          <w:sz w:val="20"/>
          <w:szCs w:val="20"/>
        </w:rPr>
        <w:t xml:space="preserve">: Distribution of </w:t>
      </w:r>
      <w:r w:rsidRPr="00A34DC3">
        <w:rPr>
          <w:rFonts w:ascii="Arial" w:hAnsi="Arial" w:cs="Arial"/>
          <w:i/>
          <w:iCs/>
          <w:color w:val="auto"/>
          <w:sz w:val="20"/>
          <w:szCs w:val="20"/>
        </w:rPr>
        <w:t>Shigella</w:t>
      </w:r>
      <w:r w:rsidRPr="00A34DC3">
        <w:rPr>
          <w:rFonts w:ascii="Arial" w:hAnsi="Arial" w:cs="Arial"/>
          <w:color w:val="auto"/>
          <w:sz w:val="20"/>
          <w:szCs w:val="20"/>
        </w:rPr>
        <w:t xml:space="preserve"> species Isolated in this Study According to Health Institutions in the study area</w:t>
      </w:r>
      <w:bookmarkEnd w:id="4"/>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8"/>
        <w:gridCol w:w="2338"/>
      </w:tblGrid>
      <w:tr w:rsidR="007C5E7B" w:rsidRPr="00A34DC3" w14:paraId="11619BC1" w14:textId="77777777" w:rsidTr="00EA55FB">
        <w:tc>
          <w:tcPr>
            <w:tcW w:w="2337" w:type="dxa"/>
            <w:tcBorders>
              <w:top w:val="single" w:sz="4" w:space="0" w:color="auto"/>
              <w:bottom w:val="single" w:sz="4" w:space="0" w:color="auto"/>
            </w:tcBorders>
          </w:tcPr>
          <w:p w14:paraId="7665E92D" w14:textId="77777777" w:rsidR="007C5E7B" w:rsidRPr="00A34DC3" w:rsidRDefault="007C5E7B" w:rsidP="00EA55FB">
            <w:pPr>
              <w:jc w:val="both"/>
              <w:rPr>
                <w:rFonts w:ascii="Arial" w:hAnsi="Arial" w:cs="Arial"/>
                <w:b/>
                <w:bCs/>
                <w:sz w:val="20"/>
                <w:szCs w:val="20"/>
              </w:rPr>
            </w:pPr>
            <w:r w:rsidRPr="00A34DC3">
              <w:rPr>
                <w:rFonts w:ascii="Arial" w:hAnsi="Arial" w:cs="Arial"/>
                <w:b/>
                <w:bCs/>
                <w:sz w:val="20"/>
                <w:szCs w:val="20"/>
              </w:rPr>
              <w:t>Health Institution</w:t>
            </w:r>
          </w:p>
        </w:tc>
        <w:tc>
          <w:tcPr>
            <w:tcW w:w="2337" w:type="dxa"/>
            <w:tcBorders>
              <w:top w:val="single" w:sz="4" w:space="0" w:color="auto"/>
              <w:bottom w:val="single" w:sz="4" w:space="0" w:color="auto"/>
            </w:tcBorders>
          </w:tcPr>
          <w:p w14:paraId="3EAF485A" w14:textId="77777777" w:rsidR="007C5E7B" w:rsidRPr="00A34DC3" w:rsidRDefault="007C5E7B" w:rsidP="00EA55FB">
            <w:pPr>
              <w:jc w:val="center"/>
              <w:rPr>
                <w:rFonts w:ascii="Arial" w:hAnsi="Arial" w:cs="Arial"/>
                <w:b/>
                <w:bCs/>
                <w:sz w:val="20"/>
                <w:szCs w:val="20"/>
              </w:rPr>
            </w:pPr>
            <w:r w:rsidRPr="00A34DC3">
              <w:rPr>
                <w:rFonts w:ascii="Arial" w:hAnsi="Arial" w:cs="Arial"/>
                <w:b/>
                <w:bCs/>
                <w:sz w:val="20"/>
                <w:szCs w:val="20"/>
              </w:rPr>
              <w:t>No. (%) of samples collected</w:t>
            </w:r>
          </w:p>
        </w:tc>
        <w:tc>
          <w:tcPr>
            <w:tcW w:w="2338" w:type="dxa"/>
            <w:tcBorders>
              <w:top w:val="single" w:sz="4" w:space="0" w:color="auto"/>
              <w:bottom w:val="single" w:sz="4" w:space="0" w:color="auto"/>
            </w:tcBorders>
          </w:tcPr>
          <w:p w14:paraId="657778D6" w14:textId="77777777" w:rsidR="007C5E7B" w:rsidRPr="00A34DC3" w:rsidRDefault="007C5E7B" w:rsidP="00EA55FB">
            <w:pPr>
              <w:jc w:val="center"/>
              <w:rPr>
                <w:rFonts w:ascii="Arial" w:hAnsi="Arial" w:cs="Arial"/>
                <w:b/>
                <w:bCs/>
                <w:sz w:val="20"/>
                <w:szCs w:val="20"/>
              </w:rPr>
            </w:pPr>
            <w:r w:rsidRPr="00A34DC3">
              <w:rPr>
                <w:rFonts w:ascii="Arial" w:hAnsi="Arial" w:cs="Arial"/>
                <w:b/>
                <w:bCs/>
                <w:sz w:val="20"/>
                <w:szCs w:val="20"/>
              </w:rPr>
              <w:t xml:space="preserve">No. (%) of </w:t>
            </w:r>
            <w:r w:rsidRPr="00A34DC3">
              <w:rPr>
                <w:rFonts w:ascii="Arial" w:hAnsi="Arial" w:cs="Arial"/>
                <w:b/>
                <w:bCs/>
                <w:i/>
                <w:iCs/>
                <w:sz w:val="20"/>
                <w:szCs w:val="20"/>
              </w:rPr>
              <w:t>Shigella</w:t>
            </w:r>
            <w:r w:rsidRPr="00A34DC3">
              <w:rPr>
                <w:rFonts w:ascii="Arial" w:hAnsi="Arial" w:cs="Arial"/>
                <w:b/>
                <w:bCs/>
                <w:sz w:val="20"/>
                <w:szCs w:val="20"/>
              </w:rPr>
              <w:t xml:space="preserve"> Isolates</w:t>
            </w:r>
          </w:p>
        </w:tc>
        <w:tc>
          <w:tcPr>
            <w:tcW w:w="2338" w:type="dxa"/>
            <w:tcBorders>
              <w:top w:val="single" w:sz="4" w:space="0" w:color="auto"/>
              <w:bottom w:val="single" w:sz="4" w:space="0" w:color="auto"/>
            </w:tcBorders>
          </w:tcPr>
          <w:p w14:paraId="3363A945" w14:textId="77777777" w:rsidR="007C5E7B" w:rsidRPr="00A34DC3" w:rsidRDefault="007C5E7B" w:rsidP="00EA55FB">
            <w:pPr>
              <w:jc w:val="center"/>
              <w:rPr>
                <w:rFonts w:ascii="Arial" w:hAnsi="Arial" w:cs="Arial"/>
                <w:b/>
                <w:bCs/>
                <w:sz w:val="20"/>
                <w:szCs w:val="20"/>
              </w:rPr>
            </w:pPr>
            <w:r w:rsidRPr="00A34DC3">
              <w:rPr>
                <w:rFonts w:ascii="Arial" w:hAnsi="Arial" w:cs="Arial"/>
                <w:b/>
                <w:bCs/>
                <w:sz w:val="20"/>
                <w:szCs w:val="20"/>
              </w:rPr>
              <w:t xml:space="preserve">No. (%) MDR </w:t>
            </w:r>
            <w:r w:rsidRPr="00A34DC3">
              <w:rPr>
                <w:rFonts w:ascii="Arial" w:hAnsi="Arial" w:cs="Arial"/>
                <w:b/>
                <w:bCs/>
                <w:i/>
                <w:iCs/>
                <w:sz w:val="20"/>
                <w:szCs w:val="20"/>
              </w:rPr>
              <w:t>Shigella</w:t>
            </w:r>
            <w:r w:rsidRPr="00A34DC3">
              <w:rPr>
                <w:rFonts w:ascii="Arial" w:hAnsi="Arial" w:cs="Arial"/>
                <w:b/>
                <w:bCs/>
                <w:sz w:val="20"/>
                <w:szCs w:val="20"/>
              </w:rPr>
              <w:t xml:space="preserve"> confirmed</w:t>
            </w:r>
          </w:p>
        </w:tc>
      </w:tr>
      <w:tr w:rsidR="007C5E7B" w:rsidRPr="00A34DC3" w14:paraId="79A28AF3" w14:textId="77777777" w:rsidTr="00EA55FB">
        <w:tc>
          <w:tcPr>
            <w:tcW w:w="2337" w:type="dxa"/>
            <w:tcBorders>
              <w:top w:val="single" w:sz="4" w:space="0" w:color="auto"/>
            </w:tcBorders>
          </w:tcPr>
          <w:p w14:paraId="68A0ECDD" w14:textId="77777777" w:rsidR="007C5E7B" w:rsidRPr="00A34DC3" w:rsidRDefault="007C5E7B" w:rsidP="00EA55FB">
            <w:pPr>
              <w:jc w:val="both"/>
              <w:rPr>
                <w:rFonts w:ascii="Arial" w:hAnsi="Arial" w:cs="Arial"/>
                <w:sz w:val="20"/>
                <w:szCs w:val="20"/>
              </w:rPr>
            </w:pPr>
            <w:r w:rsidRPr="00A34DC3">
              <w:rPr>
                <w:rFonts w:ascii="Arial" w:hAnsi="Arial" w:cs="Arial"/>
                <w:sz w:val="20"/>
                <w:szCs w:val="20"/>
              </w:rPr>
              <w:t>YSSH</w:t>
            </w:r>
          </w:p>
        </w:tc>
        <w:tc>
          <w:tcPr>
            <w:tcW w:w="2337" w:type="dxa"/>
            <w:tcBorders>
              <w:top w:val="single" w:sz="4" w:space="0" w:color="auto"/>
            </w:tcBorders>
          </w:tcPr>
          <w:p w14:paraId="00ABCB82" w14:textId="77777777" w:rsidR="007C5E7B" w:rsidRPr="00A34DC3" w:rsidRDefault="007C5E7B" w:rsidP="00EA55FB">
            <w:pPr>
              <w:jc w:val="center"/>
              <w:rPr>
                <w:rFonts w:ascii="Arial" w:hAnsi="Arial" w:cs="Arial"/>
                <w:sz w:val="20"/>
                <w:szCs w:val="20"/>
              </w:rPr>
            </w:pPr>
            <w:r w:rsidRPr="00A34DC3">
              <w:rPr>
                <w:rFonts w:ascii="Arial" w:hAnsi="Arial" w:cs="Arial"/>
                <w:sz w:val="20"/>
                <w:szCs w:val="20"/>
              </w:rPr>
              <w:t>213(66)</w:t>
            </w:r>
          </w:p>
        </w:tc>
        <w:tc>
          <w:tcPr>
            <w:tcW w:w="2338" w:type="dxa"/>
            <w:tcBorders>
              <w:top w:val="single" w:sz="4" w:space="0" w:color="auto"/>
            </w:tcBorders>
          </w:tcPr>
          <w:p w14:paraId="59AAD8F2" w14:textId="77777777" w:rsidR="007C5E7B" w:rsidRPr="00A34DC3" w:rsidRDefault="007C5E7B" w:rsidP="00EA55FB">
            <w:pPr>
              <w:jc w:val="center"/>
              <w:rPr>
                <w:rFonts w:ascii="Arial" w:hAnsi="Arial" w:cs="Arial"/>
                <w:sz w:val="20"/>
                <w:szCs w:val="20"/>
              </w:rPr>
            </w:pPr>
            <w:r w:rsidRPr="00A34DC3">
              <w:rPr>
                <w:rFonts w:ascii="Arial" w:hAnsi="Arial" w:cs="Arial"/>
                <w:sz w:val="20"/>
                <w:szCs w:val="20"/>
              </w:rPr>
              <w:t>23 (77)</w:t>
            </w:r>
          </w:p>
        </w:tc>
        <w:tc>
          <w:tcPr>
            <w:tcW w:w="2338" w:type="dxa"/>
            <w:tcBorders>
              <w:top w:val="single" w:sz="4" w:space="0" w:color="auto"/>
            </w:tcBorders>
          </w:tcPr>
          <w:p w14:paraId="0A51A7E4" w14:textId="77777777" w:rsidR="007C5E7B" w:rsidRPr="00A34DC3" w:rsidRDefault="007C5E7B" w:rsidP="00EA55FB">
            <w:pPr>
              <w:jc w:val="center"/>
              <w:rPr>
                <w:rFonts w:ascii="Arial" w:hAnsi="Arial" w:cs="Arial"/>
                <w:sz w:val="20"/>
                <w:szCs w:val="20"/>
              </w:rPr>
            </w:pPr>
            <w:r w:rsidRPr="00A34DC3">
              <w:rPr>
                <w:rFonts w:ascii="Arial" w:hAnsi="Arial" w:cs="Arial"/>
                <w:sz w:val="20"/>
                <w:szCs w:val="20"/>
              </w:rPr>
              <w:t>4 (80)</w:t>
            </w:r>
          </w:p>
        </w:tc>
      </w:tr>
      <w:tr w:rsidR="007C5E7B" w:rsidRPr="00A34DC3" w14:paraId="1DBE840D" w14:textId="77777777" w:rsidTr="00EA55FB">
        <w:tc>
          <w:tcPr>
            <w:tcW w:w="2337" w:type="dxa"/>
          </w:tcPr>
          <w:p w14:paraId="6BB98429" w14:textId="77777777" w:rsidR="007C5E7B" w:rsidRPr="00A34DC3" w:rsidRDefault="007C5E7B" w:rsidP="00EA55FB">
            <w:pPr>
              <w:jc w:val="both"/>
              <w:rPr>
                <w:rFonts w:ascii="Arial" w:hAnsi="Arial" w:cs="Arial"/>
                <w:sz w:val="20"/>
                <w:szCs w:val="20"/>
              </w:rPr>
            </w:pPr>
            <w:r w:rsidRPr="00A34DC3">
              <w:rPr>
                <w:rFonts w:ascii="Arial" w:hAnsi="Arial" w:cs="Arial"/>
                <w:sz w:val="20"/>
                <w:szCs w:val="20"/>
              </w:rPr>
              <w:t>BSSH</w:t>
            </w:r>
          </w:p>
        </w:tc>
        <w:tc>
          <w:tcPr>
            <w:tcW w:w="2337" w:type="dxa"/>
          </w:tcPr>
          <w:p w14:paraId="47100AB6" w14:textId="77777777" w:rsidR="007C5E7B" w:rsidRPr="00A34DC3" w:rsidRDefault="007C5E7B" w:rsidP="00EA55FB">
            <w:pPr>
              <w:jc w:val="center"/>
              <w:rPr>
                <w:rFonts w:ascii="Arial" w:hAnsi="Arial" w:cs="Arial"/>
                <w:sz w:val="20"/>
                <w:szCs w:val="20"/>
              </w:rPr>
            </w:pPr>
            <w:r w:rsidRPr="00A34DC3">
              <w:rPr>
                <w:rFonts w:ascii="Arial" w:hAnsi="Arial" w:cs="Arial"/>
                <w:sz w:val="20"/>
                <w:szCs w:val="20"/>
              </w:rPr>
              <w:t>111(34)</w:t>
            </w:r>
          </w:p>
        </w:tc>
        <w:tc>
          <w:tcPr>
            <w:tcW w:w="2338" w:type="dxa"/>
          </w:tcPr>
          <w:p w14:paraId="4D77BEA9" w14:textId="77777777" w:rsidR="007C5E7B" w:rsidRPr="00A34DC3" w:rsidRDefault="007C5E7B" w:rsidP="00EA55FB">
            <w:pPr>
              <w:jc w:val="center"/>
              <w:rPr>
                <w:rFonts w:ascii="Arial" w:hAnsi="Arial" w:cs="Arial"/>
                <w:sz w:val="20"/>
                <w:szCs w:val="20"/>
              </w:rPr>
            </w:pPr>
            <w:r w:rsidRPr="00A34DC3">
              <w:rPr>
                <w:rFonts w:ascii="Arial" w:hAnsi="Arial" w:cs="Arial"/>
                <w:sz w:val="20"/>
                <w:szCs w:val="20"/>
              </w:rPr>
              <w:t>07 (23)</w:t>
            </w:r>
          </w:p>
        </w:tc>
        <w:tc>
          <w:tcPr>
            <w:tcW w:w="2338" w:type="dxa"/>
          </w:tcPr>
          <w:p w14:paraId="05DA2B5F" w14:textId="77777777" w:rsidR="007C5E7B" w:rsidRPr="00A34DC3" w:rsidRDefault="007C5E7B" w:rsidP="00EA55FB">
            <w:pPr>
              <w:jc w:val="center"/>
              <w:rPr>
                <w:rFonts w:ascii="Arial" w:hAnsi="Arial" w:cs="Arial"/>
                <w:sz w:val="20"/>
                <w:szCs w:val="20"/>
              </w:rPr>
            </w:pPr>
            <w:r w:rsidRPr="00A34DC3">
              <w:rPr>
                <w:rFonts w:ascii="Arial" w:hAnsi="Arial" w:cs="Arial"/>
                <w:sz w:val="20"/>
                <w:szCs w:val="20"/>
              </w:rPr>
              <w:t>1 (20)</w:t>
            </w:r>
          </w:p>
        </w:tc>
      </w:tr>
      <w:tr w:rsidR="007C5E7B" w:rsidRPr="00A34DC3" w14:paraId="7A6BF8E2" w14:textId="77777777" w:rsidTr="00EA55FB">
        <w:tc>
          <w:tcPr>
            <w:tcW w:w="2337" w:type="dxa"/>
          </w:tcPr>
          <w:p w14:paraId="30DCA477" w14:textId="77777777" w:rsidR="007C5E7B" w:rsidRPr="00A34DC3" w:rsidRDefault="007C5E7B" w:rsidP="00EA55FB">
            <w:pPr>
              <w:jc w:val="both"/>
              <w:rPr>
                <w:rFonts w:ascii="Arial" w:hAnsi="Arial" w:cs="Arial"/>
                <w:sz w:val="20"/>
                <w:szCs w:val="20"/>
              </w:rPr>
            </w:pPr>
            <w:r w:rsidRPr="00A34DC3">
              <w:rPr>
                <w:rFonts w:ascii="Arial" w:hAnsi="Arial" w:cs="Arial"/>
                <w:sz w:val="20"/>
                <w:szCs w:val="20"/>
              </w:rPr>
              <w:t>Total</w:t>
            </w:r>
          </w:p>
        </w:tc>
        <w:tc>
          <w:tcPr>
            <w:tcW w:w="2337" w:type="dxa"/>
          </w:tcPr>
          <w:p w14:paraId="1B9E367C" w14:textId="77777777" w:rsidR="007C5E7B" w:rsidRPr="00A34DC3" w:rsidRDefault="007C5E7B" w:rsidP="00EA55FB">
            <w:pPr>
              <w:jc w:val="center"/>
              <w:rPr>
                <w:rFonts w:ascii="Arial" w:hAnsi="Arial" w:cs="Arial"/>
                <w:sz w:val="20"/>
                <w:szCs w:val="20"/>
              </w:rPr>
            </w:pPr>
            <w:r w:rsidRPr="00A34DC3">
              <w:rPr>
                <w:rFonts w:ascii="Arial" w:hAnsi="Arial" w:cs="Arial"/>
                <w:sz w:val="20"/>
                <w:szCs w:val="20"/>
              </w:rPr>
              <w:t>324(100)</w:t>
            </w:r>
          </w:p>
        </w:tc>
        <w:tc>
          <w:tcPr>
            <w:tcW w:w="2338" w:type="dxa"/>
          </w:tcPr>
          <w:p w14:paraId="1F9CF0F1" w14:textId="77777777" w:rsidR="007C5E7B" w:rsidRPr="00A34DC3" w:rsidRDefault="007C5E7B" w:rsidP="00EA55FB">
            <w:pPr>
              <w:jc w:val="center"/>
              <w:rPr>
                <w:rFonts w:ascii="Arial" w:hAnsi="Arial" w:cs="Arial"/>
                <w:sz w:val="20"/>
                <w:szCs w:val="20"/>
              </w:rPr>
            </w:pPr>
            <w:r w:rsidRPr="00A34DC3">
              <w:rPr>
                <w:rFonts w:ascii="Arial" w:hAnsi="Arial" w:cs="Arial"/>
                <w:sz w:val="20"/>
                <w:szCs w:val="20"/>
              </w:rPr>
              <w:t>30 (100)</w:t>
            </w:r>
          </w:p>
        </w:tc>
        <w:tc>
          <w:tcPr>
            <w:tcW w:w="2338" w:type="dxa"/>
          </w:tcPr>
          <w:p w14:paraId="62D40260" w14:textId="77777777" w:rsidR="007C5E7B" w:rsidRPr="00A34DC3" w:rsidRDefault="007C5E7B" w:rsidP="00EA55FB">
            <w:pPr>
              <w:jc w:val="center"/>
              <w:rPr>
                <w:rFonts w:ascii="Arial" w:hAnsi="Arial" w:cs="Arial"/>
                <w:sz w:val="20"/>
                <w:szCs w:val="20"/>
              </w:rPr>
            </w:pPr>
            <w:r w:rsidRPr="00A34DC3">
              <w:rPr>
                <w:rFonts w:ascii="Arial" w:hAnsi="Arial" w:cs="Arial"/>
                <w:sz w:val="20"/>
                <w:szCs w:val="20"/>
              </w:rPr>
              <w:t>5 (100)</w:t>
            </w:r>
          </w:p>
        </w:tc>
      </w:tr>
    </w:tbl>
    <w:p w14:paraId="1B37F868" w14:textId="77777777" w:rsidR="007C5E7B" w:rsidRPr="00A34DC3" w:rsidRDefault="007C5E7B" w:rsidP="007C5E7B">
      <w:pPr>
        <w:shd w:val="clear" w:color="auto" w:fill="FFFFFF"/>
        <w:spacing w:line="480" w:lineRule="auto"/>
        <w:jc w:val="both"/>
        <w:rPr>
          <w:rFonts w:ascii="Arial" w:hAnsi="Arial" w:cs="Arial"/>
          <w:sz w:val="20"/>
          <w:szCs w:val="20"/>
        </w:rPr>
      </w:pPr>
      <w:r w:rsidRPr="00A34DC3">
        <w:rPr>
          <w:rFonts w:ascii="Arial" w:hAnsi="Arial" w:cs="Arial"/>
          <w:b/>
          <w:bCs/>
          <w:sz w:val="20"/>
          <w:szCs w:val="20"/>
        </w:rPr>
        <w:t xml:space="preserve">Keys: YSSH – </w:t>
      </w:r>
      <w:r w:rsidRPr="00A34DC3">
        <w:rPr>
          <w:rFonts w:ascii="Arial" w:hAnsi="Arial" w:cs="Arial"/>
          <w:sz w:val="20"/>
          <w:szCs w:val="20"/>
        </w:rPr>
        <w:t xml:space="preserve">Yobe State Specialist Hospital, Damaturu, </w:t>
      </w:r>
      <w:r w:rsidRPr="00A34DC3">
        <w:rPr>
          <w:rFonts w:ascii="Arial" w:hAnsi="Arial" w:cs="Arial"/>
          <w:b/>
          <w:bCs/>
          <w:sz w:val="20"/>
          <w:szCs w:val="20"/>
        </w:rPr>
        <w:t>BSSH</w:t>
      </w:r>
      <w:r w:rsidRPr="00A34DC3">
        <w:rPr>
          <w:rFonts w:ascii="Arial" w:hAnsi="Arial" w:cs="Arial"/>
          <w:sz w:val="20"/>
          <w:szCs w:val="20"/>
        </w:rPr>
        <w:t xml:space="preserve"> – Bauchi State Specialist Hospital, Bauchi</w:t>
      </w:r>
    </w:p>
    <w:p w14:paraId="342DAE1A" w14:textId="77777777" w:rsidR="000A0D3C" w:rsidRPr="000A0D3C" w:rsidRDefault="000A0D3C" w:rsidP="000A0D3C">
      <w:pPr>
        <w:shd w:val="clear" w:color="auto" w:fill="FFFFFF"/>
        <w:spacing w:line="240" w:lineRule="auto"/>
        <w:jc w:val="both"/>
        <w:rPr>
          <w:rFonts w:ascii="Arial" w:hAnsi="Arial" w:cs="Arial"/>
          <w:b/>
          <w:bCs/>
        </w:rPr>
      </w:pPr>
    </w:p>
    <w:p w14:paraId="577CF8F4" w14:textId="77777777" w:rsidR="000A0D3C" w:rsidRPr="000A0D3C" w:rsidRDefault="000A0D3C" w:rsidP="000A0D3C">
      <w:pPr>
        <w:shd w:val="clear" w:color="auto" w:fill="FFFFFF"/>
        <w:spacing w:line="240" w:lineRule="auto"/>
        <w:jc w:val="both"/>
        <w:rPr>
          <w:rFonts w:ascii="Arial" w:hAnsi="Arial" w:cs="Arial"/>
          <w:b/>
          <w:bCs/>
          <w:sz w:val="22"/>
          <w:szCs w:val="22"/>
        </w:rPr>
      </w:pPr>
      <w:r w:rsidRPr="000A0D3C">
        <w:rPr>
          <w:rFonts w:ascii="Arial" w:hAnsi="Arial" w:cs="Arial"/>
          <w:b/>
          <w:bCs/>
          <w:sz w:val="22"/>
          <w:szCs w:val="22"/>
        </w:rPr>
        <w:t xml:space="preserve">3.2 Antibiotic Susceptibility Profile of Isolated </w:t>
      </w:r>
      <w:r w:rsidRPr="000A0D3C">
        <w:rPr>
          <w:rFonts w:ascii="Arial" w:hAnsi="Arial" w:cs="Arial"/>
          <w:b/>
          <w:bCs/>
          <w:i/>
          <w:iCs/>
          <w:sz w:val="22"/>
          <w:szCs w:val="22"/>
        </w:rPr>
        <w:t>Shigella</w:t>
      </w:r>
      <w:r w:rsidRPr="000A0D3C">
        <w:rPr>
          <w:rFonts w:ascii="Arial" w:hAnsi="Arial" w:cs="Arial"/>
          <w:b/>
          <w:bCs/>
          <w:sz w:val="22"/>
          <w:szCs w:val="22"/>
        </w:rPr>
        <w:t xml:space="preserve"> Species</w:t>
      </w:r>
    </w:p>
    <w:p w14:paraId="70679CDA" w14:textId="3C79E25D" w:rsidR="000A0D3C" w:rsidRPr="000A0D3C" w:rsidRDefault="000A0D3C" w:rsidP="000A0D3C">
      <w:pPr>
        <w:shd w:val="clear" w:color="auto" w:fill="FFFFFF"/>
        <w:spacing w:line="240" w:lineRule="auto"/>
        <w:jc w:val="both"/>
        <w:rPr>
          <w:rFonts w:ascii="Arial" w:hAnsi="Arial" w:cs="Arial"/>
          <w:sz w:val="20"/>
          <w:szCs w:val="20"/>
        </w:rPr>
      </w:pPr>
      <w:r w:rsidRPr="000A0D3C">
        <w:rPr>
          <w:rFonts w:ascii="Arial" w:hAnsi="Arial" w:cs="Arial"/>
          <w:sz w:val="20"/>
          <w:szCs w:val="20"/>
        </w:rPr>
        <w:t xml:space="preserve">The antimicrobial susceptibility testing (AST) results (table </w:t>
      </w:r>
      <w:r w:rsidR="007C5E7B">
        <w:rPr>
          <w:rFonts w:ascii="Arial" w:hAnsi="Arial" w:cs="Arial"/>
          <w:sz w:val="20"/>
          <w:szCs w:val="20"/>
        </w:rPr>
        <w:t>3</w:t>
      </w:r>
      <w:r w:rsidRPr="000A0D3C">
        <w:rPr>
          <w:rFonts w:ascii="Arial" w:hAnsi="Arial" w:cs="Arial"/>
          <w:sz w:val="20"/>
          <w:szCs w:val="20"/>
        </w:rPr>
        <w:t xml:space="preserve">) demonstrated that the isolated </w:t>
      </w:r>
      <w:r w:rsidRPr="000A0D3C">
        <w:rPr>
          <w:rFonts w:ascii="Arial" w:hAnsi="Arial" w:cs="Arial"/>
          <w:i/>
          <w:iCs/>
          <w:sz w:val="20"/>
          <w:szCs w:val="20"/>
        </w:rPr>
        <w:t>Shigella</w:t>
      </w:r>
      <w:r w:rsidRPr="000A0D3C">
        <w:rPr>
          <w:rFonts w:ascii="Arial" w:hAnsi="Arial" w:cs="Arial"/>
          <w:sz w:val="20"/>
          <w:szCs w:val="20"/>
        </w:rPr>
        <w:t xml:space="preserve"> species have highest (100%) resistance to Cefuroxime (1 µg), High resistance (97%) were also observed against both Ceftazidime (10 µg), Clindamycin (10 µg) followed by Ampicillin (10 µg) – 80%, Amoxicillin-Clavulanic Acid (30 µg) – 78%, Trimethoprim-</w:t>
      </w:r>
      <w:proofErr w:type="spellStart"/>
      <w:r w:rsidRPr="000A0D3C">
        <w:rPr>
          <w:rFonts w:ascii="Arial" w:hAnsi="Arial" w:cs="Arial"/>
          <w:sz w:val="20"/>
          <w:szCs w:val="20"/>
        </w:rPr>
        <w:t>sulfomethazole</w:t>
      </w:r>
      <w:proofErr w:type="spellEnd"/>
      <w:r w:rsidRPr="000A0D3C">
        <w:rPr>
          <w:rFonts w:ascii="Arial" w:hAnsi="Arial" w:cs="Arial"/>
          <w:sz w:val="20"/>
          <w:szCs w:val="20"/>
        </w:rPr>
        <w:t xml:space="preserve"> (25) – 64%, Tetracycline (30) – 63%, Imipenem (10) – 53%. Highest susceptibilities were recorded for Amikacin (30 µg), Chloramphenicol (30 µg), Azithromycin (15 µg) and Piperacillin-Tazobactam (110 µg) at 93%, 90% 85% and 60% respectively while Cefixime (5 µg) and Streptomycin (5) are more of intermediate rather than resistant or sensitive, Ceftriaxone (30 µg) and Levofloxacin (15 µg) both at – 53%, are weakly susceptible.</w:t>
      </w:r>
    </w:p>
    <w:p w14:paraId="51F94CD5" w14:textId="2AEDCDD2" w:rsidR="000A0D3C" w:rsidRPr="000A0D3C" w:rsidRDefault="000A0D3C" w:rsidP="000A0D3C">
      <w:pPr>
        <w:shd w:val="clear" w:color="auto" w:fill="FFFFFF"/>
        <w:spacing w:line="240" w:lineRule="auto"/>
        <w:jc w:val="both"/>
        <w:rPr>
          <w:rFonts w:ascii="Arial" w:hAnsi="Arial" w:cs="Arial"/>
          <w:b/>
          <w:bCs/>
          <w:sz w:val="20"/>
          <w:szCs w:val="20"/>
        </w:rPr>
      </w:pPr>
      <w:r w:rsidRPr="000A0D3C">
        <w:rPr>
          <w:rFonts w:ascii="Arial" w:hAnsi="Arial" w:cs="Arial"/>
          <w:b/>
          <w:bCs/>
          <w:sz w:val="20"/>
          <w:szCs w:val="20"/>
        </w:rPr>
        <w:t xml:space="preserve">Table </w:t>
      </w:r>
      <w:r w:rsidR="007C5E7B">
        <w:rPr>
          <w:rFonts w:ascii="Arial" w:hAnsi="Arial" w:cs="Arial"/>
          <w:b/>
          <w:bCs/>
          <w:sz w:val="20"/>
          <w:szCs w:val="20"/>
        </w:rPr>
        <w:t>3</w:t>
      </w:r>
      <w:r w:rsidRPr="000A0D3C">
        <w:rPr>
          <w:rFonts w:ascii="Arial" w:hAnsi="Arial" w:cs="Arial"/>
          <w:b/>
          <w:bCs/>
          <w:sz w:val="20"/>
          <w:szCs w:val="20"/>
        </w:rPr>
        <w:t xml:space="preserve">: Distribution of </w:t>
      </w:r>
      <w:r w:rsidRPr="000A0D3C">
        <w:rPr>
          <w:rFonts w:ascii="Arial" w:hAnsi="Arial" w:cs="Arial"/>
          <w:b/>
          <w:bCs/>
          <w:i/>
          <w:iCs/>
          <w:sz w:val="20"/>
          <w:szCs w:val="20"/>
        </w:rPr>
        <w:t>Shigella</w:t>
      </w:r>
      <w:r w:rsidRPr="000A0D3C">
        <w:rPr>
          <w:rFonts w:ascii="Arial" w:hAnsi="Arial" w:cs="Arial"/>
          <w:b/>
          <w:bCs/>
          <w:sz w:val="20"/>
          <w:szCs w:val="20"/>
        </w:rPr>
        <w:t xml:space="preserve"> Isolated According to Antibiotics Susceptibility Pattern</w:t>
      </w:r>
    </w:p>
    <w:tbl>
      <w:tblPr>
        <w:tblW w:w="0" w:type="auto"/>
        <w:tblCellMar>
          <w:left w:w="0" w:type="dxa"/>
          <w:right w:w="0" w:type="dxa"/>
        </w:tblCellMar>
        <w:tblLook w:val="04A0" w:firstRow="1" w:lastRow="0" w:firstColumn="1" w:lastColumn="0" w:noHBand="0" w:noVBand="1"/>
      </w:tblPr>
      <w:tblGrid>
        <w:gridCol w:w="3510"/>
        <w:gridCol w:w="2326"/>
        <w:gridCol w:w="1961"/>
        <w:gridCol w:w="1563"/>
      </w:tblGrid>
      <w:tr w:rsidR="000A0D3C" w:rsidRPr="000A0D3C" w14:paraId="18EA47C9" w14:textId="77777777" w:rsidTr="00891759">
        <w:trPr>
          <w:trHeight w:val="969"/>
        </w:trPr>
        <w:tc>
          <w:tcPr>
            <w:tcW w:w="3510" w:type="dxa"/>
            <w:tcBorders>
              <w:top w:val="single" w:sz="8" w:space="0" w:color="000000"/>
              <w:left w:val="nil"/>
              <w:bottom w:val="nil"/>
              <w:right w:val="nil"/>
            </w:tcBorders>
            <w:tcMar>
              <w:top w:w="10" w:type="dxa"/>
              <w:left w:w="71" w:type="dxa"/>
              <w:bottom w:w="0" w:type="dxa"/>
              <w:right w:w="71" w:type="dxa"/>
            </w:tcMar>
            <w:hideMark/>
          </w:tcPr>
          <w:p w14:paraId="6405681C" w14:textId="77777777" w:rsidR="000A0D3C" w:rsidRPr="000A0D3C" w:rsidRDefault="000A0D3C" w:rsidP="00891759">
            <w:pPr>
              <w:shd w:val="clear" w:color="auto" w:fill="FFFFFF"/>
              <w:spacing w:line="240" w:lineRule="auto"/>
              <w:jc w:val="both"/>
              <w:rPr>
                <w:rFonts w:ascii="Arial" w:hAnsi="Arial" w:cs="Arial"/>
                <w:b/>
                <w:bCs/>
                <w:sz w:val="20"/>
                <w:szCs w:val="20"/>
              </w:rPr>
            </w:pPr>
          </w:p>
        </w:tc>
        <w:tc>
          <w:tcPr>
            <w:tcW w:w="5850" w:type="dxa"/>
            <w:gridSpan w:val="3"/>
            <w:tcBorders>
              <w:top w:val="single" w:sz="8" w:space="0" w:color="000000"/>
              <w:left w:val="nil"/>
              <w:bottom w:val="single" w:sz="8" w:space="0" w:color="000000"/>
              <w:right w:val="nil"/>
            </w:tcBorders>
            <w:tcMar>
              <w:top w:w="10" w:type="dxa"/>
              <w:left w:w="71" w:type="dxa"/>
              <w:bottom w:w="0" w:type="dxa"/>
              <w:right w:w="71" w:type="dxa"/>
            </w:tcMar>
            <w:hideMark/>
          </w:tcPr>
          <w:p w14:paraId="3E77E71E" w14:textId="77777777" w:rsidR="000A0D3C" w:rsidRPr="000A0D3C" w:rsidRDefault="000A0D3C" w:rsidP="00891759">
            <w:pPr>
              <w:shd w:val="clear" w:color="auto" w:fill="FFFFFF"/>
              <w:spacing w:line="240" w:lineRule="auto"/>
              <w:jc w:val="both"/>
              <w:rPr>
                <w:rFonts w:ascii="Arial" w:hAnsi="Arial" w:cs="Arial"/>
                <w:b/>
                <w:bCs/>
                <w:sz w:val="20"/>
                <w:szCs w:val="20"/>
              </w:rPr>
            </w:pPr>
            <w:r w:rsidRPr="000A0D3C">
              <w:rPr>
                <w:rFonts w:ascii="Arial" w:hAnsi="Arial" w:cs="Arial"/>
                <w:b/>
                <w:bCs/>
                <w:sz w:val="20"/>
                <w:szCs w:val="20"/>
              </w:rPr>
              <w:t xml:space="preserve">No. (%) of </w:t>
            </w:r>
            <w:r w:rsidRPr="000A0D3C">
              <w:rPr>
                <w:rFonts w:ascii="Arial" w:hAnsi="Arial" w:cs="Arial"/>
                <w:b/>
                <w:bCs/>
                <w:i/>
                <w:iCs/>
                <w:sz w:val="20"/>
                <w:szCs w:val="20"/>
              </w:rPr>
              <w:t>Shigella sp</w:t>
            </w:r>
            <w:r w:rsidRPr="000A0D3C">
              <w:rPr>
                <w:rFonts w:ascii="Arial" w:hAnsi="Arial" w:cs="Arial"/>
                <w:b/>
                <w:bCs/>
                <w:sz w:val="20"/>
                <w:szCs w:val="20"/>
              </w:rPr>
              <w:t>. Isolates (n=30) and their Susceptibility Pattern</w:t>
            </w:r>
          </w:p>
        </w:tc>
      </w:tr>
      <w:tr w:rsidR="000A0D3C" w:rsidRPr="000A0D3C" w14:paraId="3349FDD1" w14:textId="77777777" w:rsidTr="00891759">
        <w:trPr>
          <w:trHeight w:val="469"/>
        </w:trPr>
        <w:tc>
          <w:tcPr>
            <w:tcW w:w="3510" w:type="dxa"/>
            <w:tcBorders>
              <w:top w:val="nil"/>
              <w:left w:val="nil"/>
              <w:bottom w:val="single" w:sz="8" w:space="0" w:color="000000"/>
              <w:right w:val="nil"/>
            </w:tcBorders>
            <w:tcMar>
              <w:top w:w="10" w:type="dxa"/>
              <w:left w:w="71" w:type="dxa"/>
              <w:bottom w:w="0" w:type="dxa"/>
              <w:right w:w="71" w:type="dxa"/>
            </w:tcMar>
            <w:hideMark/>
          </w:tcPr>
          <w:p w14:paraId="6ED0B459"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Antibiotics(µg)</w:t>
            </w:r>
          </w:p>
        </w:tc>
        <w:tc>
          <w:tcPr>
            <w:tcW w:w="1487" w:type="dxa"/>
            <w:tcBorders>
              <w:top w:val="single" w:sz="8" w:space="0" w:color="000000"/>
              <w:left w:val="nil"/>
              <w:bottom w:val="single" w:sz="8" w:space="0" w:color="000000"/>
              <w:right w:val="nil"/>
            </w:tcBorders>
            <w:tcMar>
              <w:top w:w="10" w:type="dxa"/>
              <w:left w:w="71" w:type="dxa"/>
              <w:bottom w:w="0" w:type="dxa"/>
              <w:right w:w="71" w:type="dxa"/>
            </w:tcMar>
            <w:hideMark/>
          </w:tcPr>
          <w:p w14:paraId="57A39B5D"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Sensitive</w:t>
            </w:r>
          </w:p>
        </w:tc>
        <w:tc>
          <w:tcPr>
            <w:tcW w:w="0" w:type="auto"/>
            <w:tcBorders>
              <w:top w:val="single" w:sz="8" w:space="0" w:color="000000"/>
              <w:left w:val="nil"/>
              <w:bottom w:val="single" w:sz="8" w:space="0" w:color="000000"/>
              <w:right w:val="nil"/>
            </w:tcBorders>
            <w:tcMar>
              <w:top w:w="10" w:type="dxa"/>
              <w:left w:w="71" w:type="dxa"/>
              <w:bottom w:w="0" w:type="dxa"/>
              <w:right w:w="71" w:type="dxa"/>
            </w:tcMar>
            <w:hideMark/>
          </w:tcPr>
          <w:p w14:paraId="3A8C2151"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Intermediate</w:t>
            </w:r>
          </w:p>
        </w:tc>
        <w:tc>
          <w:tcPr>
            <w:tcW w:w="0" w:type="auto"/>
            <w:tcBorders>
              <w:top w:val="single" w:sz="8" w:space="0" w:color="000000"/>
              <w:left w:val="nil"/>
              <w:bottom w:val="single" w:sz="8" w:space="0" w:color="000000"/>
              <w:right w:val="nil"/>
            </w:tcBorders>
            <w:tcMar>
              <w:top w:w="10" w:type="dxa"/>
              <w:left w:w="71" w:type="dxa"/>
              <w:bottom w:w="0" w:type="dxa"/>
              <w:right w:w="71" w:type="dxa"/>
            </w:tcMar>
            <w:hideMark/>
          </w:tcPr>
          <w:p w14:paraId="2CE6F4CC"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Resistant</w:t>
            </w:r>
          </w:p>
        </w:tc>
      </w:tr>
      <w:tr w:rsidR="000A0D3C" w:rsidRPr="000A0D3C" w14:paraId="5621ED9C" w14:textId="77777777" w:rsidTr="00891759">
        <w:trPr>
          <w:trHeight w:val="469"/>
        </w:trPr>
        <w:tc>
          <w:tcPr>
            <w:tcW w:w="3510" w:type="dxa"/>
            <w:tcBorders>
              <w:top w:val="single" w:sz="8" w:space="0" w:color="000000"/>
              <w:left w:val="nil"/>
              <w:bottom w:val="nil"/>
              <w:right w:val="nil"/>
            </w:tcBorders>
            <w:tcMar>
              <w:top w:w="10" w:type="dxa"/>
              <w:left w:w="71" w:type="dxa"/>
              <w:bottom w:w="0" w:type="dxa"/>
              <w:right w:w="71" w:type="dxa"/>
            </w:tcMar>
            <w:hideMark/>
          </w:tcPr>
          <w:p w14:paraId="389B0E3F"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Cefuroxime (1)</w:t>
            </w:r>
          </w:p>
        </w:tc>
        <w:tc>
          <w:tcPr>
            <w:tcW w:w="1487" w:type="dxa"/>
            <w:tcBorders>
              <w:top w:val="single" w:sz="8" w:space="0" w:color="000000"/>
              <w:left w:val="nil"/>
              <w:bottom w:val="nil"/>
              <w:right w:val="nil"/>
            </w:tcBorders>
            <w:tcMar>
              <w:top w:w="10" w:type="dxa"/>
              <w:left w:w="71" w:type="dxa"/>
              <w:bottom w:w="0" w:type="dxa"/>
              <w:right w:w="71" w:type="dxa"/>
            </w:tcMar>
            <w:hideMark/>
          </w:tcPr>
          <w:p w14:paraId="2F7E6021"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0(00.00)</w:t>
            </w:r>
          </w:p>
        </w:tc>
        <w:tc>
          <w:tcPr>
            <w:tcW w:w="0" w:type="auto"/>
            <w:tcBorders>
              <w:top w:val="single" w:sz="8" w:space="0" w:color="000000"/>
              <w:left w:val="nil"/>
              <w:bottom w:val="nil"/>
              <w:right w:val="nil"/>
            </w:tcBorders>
            <w:tcMar>
              <w:top w:w="10" w:type="dxa"/>
              <w:left w:w="71" w:type="dxa"/>
              <w:bottom w:w="0" w:type="dxa"/>
              <w:right w:w="71" w:type="dxa"/>
            </w:tcMar>
            <w:hideMark/>
          </w:tcPr>
          <w:p w14:paraId="1E3A9247"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0 (00.00)</w:t>
            </w:r>
          </w:p>
        </w:tc>
        <w:tc>
          <w:tcPr>
            <w:tcW w:w="0" w:type="auto"/>
            <w:tcBorders>
              <w:top w:val="single" w:sz="8" w:space="0" w:color="000000"/>
              <w:left w:val="nil"/>
              <w:bottom w:val="nil"/>
              <w:right w:val="nil"/>
            </w:tcBorders>
            <w:tcMar>
              <w:top w:w="10" w:type="dxa"/>
              <w:left w:w="71" w:type="dxa"/>
              <w:bottom w:w="0" w:type="dxa"/>
              <w:right w:w="71" w:type="dxa"/>
            </w:tcMar>
            <w:hideMark/>
          </w:tcPr>
          <w:p w14:paraId="480A81CA"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30(100)</w:t>
            </w:r>
          </w:p>
        </w:tc>
      </w:tr>
      <w:tr w:rsidR="000A0D3C" w:rsidRPr="000A0D3C" w14:paraId="2E722ECD" w14:textId="77777777" w:rsidTr="00891759">
        <w:trPr>
          <w:trHeight w:val="469"/>
        </w:trPr>
        <w:tc>
          <w:tcPr>
            <w:tcW w:w="3510" w:type="dxa"/>
            <w:tcBorders>
              <w:top w:val="nil"/>
              <w:left w:val="nil"/>
              <w:bottom w:val="nil"/>
              <w:right w:val="nil"/>
            </w:tcBorders>
            <w:tcMar>
              <w:top w:w="10" w:type="dxa"/>
              <w:left w:w="71" w:type="dxa"/>
              <w:bottom w:w="0" w:type="dxa"/>
              <w:right w:w="71" w:type="dxa"/>
            </w:tcMar>
            <w:hideMark/>
          </w:tcPr>
          <w:p w14:paraId="6EA56198"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Ceftazidime (10)</w:t>
            </w:r>
          </w:p>
        </w:tc>
        <w:tc>
          <w:tcPr>
            <w:tcW w:w="1487" w:type="dxa"/>
            <w:tcBorders>
              <w:top w:val="nil"/>
              <w:left w:val="nil"/>
              <w:bottom w:val="nil"/>
              <w:right w:val="nil"/>
            </w:tcBorders>
            <w:tcMar>
              <w:top w:w="10" w:type="dxa"/>
              <w:left w:w="71" w:type="dxa"/>
              <w:bottom w:w="0" w:type="dxa"/>
              <w:right w:w="71" w:type="dxa"/>
            </w:tcMar>
            <w:hideMark/>
          </w:tcPr>
          <w:p w14:paraId="599E01F2"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0(00.00)</w:t>
            </w:r>
          </w:p>
        </w:tc>
        <w:tc>
          <w:tcPr>
            <w:tcW w:w="0" w:type="auto"/>
            <w:tcBorders>
              <w:top w:val="nil"/>
              <w:left w:val="nil"/>
              <w:bottom w:val="nil"/>
              <w:right w:val="nil"/>
            </w:tcBorders>
            <w:tcMar>
              <w:top w:w="10" w:type="dxa"/>
              <w:left w:w="71" w:type="dxa"/>
              <w:bottom w:w="0" w:type="dxa"/>
              <w:right w:w="71" w:type="dxa"/>
            </w:tcMar>
            <w:hideMark/>
          </w:tcPr>
          <w:p w14:paraId="1DBD9954"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1(03.00)</w:t>
            </w:r>
          </w:p>
        </w:tc>
        <w:tc>
          <w:tcPr>
            <w:tcW w:w="0" w:type="auto"/>
            <w:tcBorders>
              <w:top w:val="nil"/>
              <w:left w:val="nil"/>
              <w:bottom w:val="nil"/>
              <w:right w:val="nil"/>
            </w:tcBorders>
            <w:tcMar>
              <w:top w:w="10" w:type="dxa"/>
              <w:left w:w="71" w:type="dxa"/>
              <w:bottom w:w="0" w:type="dxa"/>
              <w:right w:w="71" w:type="dxa"/>
            </w:tcMar>
            <w:hideMark/>
          </w:tcPr>
          <w:p w14:paraId="0DAFDB06"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29(97.00)</w:t>
            </w:r>
          </w:p>
        </w:tc>
      </w:tr>
      <w:tr w:rsidR="000A0D3C" w:rsidRPr="000A0D3C" w14:paraId="1C1ED0C2" w14:textId="77777777" w:rsidTr="00891759">
        <w:trPr>
          <w:trHeight w:val="469"/>
        </w:trPr>
        <w:tc>
          <w:tcPr>
            <w:tcW w:w="3510" w:type="dxa"/>
            <w:tcBorders>
              <w:top w:val="nil"/>
              <w:left w:val="nil"/>
              <w:bottom w:val="nil"/>
              <w:right w:val="nil"/>
            </w:tcBorders>
            <w:tcMar>
              <w:top w:w="10" w:type="dxa"/>
              <w:left w:w="71" w:type="dxa"/>
              <w:bottom w:w="0" w:type="dxa"/>
              <w:right w:w="71" w:type="dxa"/>
            </w:tcMar>
            <w:hideMark/>
          </w:tcPr>
          <w:p w14:paraId="6D7A3C19"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lastRenderedPageBreak/>
              <w:t>Cefixime (5)</w:t>
            </w:r>
          </w:p>
        </w:tc>
        <w:tc>
          <w:tcPr>
            <w:tcW w:w="1487" w:type="dxa"/>
            <w:tcBorders>
              <w:top w:val="nil"/>
              <w:left w:val="nil"/>
              <w:bottom w:val="nil"/>
              <w:right w:val="nil"/>
            </w:tcBorders>
            <w:tcMar>
              <w:top w:w="10" w:type="dxa"/>
              <w:left w:w="71" w:type="dxa"/>
              <w:bottom w:w="0" w:type="dxa"/>
              <w:right w:w="71" w:type="dxa"/>
            </w:tcMar>
            <w:hideMark/>
          </w:tcPr>
          <w:p w14:paraId="05606BD2"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15(50.00)</w:t>
            </w:r>
          </w:p>
        </w:tc>
        <w:tc>
          <w:tcPr>
            <w:tcW w:w="0" w:type="auto"/>
            <w:tcBorders>
              <w:top w:val="nil"/>
              <w:left w:val="nil"/>
              <w:bottom w:val="nil"/>
              <w:right w:val="nil"/>
            </w:tcBorders>
            <w:tcMar>
              <w:top w:w="10" w:type="dxa"/>
              <w:left w:w="71" w:type="dxa"/>
              <w:bottom w:w="0" w:type="dxa"/>
              <w:right w:w="71" w:type="dxa"/>
            </w:tcMar>
            <w:hideMark/>
          </w:tcPr>
          <w:p w14:paraId="5F14F795"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0(00.00)</w:t>
            </w:r>
          </w:p>
        </w:tc>
        <w:tc>
          <w:tcPr>
            <w:tcW w:w="0" w:type="auto"/>
            <w:tcBorders>
              <w:top w:val="nil"/>
              <w:left w:val="nil"/>
              <w:bottom w:val="nil"/>
              <w:right w:val="nil"/>
            </w:tcBorders>
            <w:tcMar>
              <w:top w:w="10" w:type="dxa"/>
              <w:left w:w="71" w:type="dxa"/>
              <w:bottom w:w="0" w:type="dxa"/>
              <w:right w:w="71" w:type="dxa"/>
            </w:tcMar>
            <w:hideMark/>
          </w:tcPr>
          <w:p w14:paraId="426AF3FC"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15(50.00)</w:t>
            </w:r>
          </w:p>
        </w:tc>
      </w:tr>
      <w:tr w:rsidR="000A0D3C" w:rsidRPr="000A0D3C" w14:paraId="5B4F9F2B" w14:textId="77777777" w:rsidTr="00891759">
        <w:trPr>
          <w:trHeight w:val="469"/>
        </w:trPr>
        <w:tc>
          <w:tcPr>
            <w:tcW w:w="3510" w:type="dxa"/>
            <w:tcBorders>
              <w:top w:val="nil"/>
              <w:left w:val="nil"/>
              <w:bottom w:val="nil"/>
              <w:right w:val="nil"/>
            </w:tcBorders>
            <w:tcMar>
              <w:top w:w="10" w:type="dxa"/>
              <w:left w:w="71" w:type="dxa"/>
              <w:bottom w:w="0" w:type="dxa"/>
              <w:right w:w="71" w:type="dxa"/>
            </w:tcMar>
            <w:hideMark/>
          </w:tcPr>
          <w:p w14:paraId="653B5D85"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Ceftriaxone (30)</w:t>
            </w:r>
          </w:p>
        </w:tc>
        <w:tc>
          <w:tcPr>
            <w:tcW w:w="1487" w:type="dxa"/>
            <w:tcBorders>
              <w:top w:val="nil"/>
              <w:left w:val="nil"/>
              <w:bottom w:val="nil"/>
              <w:right w:val="nil"/>
            </w:tcBorders>
            <w:tcMar>
              <w:top w:w="10" w:type="dxa"/>
              <w:left w:w="71" w:type="dxa"/>
              <w:bottom w:w="0" w:type="dxa"/>
              <w:right w:w="71" w:type="dxa"/>
            </w:tcMar>
            <w:hideMark/>
          </w:tcPr>
          <w:p w14:paraId="317F9640"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16(53.00)</w:t>
            </w:r>
          </w:p>
        </w:tc>
        <w:tc>
          <w:tcPr>
            <w:tcW w:w="0" w:type="auto"/>
            <w:tcBorders>
              <w:top w:val="nil"/>
              <w:left w:val="nil"/>
              <w:bottom w:val="nil"/>
              <w:right w:val="nil"/>
            </w:tcBorders>
            <w:tcMar>
              <w:top w:w="10" w:type="dxa"/>
              <w:left w:w="71" w:type="dxa"/>
              <w:bottom w:w="0" w:type="dxa"/>
              <w:right w:w="71" w:type="dxa"/>
            </w:tcMar>
            <w:hideMark/>
          </w:tcPr>
          <w:p w14:paraId="06B3F46A"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2(07.00)</w:t>
            </w:r>
          </w:p>
        </w:tc>
        <w:tc>
          <w:tcPr>
            <w:tcW w:w="0" w:type="auto"/>
            <w:tcBorders>
              <w:top w:val="nil"/>
              <w:left w:val="nil"/>
              <w:bottom w:val="nil"/>
              <w:right w:val="nil"/>
            </w:tcBorders>
            <w:tcMar>
              <w:top w:w="10" w:type="dxa"/>
              <w:left w:w="71" w:type="dxa"/>
              <w:bottom w:w="0" w:type="dxa"/>
              <w:right w:w="71" w:type="dxa"/>
            </w:tcMar>
            <w:hideMark/>
          </w:tcPr>
          <w:p w14:paraId="40B42DD8"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12(40.00)</w:t>
            </w:r>
          </w:p>
        </w:tc>
      </w:tr>
      <w:tr w:rsidR="000A0D3C" w:rsidRPr="000A0D3C" w14:paraId="7956B8B3" w14:textId="77777777" w:rsidTr="00891759">
        <w:trPr>
          <w:trHeight w:val="469"/>
        </w:trPr>
        <w:tc>
          <w:tcPr>
            <w:tcW w:w="3510" w:type="dxa"/>
            <w:tcBorders>
              <w:top w:val="nil"/>
              <w:left w:val="nil"/>
              <w:bottom w:val="nil"/>
              <w:right w:val="nil"/>
            </w:tcBorders>
            <w:tcMar>
              <w:top w:w="10" w:type="dxa"/>
              <w:left w:w="71" w:type="dxa"/>
              <w:bottom w:w="0" w:type="dxa"/>
              <w:right w:w="71" w:type="dxa"/>
            </w:tcMar>
            <w:hideMark/>
          </w:tcPr>
          <w:p w14:paraId="189A1D73"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Amoxicillin-Clavulanic Acid (30)</w:t>
            </w:r>
          </w:p>
        </w:tc>
        <w:tc>
          <w:tcPr>
            <w:tcW w:w="1487" w:type="dxa"/>
            <w:tcBorders>
              <w:top w:val="nil"/>
              <w:left w:val="nil"/>
              <w:bottom w:val="nil"/>
              <w:right w:val="nil"/>
            </w:tcBorders>
            <w:tcMar>
              <w:top w:w="10" w:type="dxa"/>
              <w:left w:w="71" w:type="dxa"/>
              <w:bottom w:w="0" w:type="dxa"/>
              <w:right w:w="71" w:type="dxa"/>
            </w:tcMar>
            <w:hideMark/>
          </w:tcPr>
          <w:p w14:paraId="6B687CAC"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3(10.00)</w:t>
            </w:r>
          </w:p>
        </w:tc>
        <w:tc>
          <w:tcPr>
            <w:tcW w:w="0" w:type="auto"/>
            <w:tcBorders>
              <w:top w:val="nil"/>
              <w:left w:val="nil"/>
              <w:bottom w:val="nil"/>
              <w:right w:val="nil"/>
            </w:tcBorders>
            <w:tcMar>
              <w:top w:w="10" w:type="dxa"/>
              <w:left w:w="71" w:type="dxa"/>
              <w:bottom w:w="0" w:type="dxa"/>
              <w:right w:w="71" w:type="dxa"/>
            </w:tcMar>
            <w:hideMark/>
          </w:tcPr>
          <w:p w14:paraId="2283BFA8"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4(13.00)</w:t>
            </w:r>
          </w:p>
        </w:tc>
        <w:tc>
          <w:tcPr>
            <w:tcW w:w="0" w:type="auto"/>
            <w:tcBorders>
              <w:top w:val="nil"/>
              <w:left w:val="nil"/>
              <w:bottom w:val="nil"/>
              <w:right w:val="nil"/>
            </w:tcBorders>
            <w:tcMar>
              <w:top w:w="10" w:type="dxa"/>
              <w:left w:w="71" w:type="dxa"/>
              <w:bottom w:w="0" w:type="dxa"/>
              <w:right w:w="71" w:type="dxa"/>
            </w:tcMar>
            <w:hideMark/>
          </w:tcPr>
          <w:p w14:paraId="335C5C89"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23(76.00)</w:t>
            </w:r>
          </w:p>
        </w:tc>
      </w:tr>
      <w:tr w:rsidR="000A0D3C" w:rsidRPr="000A0D3C" w14:paraId="699E0379" w14:textId="77777777" w:rsidTr="00891759">
        <w:trPr>
          <w:trHeight w:val="469"/>
        </w:trPr>
        <w:tc>
          <w:tcPr>
            <w:tcW w:w="3510" w:type="dxa"/>
            <w:tcBorders>
              <w:top w:val="nil"/>
              <w:left w:val="nil"/>
              <w:bottom w:val="nil"/>
              <w:right w:val="nil"/>
            </w:tcBorders>
            <w:tcMar>
              <w:top w:w="10" w:type="dxa"/>
              <w:left w:w="71" w:type="dxa"/>
              <w:bottom w:w="0" w:type="dxa"/>
              <w:right w:w="71" w:type="dxa"/>
            </w:tcMar>
            <w:hideMark/>
          </w:tcPr>
          <w:p w14:paraId="0EF8AF6E"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Ampicillin (10)</w:t>
            </w:r>
          </w:p>
        </w:tc>
        <w:tc>
          <w:tcPr>
            <w:tcW w:w="1487" w:type="dxa"/>
            <w:tcBorders>
              <w:top w:val="nil"/>
              <w:left w:val="nil"/>
              <w:bottom w:val="nil"/>
              <w:right w:val="nil"/>
            </w:tcBorders>
            <w:tcMar>
              <w:top w:w="10" w:type="dxa"/>
              <w:left w:w="71" w:type="dxa"/>
              <w:bottom w:w="0" w:type="dxa"/>
              <w:right w:w="71" w:type="dxa"/>
            </w:tcMar>
            <w:hideMark/>
          </w:tcPr>
          <w:p w14:paraId="756EC0EF"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5(17.00)</w:t>
            </w:r>
          </w:p>
        </w:tc>
        <w:tc>
          <w:tcPr>
            <w:tcW w:w="0" w:type="auto"/>
            <w:tcBorders>
              <w:top w:val="nil"/>
              <w:left w:val="nil"/>
              <w:bottom w:val="nil"/>
              <w:right w:val="nil"/>
            </w:tcBorders>
            <w:tcMar>
              <w:top w:w="10" w:type="dxa"/>
              <w:left w:w="71" w:type="dxa"/>
              <w:bottom w:w="0" w:type="dxa"/>
              <w:right w:w="71" w:type="dxa"/>
            </w:tcMar>
            <w:hideMark/>
          </w:tcPr>
          <w:p w14:paraId="34EC96F2"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1(03.00)</w:t>
            </w:r>
          </w:p>
        </w:tc>
        <w:tc>
          <w:tcPr>
            <w:tcW w:w="0" w:type="auto"/>
            <w:tcBorders>
              <w:top w:val="nil"/>
              <w:left w:val="nil"/>
              <w:bottom w:val="nil"/>
              <w:right w:val="nil"/>
            </w:tcBorders>
            <w:tcMar>
              <w:top w:w="10" w:type="dxa"/>
              <w:left w:w="71" w:type="dxa"/>
              <w:bottom w:w="0" w:type="dxa"/>
              <w:right w:w="71" w:type="dxa"/>
            </w:tcMar>
            <w:hideMark/>
          </w:tcPr>
          <w:p w14:paraId="7367A125"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24(80.00)</w:t>
            </w:r>
          </w:p>
        </w:tc>
      </w:tr>
      <w:tr w:rsidR="000A0D3C" w:rsidRPr="000A0D3C" w14:paraId="5E679BBB" w14:textId="77777777" w:rsidTr="00891759">
        <w:trPr>
          <w:trHeight w:val="469"/>
        </w:trPr>
        <w:tc>
          <w:tcPr>
            <w:tcW w:w="3510" w:type="dxa"/>
            <w:tcBorders>
              <w:top w:val="nil"/>
              <w:left w:val="nil"/>
              <w:bottom w:val="nil"/>
              <w:right w:val="nil"/>
            </w:tcBorders>
            <w:tcMar>
              <w:top w:w="10" w:type="dxa"/>
              <w:left w:w="71" w:type="dxa"/>
              <w:bottom w:w="0" w:type="dxa"/>
              <w:right w:w="71" w:type="dxa"/>
            </w:tcMar>
            <w:hideMark/>
          </w:tcPr>
          <w:p w14:paraId="6DF81CAF"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Piperacillin-Tazobactam (110)</w:t>
            </w:r>
          </w:p>
        </w:tc>
        <w:tc>
          <w:tcPr>
            <w:tcW w:w="1487" w:type="dxa"/>
            <w:tcBorders>
              <w:top w:val="nil"/>
              <w:left w:val="nil"/>
              <w:bottom w:val="nil"/>
              <w:right w:val="nil"/>
            </w:tcBorders>
            <w:tcMar>
              <w:top w:w="10" w:type="dxa"/>
              <w:left w:w="71" w:type="dxa"/>
              <w:bottom w:w="0" w:type="dxa"/>
              <w:right w:w="71" w:type="dxa"/>
            </w:tcMar>
            <w:hideMark/>
          </w:tcPr>
          <w:p w14:paraId="62715CB5"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18(60.00)</w:t>
            </w:r>
          </w:p>
        </w:tc>
        <w:tc>
          <w:tcPr>
            <w:tcW w:w="0" w:type="auto"/>
            <w:tcBorders>
              <w:top w:val="nil"/>
              <w:left w:val="nil"/>
              <w:bottom w:val="nil"/>
              <w:right w:val="nil"/>
            </w:tcBorders>
            <w:tcMar>
              <w:top w:w="10" w:type="dxa"/>
              <w:left w:w="71" w:type="dxa"/>
              <w:bottom w:w="0" w:type="dxa"/>
              <w:right w:w="71" w:type="dxa"/>
            </w:tcMar>
            <w:hideMark/>
          </w:tcPr>
          <w:p w14:paraId="31FE84C4"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7(23.00)</w:t>
            </w:r>
          </w:p>
        </w:tc>
        <w:tc>
          <w:tcPr>
            <w:tcW w:w="0" w:type="auto"/>
            <w:tcBorders>
              <w:top w:val="nil"/>
              <w:left w:val="nil"/>
              <w:bottom w:val="nil"/>
              <w:right w:val="nil"/>
            </w:tcBorders>
            <w:tcMar>
              <w:top w:w="10" w:type="dxa"/>
              <w:left w:w="71" w:type="dxa"/>
              <w:bottom w:w="0" w:type="dxa"/>
              <w:right w:w="71" w:type="dxa"/>
            </w:tcMar>
            <w:hideMark/>
          </w:tcPr>
          <w:p w14:paraId="0C381418"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5(17.00)</w:t>
            </w:r>
          </w:p>
        </w:tc>
      </w:tr>
      <w:tr w:rsidR="000A0D3C" w:rsidRPr="000A0D3C" w14:paraId="12A16AE3" w14:textId="77777777" w:rsidTr="00891759">
        <w:trPr>
          <w:trHeight w:val="469"/>
        </w:trPr>
        <w:tc>
          <w:tcPr>
            <w:tcW w:w="3510" w:type="dxa"/>
            <w:tcBorders>
              <w:top w:val="nil"/>
              <w:left w:val="nil"/>
              <w:bottom w:val="nil"/>
              <w:right w:val="nil"/>
            </w:tcBorders>
            <w:tcMar>
              <w:top w:w="10" w:type="dxa"/>
              <w:left w:w="71" w:type="dxa"/>
              <w:bottom w:w="0" w:type="dxa"/>
              <w:right w:w="71" w:type="dxa"/>
            </w:tcMar>
            <w:hideMark/>
          </w:tcPr>
          <w:p w14:paraId="47CE4BEB"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Imipenem (10)</w:t>
            </w:r>
          </w:p>
        </w:tc>
        <w:tc>
          <w:tcPr>
            <w:tcW w:w="1487" w:type="dxa"/>
            <w:tcBorders>
              <w:top w:val="nil"/>
              <w:left w:val="nil"/>
              <w:bottom w:val="nil"/>
              <w:right w:val="nil"/>
            </w:tcBorders>
            <w:tcMar>
              <w:top w:w="10" w:type="dxa"/>
              <w:left w:w="71" w:type="dxa"/>
              <w:bottom w:w="0" w:type="dxa"/>
              <w:right w:w="71" w:type="dxa"/>
            </w:tcMar>
            <w:hideMark/>
          </w:tcPr>
          <w:p w14:paraId="5043614B"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9(30.00)</w:t>
            </w:r>
          </w:p>
        </w:tc>
        <w:tc>
          <w:tcPr>
            <w:tcW w:w="0" w:type="auto"/>
            <w:tcBorders>
              <w:top w:val="nil"/>
              <w:left w:val="nil"/>
              <w:bottom w:val="nil"/>
              <w:right w:val="nil"/>
            </w:tcBorders>
            <w:tcMar>
              <w:top w:w="10" w:type="dxa"/>
              <w:left w:w="71" w:type="dxa"/>
              <w:bottom w:w="0" w:type="dxa"/>
              <w:right w:w="71" w:type="dxa"/>
            </w:tcMar>
            <w:hideMark/>
          </w:tcPr>
          <w:p w14:paraId="43F85BCE"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5(17.00)</w:t>
            </w:r>
          </w:p>
        </w:tc>
        <w:tc>
          <w:tcPr>
            <w:tcW w:w="0" w:type="auto"/>
            <w:tcBorders>
              <w:top w:val="nil"/>
              <w:left w:val="nil"/>
              <w:bottom w:val="nil"/>
              <w:right w:val="nil"/>
            </w:tcBorders>
            <w:tcMar>
              <w:top w:w="10" w:type="dxa"/>
              <w:left w:w="71" w:type="dxa"/>
              <w:bottom w:w="0" w:type="dxa"/>
              <w:right w:w="71" w:type="dxa"/>
            </w:tcMar>
            <w:hideMark/>
          </w:tcPr>
          <w:p w14:paraId="29E6B458"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16(53.00)</w:t>
            </w:r>
          </w:p>
        </w:tc>
      </w:tr>
      <w:tr w:rsidR="000A0D3C" w:rsidRPr="000A0D3C" w14:paraId="5390704A" w14:textId="77777777" w:rsidTr="00891759">
        <w:trPr>
          <w:trHeight w:val="469"/>
        </w:trPr>
        <w:tc>
          <w:tcPr>
            <w:tcW w:w="3510" w:type="dxa"/>
            <w:tcBorders>
              <w:top w:val="nil"/>
              <w:left w:val="nil"/>
              <w:bottom w:val="nil"/>
              <w:right w:val="nil"/>
            </w:tcBorders>
            <w:tcMar>
              <w:top w:w="10" w:type="dxa"/>
              <w:left w:w="71" w:type="dxa"/>
              <w:bottom w:w="0" w:type="dxa"/>
              <w:right w:w="71" w:type="dxa"/>
            </w:tcMar>
            <w:hideMark/>
          </w:tcPr>
          <w:p w14:paraId="558E54EA"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Ciprofloxacin (5)</w:t>
            </w:r>
          </w:p>
        </w:tc>
        <w:tc>
          <w:tcPr>
            <w:tcW w:w="1487" w:type="dxa"/>
            <w:tcBorders>
              <w:top w:val="nil"/>
              <w:left w:val="nil"/>
              <w:bottom w:val="nil"/>
              <w:right w:val="nil"/>
            </w:tcBorders>
            <w:tcMar>
              <w:top w:w="10" w:type="dxa"/>
              <w:left w:w="71" w:type="dxa"/>
              <w:bottom w:w="0" w:type="dxa"/>
              <w:right w:w="71" w:type="dxa"/>
            </w:tcMar>
            <w:hideMark/>
          </w:tcPr>
          <w:p w14:paraId="505C75AA"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10(33.00)</w:t>
            </w:r>
          </w:p>
        </w:tc>
        <w:tc>
          <w:tcPr>
            <w:tcW w:w="0" w:type="auto"/>
            <w:tcBorders>
              <w:top w:val="nil"/>
              <w:left w:val="nil"/>
              <w:bottom w:val="nil"/>
              <w:right w:val="nil"/>
            </w:tcBorders>
            <w:tcMar>
              <w:top w:w="10" w:type="dxa"/>
              <w:left w:w="71" w:type="dxa"/>
              <w:bottom w:w="0" w:type="dxa"/>
              <w:right w:w="71" w:type="dxa"/>
            </w:tcMar>
            <w:hideMark/>
          </w:tcPr>
          <w:p w14:paraId="061AE0BD"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6(20.00)</w:t>
            </w:r>
          </w:p>
        </w:tc>
        <w:tc>
          <w:tcPr>
            <w:tcW w:w="0" w:type="auto"/>
            <w:tcBorders>
              <w:top w:val="nil"/>
              <w:left w:val="nil"/>
              <w:bottom w:val="nil"/>
              <w:right w:val="nil"/>
            </w:tcBorders>
            <w:tcMar>
              <w:top w:w="10" w:type="dxa"/>
              <w:left w:w="71" w:type="dxa"/>
              <w:bottom w:w="0" w:type="dxa"/>
              <w:right w:w="71" w:type="dxa"/>
            </w:tcMar>
            <w:hideMark/>
          </w:tcPr>
          <w:p w14:paraId="502C6E4D"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14(47.00)</w:t>
            </w:r>
          </w:p>
        </w:tc>
      </w:tr>
      <w:tr w:rsidR="000A0D3C" w:rsidRPr="000A0D3C" w14:paraId="6F2A427F" w14:textId="77777777" w:rsidTr="00891759">
        <w:trPr>
          <w:trHeight w:val="469"/>
        </w:trPr>
        <w:tc>
          <w:tcPr>
            <w:tcW w:w="3510" w:type="dxa"/>
            <w:tcBorders>
              <w:top w:val="nil"/>
              <w:left w:val="nil"/>
              <w:bottom w:val="nil"/>
              <w:right w:val="nil"/>
            </w:tcBorders>
            <w:tcMar>
              <w:top w:w="10" w:type="dxa"/>
              <w:left w:w="71" w:type="dxa"/>
              <w:bottom w:w="0" w:type="dxa"/>
              <w:right w:w="71" w:type="dxa"/>
            </w:tcMar>
            <w:hideMark/>
          </w:tcPr>
          <w:p w14:paraId="6730AB6F"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Levofloxacin (15)</w:t>
            </w:r>
          </w:p>
        </w:tc>
        <w:tc>
          <w:tcPr>
            <w:tcW w:w="1487" w:type="dxa"/>
            <w:tcBorders>
              <w:top w:val="nil"/>
              <w:left w:val="nil"/>
              <w:bottom w:val="nil"/>
              <w:right w:val="nil"/>
            </w:tcBorders>
            <w:tcMar>
              <w:top w:w="10" w:type="dxa"/>
              <w:left w:w="71" w:type="dxa"/>
              <w:bottom w:w="0" w:type="dxa"/>
              <w:right w:w="71" w:type="dxa"/>
            </w:tcMar>
            <w:hideMark/>
          </w:tcPr>
          <w:p w14:paraId="512DB862"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16(53.00)</w:t>
            </w:r>
          </w:p>
        </w:tc>
        <w:tc>
          <w:tcPr>
            <w:tcW w:w="0" w:type="auto"/>
            <w:tcBorders>
              <w:top w:val="nil"/>
              <w:left w:val="nil"/>
              <w:bottom w:val="nil"/>
              <w:right w:val="nil"/>
            </w:tcBorders>
            <w:tcMar>
              <w:top w:w="10" w:type="dxa"/>
              <w:left w:w="71" w:type="dxa"/>
              <w:bottom w:w="0" w:type="dxa"/>
              <w:right w:w="71" w:type="dxa"/>
            </w:tcMar>
            <w:hideMark/>
          </w:tcPr>
          <w:p w14:paraId="6207797E"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5(17.00)</w:t>
            </w:r>
          </w:p>
        </w:tc>
        <w:tc>
          <w:tcPr>
            <w:tcW w:w="0" w:type="auto"/>
            <w:tcBorders>
              <w:top w:val="nil"/>
              <w:left w:val="nil"/>
              <w:bottom w:val="nil"/>
              <w:right w:val="nil"/>
            </w:tcBorders>
            <w:tcMar>
              <w:top w:w="10" w:type="dxa"/>
              <w:left w:w="71" w:type="dxa"/>
              <w:bottom w:w="0" w:type="dxa"/>
              <w:right w:w="71" w:type="dxa"/>
            </w:tcMar>
            <w:hideMark/>
          </w:tcPr>
          <w:p w14:paraId="53CCB435"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9(30.00)</w:t>
            </w:r>
          </w:p>
        </w:tc>
      </w:tr>
      <w:tr w:rsidR="000A0D3C" w:rsidRPr="000A0D3C" w14:paraId="1F112F32" w14:textId="77777777" w:rsidTr="00891759">
        <w:trPr>
          <w:trHeight w:val="469"/>
        </w:trPr>
        <w:tc>
          <w:tcPr>
            <w:tcW w:w="3510" w:type="dxa"/>
            <w:tcBorders>
              <w:top w:val="nil"/>
              <w:left w:val="nil"/>
              <w:bottom w:val="nil"/>
              <w:right w:val="nil"/>
            </w:tcBorders>
            <w:tcMar>
              <w:top w:w="10" w:type="dxa"/>
              <w:left w:w="71" w:type="dxa"/>
              <w:bottom w:w="0" w:type="dxa"/>
              <w:right w:w="71" w:type="dxa"/>
            </w:tcMar>
            <w:hideMark/>
          </w:tcPr>
          <w:p w14:paraId="4345FBE5"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Amikacin (30)</w:t>
            </w:r>
          </w:p>
        </w:tc>
        <w:tc>
          <w:tcPr>
            <w:tcW w:w="1487" w:type="dxa"/>
            <w:tcBorders>
              <w:top w:val="nil"/>
              <w:left w:val="nil"/>
              <w:bottom w:val="nil"/>
              <w:right w:val="nil"/>
            </w:tcBorders>
            <w:tcMar>
              <w:top w:w="10" w:type="dxa"/>
              <w:left w:w="71" w:type="dxa"/>
              <w:bottom w:w="0" w:type="dxa"/>
              <w:right w:w="71" w:type="dxa"/>
            </w:tcMar>
            <w:hideMark/>
          </w:tcPr>
          <w:p w14:paraId="6EDD6079"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28(93.00)</w:t>
            </w:r>
          </w:p>
        </w:tc>
        <w:tc>
          <w:tcPr>
            <w:tcW w:w="0" w:type="auto"/>
            <w:tcBorders>
              <w:top w:val="nil"/>
              <w:left w:val="nil"/>
              <w:bottom w:val="nil"/>
              <w:right w:val="nil"/>
            </w:tcBorders>
            <w:tcMar>
              <w:top w:w="10" w:type="dxa"/>
              <w:left w:w="71" w:type="dxa"/>
              <w:bottom w:w="0" w:type="dxa"/>
              <w:right w:w="71" w:type="dxa"/>
            </w:tcMar>
            <w:hideMark/>
          </w:tcPr>
          <w:p w14:paraId="3DCAEB75"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0(00.00)</w:t>
            </w:r>
          </w:p>
        </w:tc>
        <w:tc>
          <w:tcPr>
            <w:tcW w:w="0" w:type="auto"/>
            <w:tcBorders>
              <w:top w:val="nil"/>
              <w:left w:val="nil"/>
              <w:bottom w:val="nil"/>
              <w:right w:val="nil"/>
            </w:tcBorders>
            <w:tcMar>
              <w:top w:w="10" w:type="dxa"/>
              <w:left w:w="71" w:type="dxa"/>
              <w:bottom w:w="0" w:type="dxa"/>
              <w:right w:w="71" w:type="dxa"/>
            </w:tcMar>
            <w:hideMark/>
          </w:tcPr>
          <w:p w14:paraId="2CB7B7C1"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2(07.00)</w:t>
            </w:r>
          </w:p>
        </w:tc>
      </w:tr>
      <w:tr w:rsidR="000A0D3C" w:rsidRPr="000A0D3C" w14:paraId="5F345611" w14:textId="77777777" w:rsidTr="00891759">
        <w:trPr>
          <w:trHeight w:val="469"/>
        </w:trPr>
        <w:tc>
          <w:tcPr>
            <w:tcW w:w="3510" w:type="dxa"/>
            <w:tcBorders>
              <w:top w:val="nil"/>
              <w:left w:val="nil"/>
              <w:bottom w:val="nil"/>
              <w:right w:val="nil"/>
            </w:tcBorders>
            <w:tcMar>
              <w:top w:w="10" w:type="dxa"/>
              <w:left w:w="71" w:type="dxa"/>
              <w:bottom w:w="0" w:type="dxa"/>
              <w:right w:w="71" w:type="dxa"/>
            </w:tcMar>
            <w:vAlign w:val="bottom"/>
            <w:hideMark/>
          </w:tcPr>
          <w:p w14:paraId="714C60F6"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Streptomycin (5)</w:t>
            </w:r>
          </w:p>
        </w:tc>
        <w:tc>
          <w:tcPr>
            <w:tcW w:w="1487" w:type="dxa"/>
            <w:tcBorders>
              <w:top w:val="nil"/>
              <w:left w:val="nil"/>
              <w:bottom w:val="nil"/>
              <w:right w:val="nil"/>
            </w:tcBorders>
            <w:tcMar>
              <w:top w:w="10" w:type="dxa"/>
              <w:left w:w="71" w:type="dxa"/>
              <w:bottom w:w="0" w:type="dxa"/>
              <w:right w:w="71" w:type="dxa"/>
            </w:tcMar>
            <w:vAlign w:val="bottom"/>
            <w:hideMark/>
          </w:tcPr>
          <w:p w14:paraId="1A30A85E"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12(40.00)</w:t>
            </w:r>
          </w:p>
        </w:tc>
        <w:tc>
          <w:tcPr>
            <w:tcW w:w="0" w:type="auto"/>
            <w:tcBorders>
              <w:top w:val="nil"/>
              <w:left w:val="nil"/>
              <w:bottom w:val="nil"/>
              <w:right w:val="nil"/>
            </w:tcBorders>
            <w:tcMar>
              <w:top w:w="10" w:type="dxa"/>
              <w:left w:w="71" w:type="dxa"/>
              <w:bottom w:w="0" w:type="dxa"/>
              <w:right w:w="71" w:type="dxa"/>
            </w:tcMar>
            <w:hideMark/>
          </w:tcPr>
          <w:p w14:paraId="57B7E04F"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4(13.00)</w:t>
            </w:r>
          </w:p>
        </w:tc>
        <w:tc>
          <w:tcPr>
            <w:tcW w:w="0" w:type="auto"/>
            <w:tcBorders>
              <w:top w:val="nil"/>
              <w:left w:val="nil"/>
              <w:bottom w:val="nil"/>
              <w:right w:val="nil"/>
            </w:tcBorders>
            <w:tcMar>
              <w:top w:w="10" w:type="dxa"/>
              <w:left w:w="71" w:type="dxa"/>
              <w:bottom w:w="0" w:type="dxa"/>
              <w:right w:w="71" w:type="dxa"/>
            </w:tcMar>
            <w:hideMark/>
          </w:tcPr>
          <w:p w14:paraId="44251F73"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14(47.00)</w:t>
            </w:r>
          </w:p>
        </w:tc>
      </w:tr>
      <w:tr w:rsidR="000A0D3C" w:rsidRPr="000A0D3C" w14:paraId="1BFB8E5A" w14:textId="77777777" w:rsidTr="00891759">
        <w:trPr>
          <w:trHeight w:val="469"/>
        </w:trPr>
        <w:tc>
          <w:tcPr>
            <w:tcW w:w="3510" w:type="dxa"/>
            <w:tcBorders>
              <w:top w:val="nil"/>
              <w:left w:val="nil"/>
              <w:bottom w:val="nil"/>
              <w:right w:val="nil"/>
            </w:tcBorders>
            <w:tcMar>
              <w:top w:w="10" w:type="dxa"/>
              <w:left w:w="71" w:type="dxa"/>
              <w:bottom w:w="0" w:type="dxa"/>
              <w:right w:w="71" w:type="dxa"/>
            </w:tcMar>
            <w:hideMark/>
          </w:tcPr>
          <w:p w14:paraId="75D6BB77"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Azithromycin (15)</w:t>
            </w:r>
          </w:p>
        </w:tc>
        <w:tc>
          <w:tcPr>
            <w:tcW w:w="1487" w:type="dxa"/>
            <w:tcBorders>
              <w:top w:val="nil"/>
              <w:left w:val="nil"/>
              <w:bottom w:val="nil"/>
              <w:right w:val="nil"/>
            </w:tcBorders>
            <w:tcMar>
              <w:top w:w="10" w:type="dxa"/>
              <w:left w:w="71" w:type="dxa"/>
              <w:bottom w:w="0" w:type="dxa"/>
              <w:right w:w="71" w:type="dxa"/>
            </w:tcMar>
            <w:hideMark/>
          </w:tcPr>
          <w:p w14:paraId="49E2B6A5"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25(85.00)</w:t>
            </w:r>
          </w:p>
        </w:tc>
        <w:tc>
          <w:tcPr>
            <w:tcW w:w="0" w:type="auto"/>
            <w:tcBorders>
              <w:top w:val="nil"/>
              <w:left w:val="nil"/>
              <w:bottom w:val="nil"/>
              <w:right w:val="nil"/>
            </w:tcBorders>
            <w:tcMar>
              <w:top w:w="10" w:type="dxa"/>
              <w:left w:w="71" w:type="dxa"/>
              <w:bottom w:w="0" w:type="dxa"/>
              <w:right w:w="71" w:type="dxa"/>
            </w:tcMar>
            <w:hideMark/>
          </w:tcPr>
          <w:p w14:paraId="1985BFDF"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1(03.00)</w:t>
            </w:r>
          </w:p>
        </w:tc>
        <w:tc>
          <w:tcPr>
            <w:tcW w:w="0" w:type="auto"/>
            <w:tcBorders>
              <w:top w:val="nil"/>
              <w:left w:val="nil"/>
              <w:bottom w:val="nil"/>
              <w:right w:val="nil"/>
            </w:tcBorders>
            <w:tcMar>
              <w:top w:w="10" w:type="dxa"/>
              <w:left w:w="71" w:type="dxa"/>
              <w:bottom w:w="0" w:type="dxa"/>
              <w:right w:w="71" w:type="dxa"/>
            </w:tcMar>
            <w:hideMark/>
          </w:tcPr>
          <w:p w14:paraId="3B1E7F04"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4(13.00)</w:t>
            </w:r>
          </w:p>
        </w:tc>
      </w:tr>
      <w:tr w:rsidR="000A0D3C" w:rsidRPr="000A0D3C" w14:paraId="3F4D382C" w14:textId="77777777" w:rsidTr="00891759">
        <w:trPr>
          <w:trHeight w:val="469"/>
        </w:trPr>
        <w:tc>
          <w:tcPr>
            <w:tcW w:w="3510" w:type="dxa"/>
            <w:tcBorders>
              <w:top w:val="nil"/>
              <w:left w:val="nil"/>
              <w:bottom w:val="nil"/>
              <w:right w:val="nil"/>
            </w:tcBorders>
            <w:tcMar>
              <w:top w:w="10" w:type="dxa"/>
              <w:left w:w="71" w:type="dxa"/>
              <w:bottom w:w="0" w:type="dxa"/>
              <w:right w:w="71" w:type="dxa"/>
            </w:tcMar>
            <w:hideMark/>
          </w:tcPr>
          <w:p w14:paraId="1C90DAA1"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Tetracycline (30)</w:t>
            </w:r>
          </w:p>
        </w:tc>
        <w:tc>
          <w:tcPr>
            <w:tcW w:w="1487" w:type="dxa"/>
            <w:tcBorders>
              <w:top w:val="nil"/>
              <w:left w:val="nil"/>
              <w:bottom w:val="nil"/>
              <w:right w:val="nil"/>
            </w:tcBorders>
            <w:tcMar>
              <w:top w:w="10" w:type="dxa"/>
              <w:left w:w="71" w:type="dxa"/>
              <w:bottom w:w="0" w:type="dxa"/>
              <w:right w:w="71" w:type="dxa"/>
            </w:tcMar>
            <w:hideMark/>
          </w:tcPr>
          <w:p w14:paraId="7C201459"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11(37.00)</w:t>
            </w:r>
          </w:p>
        </w:tc>
        <w:tc>
          <w:tcPr>
            <w:tcW w:w="0" w:type="auto"/>
            <w:tcBorders>
              <w:top w:val="nil"/>
              <w:left w:val="nil"/>
              <w:bottom w:val="nil"/>
              <w:right w:val="nil"/>
            </w:tcBorders>
            <w:tcMar>
              <w:top w:w="10" w:type="dxa"/>
              <w:left w:w="71" w:type="dxa"/>
              <w:bottom w:w="0" w:type="dxa"/>
              <w:right w:w="71" w:type="dxa"/>
            </w:tcMar>
            <w:hideMark/>
          </w:tcPr>
          <w:p w14:paraId="75B98D92"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0(00.00)</w:t>
            </w:r>
          </w:p>
        </w:tc>
        <w:tc>
          <w:tcPr>
            <w:tcW w:w="0" w:type="auto"/>
            <w:tcBorders>
              <w:top w:val="nil"/>
              <w:left w:val="nil"/>
              <w:bottom w:val="nil"/>
              <w:right w:val="nil"/>
            </w:tcBorders>
            <w:tcMar>
              <w:top w:w="10" w:type="dxa"/>
              <w:left w:w="71" w:type="dxa"/>
              <w:bottom w:w="0" w:type="dxa"/>
              <w:right w:w="71" w:type="dxa"/>
            </w:tcMar>
            <w:hideMark/>
          </w:tcPr>
          <w:p w14:paraId="6A7901F6"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19(63.00)</w:t>
            </w:r>
          </w:p>
        </w:tc>
      </w:tr>
      <w:tr w:rsidR="000A0D3C" w:rsidRPr="000A0D3C" w14:paraId="0352092B" w14:textId="77777777" w:rsidTr="00891759">
        <w:trPr>
          <w:trHeight w:val="469"/>
        </w:trPr>
        <w:tc>
          <w:tcPr>
            <w:tcW w:w="3510" w:type="dxa"/>
            <w:tcBorders>
              <w:top w:val="nil"/>
              <w:left w:val="nil"/>
              <w:bottom w:val="nil"/>
              <w:right w:val="nil"/>
            </w:tcBorders>
            <w:tcMar>
              <w:top w:w="10" w:type="dxa"/>
              <w:left w:w="71" w:type="dxa"/>
              <w:bottom w:w="0" w:type="dxa"/>
              <w:right w:w="71" w:type="dxa"/>
            </w:tcMar>
            <w:hideMark/>
          </w:tcPr>
          <w:p w14:paraId="1070C8DA"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Clindamycin (10)</w:t>
            </w:r>
          </w:p>
        </w:tc>
        <w:tc>
          <w:tcPr>
            <w:tcW w:w="1487" w:type="dxa"/>
            <w:tcBorders>
              <w:top w:val="nil"/>
              <w:left w:val="nil"/>
              <w:bottom w:val="nil"/>
              <w:right w:val="nil"/>
            </w:tcBorders>
            <w:tcMar>
              <w:top w:w="10" w:type="dxa"/>
              <w:left w:w="71" w:type="dxa"/>
              <w:bottom w:w="0" w:type="dxa"/>
              <w:right w:w="71" w:type="dxa"/>
            </w:tcMar>
            <w:hideMark/>
          </w:tcPr>
          <w:p w14:paraId="51D61701"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1(03.00)</w:t>
            </w:r>
          </w:p>
        </w:tc>
        <w:tc>
          <w:tcPr>
            <w:tcW w:w="0" w:type="auto"/>
            <w:tcBorders>
              <w:top w:val="nil"/>
              <w:left w:val="nil"/>
              <w:bottom w:val="nil"/>
              <w:right w:val="nil"/>
            </w:tcBorders>
            <w:tcMar>
              <w:top w:w="10" w:type="dxa"/>
              <w:left w:w="71" w:type="dxa"/>
              <w:bottom w:w="0" w:type="dxa"/>
              <w:right w:w="71" w:type="dxa"/>
            </w:tcMar>
            <w:hideMark/>
          </w:tcPr>
          <w:p w14:paraId="1D3D69F7"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0(00.00)</w:t>
            </w:r>
          </w:p>
        </w:tc>
        <w:tc>
          <w:tcPr>
            <w:tcW w:w="0" w:type="auto"/>
            <w:tcBorders>
              <w:top w:val="nil"/>
              <w:left w:val="nil"/>
              <w:bottom w:val="nil"/>
              <w:right w:val="nil"/>
            </w:tcBorders>
            <w:tcMar>
              <w:top w:w="10" w:type="dxa"/>
              <w:left w:w="71" w:type="dxa"/>
              <w:bottom w:w="0" w:type="dxa"/>
              <w:right w:w="71" w:type="dxa"/>
            </w:tcMar>
            <w:hideMark/>
          </w:tcPr>
          <w:p w14:paraId="5816F216"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29(97.00)</w:t>
            </w:r>
          </w:p>
        </w:tc>
      </w:tr>
      <w:tr w:rsidR="000A0D3C" w:rsidRPr="000A0D3C" w14:paraId="0CE52CDA" w14:textId="77777777" w:rsidTr="00891759">
        <w:trPr>
          <w:trHeight w:val="469"/>
        </w:trPr>
        <w:tc>
          <w:tcPr>
            <w:tcW w:w="3510" w:type="dxa"/>
            <w:tcBorders>
              <w:top w:val="nil"/>
              <w:left w:val="nil"/>
              <w:bottom w:val="nil"/>
              <w:right w:val="nil"/>
            </w:tcBorders>
            <w:tcMar>
              <w:top w:w="10" w:type="dxa"/>
              <w:left w:w="71" w:type="dxa"/>
              <w:bottom w:w="0" w:type="dxa"/>
              <w:right w:w="71" w:type="dxa"/>
            </w:tcMar>
            <w:hideMark/>
          </w:tcPr>
          <w:p w14:paraId="7D365B8F"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Trimethoprim-</w:t>
            </w:r>
            <w:proofErr w:type="spellStart"/>
            <w:r w:rsidRPr="000A0D3C">
              <w:rPr>
                <w:rFonts w:ascii="Arial" w:hAnsi="Arial" w:cs="Arial"/>
                <w:sz w:val="20"/>
                <w:szCs w:val="20"/>
              </w:rPr>
              <w:t>sulfomethazole</w:t>
            </w:r>
            <w:proofErr w:type="spellEnd"/>
            <w:r w:rsidRPr="000A0D3C">
              <w:rPr>
                <w:rFonts w:ascii="Arial" w:hAnsi="Arial" w:cs="Arial"/>
                <w:sz w:val="20"/>
                <w:szCs w:val="20"/>
              </w:rPr>
              <w:t xml:space="preserve"> (25)</w:t>
            </w:r>
          </w:p>
        </w:tc>
        <w:tc>
          <w:tcPr>
            <w:tcW w:w="1487" w:type="dxa"/>
            <w:tcBorders>
              <w:top w:val="nil"/>
              <w:left w:val="nil"/>
              <w:bottom w:val="nil"/>
              <w:right w:val="nil"/>
            </w:tcBorders>
            <w:tcMar>
              <w:top w:w="10" w:type="dxa"/>
              <w:left w:w="71" w:type="dxa"/>
              <w:bottom w:w="0" w:type="dxa"/>
              <w:right w:w="71" w:type="dxa"/>
            </w:tcMar>
            <w:hideMark/>
          </w:tcPr>
          <w:p w14:paraId="29636BD9"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10(33.00)</w:t>
            </w:r>
          </w:p>
        </w:tc>
        <w:tc>
          <w:tcPr>
            <w:tcW w:w="0" w:type="auto"/>
            <w:tcBorders>
              <w:top w:val="nil"/>
              <w:left w:val="nil"/>
              <w:bottom w:val="nil"/>
              <w:right w:val="nil"/>
            </w:tcBorders>
            <w:tcMar>
              <w:top w:w="10" w:type="dxa"/>
              <w:left w:w="71" w:type="dxa"/>
              <w:bottom w:w="0" w:type="dxa"/>
              <w:right w:w="71" w:type="dxa"/>
            </w:tcMar>
            <w:hideMark/>
          </w:tcPr>
          <w:p w14:paraId="662D27CA"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1(03.00)</w:t>
            </w:r>
          </w:p>
        </w:tc>
        <w:tc>
          <w:tcPr>
            <w:tcW w:w="0" w:type="auto"/>
            <w:tcBorders>
              <w:top w:val="nil"/>
              <w:left w:val="nil"/>
              <w:bottom w:val="nil"/>
              <w:right w:val="nil"/>
            </w:tcBorders>
            <w:tcMar>
              <w:top w:w="10" w:type="dxa"/>
              <w:left w:w="71" w:type="dxa"/>
              <w:bottom w:w="0" w:type="dxa"/>
              <w:right w:w="71" w:type="dxa"/>
            </w:tcMar>
            <w:hideMark/>
          </w:tcPr>
          <w:p w14:paraId="6D5C66EB"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19(64.00)</w:t>
            </w:r>
          </w:p>
        </w:tc>
      </w:tr>
      <w:tr w:rsidR="000A0D3C" w:rsidRPr="000A0D3C" w14:paraId="7C6DEA56" w14:textId="77777777" w:rsidTr="00891759">
        <w:trPr>
          <w:trHeight w:val="469"/>
        </w:trPr>
        <w:tc>
          <w:tcPr>
            <w:tcW w:w="3510" w:type="dxa"/>
            <w:tcBorders>
              <w:top w:val="nil"/>
              <w:left w:val="nil"/>
              <w:bottom w:val="single" w:sz="8" w:space="0" w:color="000000"/>
              <w:right w:val="nil"/>
            </w:tcBorders>
            <w:tcMar>
              <w:top w:w="10" w:type="dxa"/>
              <w:left w:w="71" w:type="dxa"/>
              <w:bottom w:w="0" w:type="dxa"/>
              <w:right w:w="71" w:type="dxa"/>
            </w:tcMar>
            <w:hideMark/>
          </w:tcPr>
          <w:p w14:paraId="4EF654D3"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Chloramphenicol (30)</w:t>
            </w:r>
          </w:p>
        </w:tc>
        <w:tc>
          <w:tcPr>
            <w:tcW w:w="1487" w:type="dxa"/>
            <w:tcBorders>
              <w:top w:val="nil"/>
              <w:left w:val="nil"/>
              <w:bottom w:val="single" w:sz="8" w:space="0" w:color="000000"/>
              <w:right w:val="nil"/>
            </w:tcBorders>
            <w:tcMar>
              <w:top w:w="10" w:type="dxa"/>
              <w:left w:w="71" w:type="dxa"/>
              <w:bottom w:w="0" w:type="dxa"/>
              <w:right w:w="71" w:type="dxa"/>
            </w:tcMar>
            <w:hideMark/>
          </w:tcPr>
          <w:p w14:paraId="5B21143E"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27(90.00)</w:t>
            </w:r>
          </w:p>
        </w:tc>
        <w:tc>
          <w:tcPr>
            <w:tcW w:w="0" w:type="auto"/>
            <w:tcBorders>
              <w:top w:val="nil"/>
              <w:left w:val="nil"/>
              <w:bottom w:val="single" w:sz="8" w:space="0" w:color="000000"/>
              <w:right w:val="nil"/>
            </w:tcBorders>
            <w:tcMar>
              <w:top w:w="10" w:type="dxa"/>
              <w:left w:w="71" w:type="dxa"/>
              <w:bottom w:w="0" w:type="dxa"/>
              <w:right w:w="71" w:type="dxa"/>
            </w:tcMar>
            <w:hideMark/>
          </w:tcPr>
          <w:p w14:paraId="1F127674"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0(00.00)</w:t>
            </w:r>
          </w:p>
        </w:tc>
        <w:tc>
          <w:tcPr>
            <w:tcW w:w="0" w:type="auto"/>
            <w:tcBorders>
              <w:top w:val="nil"/>
              <w:left w:val="nil"/>
              <w:bottom w:val="single" w:sz="8" w:space="0" w:color="000000"/>
              <w:right w:val="nil"/>
            </w:tcBorders>
            <w:tcMar>
              <w:top w:w="10" w:type="dxa"/>
              <w:left w:w="71" w:type="dxa"/>
              <w:bottom w:w="0" w:type="dxa"/>
              <w:right w:w="71" w:type="dxa"/>
            </w:tcMar>
            <w:hideMark/>
          </w:tcPr>
          <w:p w14:paraId="2256F125" w14:textId="77777777" w:rsidR="000A0D3C" w:rsidRPr="000A0D3C" w:rsidRDefault="000A0D3C" w:rsidP="00891759">
            <w:pPr>
              <w:shd w:val="clear" w:color="auto" w:fill="FFFFFF"/>
              <w:spacing w:line="240" w:lineRule="auto"/>
              <w:jc w:val="both"/>
              <w:rPr>
                <w:rFonts w:ascii="Arial" w:hAnsi="Arial" w:cs="Arial"/>
                <w:sz w:val="20"/>
                <w:szCs w:val="20"/>
              </w:rPr>
            </w:pPr>
            <w:r w:rsidRPr="000A0D3C">
              <w:rPr>
                <w:rFonts w:ascii="Arial" w:hAnsi="Arial" w:cs="Arial"/>
                <w:sz w:val="20"/>
                <w:szCs w:val="20"/>
              </w:rPr>
              <w:t>03(10.00)</w:t>
            </w:r>
          </w:p>
        </w:tc>
      </w:tr>
    </w:tbl>
    <w:p w14:paraId="1FC3D38A" w14:textId="5C58CAD8" w:rsidR="000A0D3C" w:rsidRDefault="000A0D3C" w:rsidP="000A0D3C">
      <w:pPr>
        <w:spacing w:line="240" w:lineRule="auto"/>
        <w:jc w:val="both"/>
        <w:rPr>
          <w:rFonts w:ascii="Arial" w:hAnsi="Arial" w:cs="Arial"/>
          <w:b/>
          <w:bCs/>
        </w:rPr>
      </w:pPr>
    </w:p>
    <w:p w14:paraId="556AA5C5" w14:textId="77666695" w:rsidR="00972E88" w:rsidRDefault="00972E88" w:rsidP="000A0D3C">
      <w:pPr>
        <w:spacing w:line="240" w:lineRule="auto"/>
        <w:jc w:val="both"/>
        <w:rPr>
          <w:rFonts w:ascii="Arial" w:hAnsi="Arial" w:cs="Arial"/>
          <w:b/>
          <w:bCs/>
        </w:rPr>
      </w:pPr>
    </w:p>
    <w:p w14:paraId="2E7A512D" w14:textId="2588E651" w:rsidR="00972E88" w:rsidRDefault="00972E88" w:rsidP="000A0D3C">
      <w:pPr>
        <w:spacing w:line="240" w:lineRule="auto"/>
        <w:jc w:val="both"/>
        <w:rPr>
          <w:rFonts w:ascii="Arial" w:hAnsi="Arial" w:cs="Arial"/>
          <w:b/>
          <w:bCs/>
        </w:rPr>
      </w:pPr>
    </w:p>
    <w:p w14:paraId="0FF88965" w14:textId="77777777" w:rsidR="00972E88" w:rsidRPr="000A0D3C" w:rsidRDefault="00972E88" w:rsidP="000A0D3C">
      <w:pPr>
        <w:spacing w:line="240" w:lineRule="auto"/>
        <w:jc w:val="both"/>
        <w:rPr>
          <w:rFonts w:ascii="Arial" w:hAnsi="Arial" w:cs="Arial"/>
          <w:b/>
          <w:bCs/>
        </w:rPr>
      </w:pPr>
    </w:p>
    <w:p w14:paraId="369716FF" w14:textId="77777777" w:rsidR="000A0D3C" w:rsidRPr="000A0D3C" w:rsidRDefault="000A0D3C" w:rsidP="000A0D3C">
      <w:pPr>
        <w:spacing w:line="240" w:lineRule="auto"/>
        <w:jc w:val="both"/>
        <w:rPr>
          <w:rFonts w:ascii="Arial" w:hAnsi="Arial" w:cs="Arial"/>
        </w:rPr>
      </w:pPr>
      <w:r w:rsidRPr="000A0D3C">
        <w:rPr>
          <w:rFonts w:ascii="Arial" w:hAnsi="Arial" w:cs="Arial"/>
          <w:noProof/>
        </w:rPr>
        <mc:AlternateContent>
          <mc:Choice Requires="wpg">
            <w:drawing>
              <wp:anchor distT="0" distB="0" distL="114300" distR="114300" simplePos="0" relativeHeight="251661312" behindDoc="0" locked="0" layoutInCell="1" allowOverlap="1" wp14:anchorId="62A73C25" wp14:editId="44BB45F6">
                <wp:simplePos x="0" y="0"/>
                <wp:positionH relativeFrom="margin">
                  <wp:align>right</wp:align>
                </wp:positionH>
                <wp:positionV relativeFrom="paragraph">
                  <wp:posOffset>1689</wp:posOffset>
                </wp:positionV>
                <wp:extent cx="5934710" cy="1561381"/>
                <wp:effectExtent l="0" t="0" r="8890" b="1270"/>
                <wp:wrapNone/>
                <wp:docPr id="7" name="Group 6">
                  <a:extLst xmlns:a="http://schemas.openxmlformats.org/drawingml/2006/main">
                    <a:ext uri="{FF2B5EF4-FFF2-40B4-BE49-F238E27FC236}">
                      <a16:creationId xmlns:a16="http://schemas.microsoft.com/office/drawing/2014/main" id="{180CD669-F08C-C2E2-1977-99F722B97A2A}"/>
                    </a:ext>
                  </a:extLst>
                </wp:docPr>
                <wp:cNvGraphicFramePr/>
                <a:graphic xmlns:a="http://schemas.openxmlformats.org/drawingml/2006/main">
                  <a:graphicData uri="http://schemas.microsoft.com/office/word/2010/wordprocessingGroup">
                    <wpg:wgp>
                      <wpg:cNvGrpSpPr/>
                      <wpg:grpSpPr>
                        <a:xfrm>
                          <a:off x="0" y="0"/>
                          <a:ext cx="5934710" cy="1561381"/>
                          <a:chOff x="0" y="0"/>
                          <a:chExt cx="5931003" cy="4048125"/>
                        </a:xfrm>
                      </wpg:grpSpPr>
                      <pic:pic xmlns:pic="http://schemas.openxmlformats.org/drawingml/2006/picture">
                        <pic:nvPicPr>
                          <pic:cNvPr id="760731296" name="Picture 760731296">
                            <a:extLst>
                              <a:ext uri="{FF2B5EF4-FFF2-40B4-BE49-F238E27FC236}">
                                <a16:creationId xmlns:a16="http://schemas.microsoft.com/office/drawing/2014/main" id="{8C66965A-BED3-45DD-36FD-4C183146968F}"/>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l="11024" t="38051" r="16869" b="11501"/>
                          <a:stretch>
                            <a:fillRect/>
                          </a:stretch>
                        </pic:blipFill>
                        <pic:spPr bwMode="auto">
                          <a:xfrm>
                            <a:off x="1992415" y="2038350"/>
                            <a:ext cx="1933575" cy="2009775"/>
                          </a:xfrm>
                          <a:prstGeom prst="rect">
                            <a:avLst/>
                          </a:prstGeom>
                          <a:noFill/>
                          <a:extLst>
                            <a:ext uri="{909E8E84-426E-40DD-AFC4-6F175D3DCCD1}">
                              <a14:hiddenFill xmlns:a14="http://schemas.microsoft.com/office/drawing/2010/main">
                                <a:solidFill>
                                  <a:srgbClr val="FFFFFF"/>
                                </a:solidFill>
                              </a14:hiddenFill>
                            </a:ext>
                          </a:extLst>
                        </pic:spPr>
                      </pic:pic>
                      <wpg:grpSp>
                        <wpg:cNvPr id="933375177" name="Group 933375177">
                          <a:extLst>
                            <a:ext uri="{FF2B5EF4-FFF2-40B4-BE49-F238E27FC236}">
                              <a16:creationId xmlns:a16="http://schemas.microsoft.com/office/drawing/2014/main" id="{F027B53C-E574-B965-669A-B19C1095F751}"/>
                            </a:ext>
                          </a:extLst>
                        </wpg:cNvPr>
                        <wpg:cNvGrpSpPr/>
                        <wpg:grpSpPr>
                          <a:xfrm>
                            <a:off x="0" y="0"/>
                            <a:ext cx="5931003" cy="4031993"/>
                            <a:chOff x="0" y="0"/>
                            <a:chExt cx="5931003" cy="4031993"/>
                          </a:xfrm>
                        </wpg:grpSpPr>
                        <pic:pic xmlns:pic="http://schemas.openxmlformats.org/drawingml/2006/picture">
                          <pic:nvPicPr>
                            <pic:cNvPr id="709769425" name="Picture 709769425">
                              <a:extLst>
                                <a:ext uri="{FF2B5EF4-FFF2-40B4-BE49-F238E27FC236}">
                                  <a16:creationId xmlns:a16="http://schemas.microsoft.com/office/drawing/2014/main" id="{C1F8A7BC-76EA-00C4-6259-CEC192882507}"/>
                                </a:ext>
                              </a:extLst>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l="16762" t="9496" r="33411" b="26788"/>
                            <a:stretch>
                              <a:fillRect/>
                            </a:stretch>
                          </pic:blipFill>
                          <pic:spPr bwMode="auto">
                            <a:xfrm>
                              <a:off x="3918156" y="1993643"/>
                              <a:ext cx="1990725" cy="203835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44429176" name="Picture 344429176">
                              <a:extLst>
                                <a:ext uri="{FF2B5EF4-FFF2-40B4-BE49-F238E27FC236}">
                                  <a16:creationId xmlns:a16="http://schemas.microsoft.com/office/drawing/2014/main" id="{FFCFE18A-B4FC-4CB6-1B33-6ABAFFE197C4}"/>
                                </a:ext>
                              </a:extLst>
                            </pic:cNvPr>
                            <pic:cNvPicPr>
                              <a:picLocks noChangeAspect="1" noChangeArrowheads="1"/>
                            </pic:cNvPicPr>
                          </pic:nvPicPr>
                          <pic:blipFill>
                            <a:blip r:embed="rId10" cstate="print">
                              <a:extLst>
                                <a:ext uri="{28A0092B-C50C-407E-A947-70E740481C1C}">
                                  <a14:useLocalDpi xmlns:a14="http://schemas.microsoft.com/office/drawing/2010/main" val="0"/>
                                </a:ext>
                              </a:extLst>
                            </a:blip>
                            <a:srcRect t="29439" r="9814" b="4134"/>
                            <a:stretch>
                              <a:fillRect/>
                            </a:stretch>
                          </pic:blipFill>
                          <pic:spPr bwMode="auto">
                            <a:xfrm>
                              <a:off x="15978" y="0"/>
                              <a:ext cx="1943100" cy="203835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35188184" name="Picture 1735188184">
                              <a:extLst>
                                <a:ext uri="{FF2B5EF4-FFF2-40B4-BE49-F238E27FC236}">
                                  <a16:creationId xmlns:a16="http://schemas.microsoft.com/office/drawing/2014/main" id="{A5E3071A-83C9-D8AC-E112-E9DDCE420F32}"/>
                                </a:ext>
                              </a:extLst>
                            </pic:cNvPr>
                            <pic:cNvPicPr>
                              <a:picLocks noChangeAspect="1" noChangeArrowheads="1"/>
                            </pic:cNvPicPr>
                          </pic:nvPicPr>
                          <pic:blipFill>
                            <a:blip r:embed="rId11" cstate="print">
                              <a:extLst>
                                <a:ext uri="{28A0092B-C50C-407E-A947-70E740481C1C}">
                                  <a14:useLocalDpi xmlns:a14="http://schemas.microsoft.com/office/drawing/2010/main" val="0"/>
                                </a:ext>
                              </a:extLst>
                            </a:blip>
                            <a:srcRect l="10336" t="28926" r="23068" b="17526"/>
                            <a:stretch>
                              <a:fillRect/>
                            </a:stretch>
                          </pic:blipFill>
                          <pic:spPr bwMode="auto">
                            <a:xfrm>
                              <a:off x="1959078" y="2918"/>
                              <a:ext cx="2000250" cy="20193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36560477" name="Picture 1636560477">
                              <a:extLst>
                                <a:ext uri="{FF2B5EF4-FFF2-40B4-BE49-F238E27FC236}">
                                  <a16:creationId xmlns:a16="http://schemas.microsoft.com/office/drawing/2014/main" id="{6287BCE3-8DEB-F305-5893-5E3B427670FA}"/>
                                </a:ext>
                              </a:extLst>
                            </pic:cNvPr>
                            <pic:cNvPicPr>
                              <a:picLocks noChangeAspect="1" noChangeArrowheads="1"/>
                            </pic:cNvPicPr>
                          </pic:nvPicPr>
                          <pic:blipFill>
                            <a:blip r:embed="rId12" cstate="print">
                              <a:extLst>
                                <a:ext uri="{28A0092B-C50C-407E-A947-70E740481C1C}">
                                  <a14:useLocalDpi xmlns:a14="http://schemas.microsoft.com/office/drawing/2010/main" val="0"/>
                                </a:ext>
                              </a:extLst>
                            </a:blip>
                            <a:srcRect l="10797" t="5209" r="38902" b="26183"/>
                            <a:stretch>
                              <a:fillRect/>
                            </a:stretch>
                          </pic:blipFill>
                          <pic:spPr bwMode="auto">
                            <a:xfrm>
                              <a:off x="3959328" y="21968"/>
                              <a:ext cx="1971675" cy="200025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70148257" name="Picture 1870148257">
                              <a:extLst>
                                <a:ext uri="{FF2B5EF4-FFF2-40B4-BE49-F238E27FC236}">
                                  <a16:creationId xmlns:a16="http://schemas.microsoft.com/office/drawing/2014/main" id="{599ACF3C-19E8-EA2F-6A94-8BC1B52AF0F4}"/>
                                </a:ext>
                              </a:extLst>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l="10104" t="30482" r="3087" b="3238"/>
                            <a:stretch>
                              <a:fillRect/>
                            </a:stretch>
                          </pic:blipFill>
                          <pic:spPr bwMode="auto">
                            <a:xfrm>
                              <a:off x="0" y="2022218"/>
                              <a:ext cx="2000250" cy="2009775"/>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6874B00C" id="Group 6" o:spid="_x0000_s1026" style="position:absolute;margin-left:416.1pt;margin-top:.15pt;width:467.3pt;height:122.95pt;z-index:251661312;mso-position-horizontal:right;mso-position-horizontal-relative:margin;mso-width-relative:margin;mso-height-relative:margin" coordsize="59310,4048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&#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60731296" o:spid="_x0000_s1027" type="#_x0000_t75" style="position:absolute;left:19924;top:20383;width:19335;height:20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">
                  <v:imagedata r:id="rId20" o:title="" croptop="24937f" cropbottom="7537f" cropleft="7225f" cropright="11055f"/>
                </v:shape>
                <v:group id="Group 933375177" o:spid="_x0000_s1028" style="position:absolute;width:59310;height:40319" coordsize="59310,403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">
                  <v:shape id="Picture 709769425" o:spid="_x0000_s1029" type="#_x0000_t75" style="position:absolute;left:39181;top:19936;width:19907;height:20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">
                    <v:imagedata r:id="rId21" o:title="" croptop="6223f" cropbottom="17556f" cropleft="10985f" cropright="21896f"/>
                  </v:shape>
                  <v:shape id="Picture 344429176" o:spid="_x0000_s1030" type="#_x0000_t75" style="position:absolute;left:159;width:19431;height:20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">
                    <v:imagedata r:id="rId22" o:title="" croptop="19293f" cropbottom="2709f" cropright="6432f"/>
                  </v:shape>
                  <v:shape id="Picture 1735188184" o:spid="_x0000_s1031" type="#_x0000_t75" style="position:absolute;left:19590;top:29;width:20003;height:20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">
                    <v:imagedata r:id="rId23" o:title="" croptop="18957f" cropbottom="11486f" cropleft="6774f" cropright="15118f"/>
                  </v:shape>
                  <v:shape id="Picture 1636560477" o:spid="_x0000_s1032" type="#_x0000_t75" style="position:absolute;left:39593;top:219;width:19717;height:20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">
                    <v:imagedata r:id="rId24" o:title="" croptop="3414f" cropbottom="17159f" cropleft="7076f" cropright="25495f"/>
                  </v:shape>
                  <v:shape id="Picture 1870148257" o:spid="_x0000_s1033" type="#_x0000_t75" style="position:absolute;top:20222;width:20002;height:20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">
                    <v:imagedata r:id="rId25" o:title="" croptop="19977f" cropbottom="2122f" cropleft="6622f" cropright="2023f"/>
                  </v:shape>
                </v:group>
                <w10:wrap anchorx="margin"/>
              </v:group>
            </w:pict>
          </mc:Fallback>
        </mc:AlternateContent>
      </w:r>
    </w:p>
    <w:p w14:paraId="5D5A0183" w14:textId="77777777" w:rsidR="000A0D3C" w:rsidRPr="000A0D3C" w:rsidRDefault="000A0D3C" w:rsidP="000A0D3C">
      <w:pPr>
        <w:spacing w:line="240" w:lineRule="auto"/>
        <w:jc w:val="both"/>
        <w:rPr>
          <w:rFonts w:ascii="Arial" w:hAnsi="Arial" w:cs="Arial"/>
        </w:rPr>
      </w:pPr>
    </w:p>
    <w:p w14:paraId="60F8E65D" w14:textId="77777777" w:rsidR="000A0D3C" w:rsidRPr="000A0D3C" w:rsidRDefault="000A0D3C" w:rsidP="000A0D3C">
      <w:pPr>
        <w:spacing w:line="240" w:lineRule="auto"/>
        <w:jc w:val="both"/>
        <w:rPr>
          <w:rFonts w:ascii="Arial" w:hAnsi="Arial" w:cs="Arial"/>
        </w:rPr>
      </w:pPr>
    </w:p>
    <w:p w14:paraId="47AA6D94" w14:textId="77777777" w:rsidR="000A0D3C" w:rsidRPr="000A0D3C" w:rsidRDefault="000A0D3C" w:rsidP="000A0D3C">
      <w:pPr>
        <w:spacing w:line="240" w:lineRule="auto"/>
        <w:jc w:val="both"/>
        <w:rPr>
          <w:rFonts w:ascii="Arial" w:hAnsi="Arial" w:cs="Arial"/>
        </w:rPr>
      </w:pPr>
    </w:p>
    <w:p w14:paraId="703AA0E7" w14:textId="77777777" w:rsidR="000A0D3C" w:rsidRPr="000A0D3C" w:rsidRDefault="000A0D3C" w:rsidP="000A0D3C">
      <w:pPr>
        <w:spacing w:line="240" w:lineRule="auto"/>
        <w:jc w:val="both"/>
        <w:rPr>
          <w:rFonts w:ascii="Arial" w:hAnsi="Arial" w:cs="Arial"/>
        </w:rPr>
      </w:pPr>
    </w:p>
    <w:p w14:paraId="143BAB77" w14:textId="77777777" w:rsidR="000A0D3C" w:rsidRPr="000A0D3C" w:rsidRDefault="000A0D3C" w:rsidP="000A0D3C">
      <w:pPr>
        <w:spacing w:line="240" w:lineRule="auto"/>
        <w:jc w:val="both"/>
        <w:rPr>
          <w:rFonts w:ascii="Arial" w:hAnsi="Arial" w:cs="Arial"/>
        </w:rPr>
      </w:pPr>
    </w:p>
    <w:p w14:paraId="502DBD49" w14:textId="77777777" w:rsidR="000A0D3C" w:rsidRPr="000A0D3C" w:rsidRDefault="000A0D3C" w:rsidP="000A0D3C">
      <w:pPr>
        <w:spacing w:line="240" w:lineRule="auto"/>
        <w:jc w:val="both"/>
        <w:rPr>
          <w:rFonts w:ascii="Arial" w:hAnsi="Arial" w:cs="Arial"/>
          <w:b/>
          <w:bCs/>
          <w:sz w:val="20"/>
          <w:szCs w:val="20"/>
        </w:rPr>
      </w:pPr>
      <w:r w:rsidRPr="000A0D3C">
        <w:rPr>
          <w:rFonts w:ascii="Arial" w:hAnsi="Arial" w:cs="Arial"/>
          <w:b/>
          <w:bCs/>
          <w:sz w:val="20"/>
          <w:szCs w:val="20"/>
        </w:rPr>
        <w:t>Figure 2: Susceptibility plates</w:t>
      </w:r>
    </w:p>
    <w:p w14:paraId="1560D7FA" w14:textId="77777777" w:rsidR="000A0D3C" w:rsidRDefault="000A0D3C" w:rsidP="000A0D3C">
      <w:pPr>
        <w:spacing w:line="240" w:lineRule="auto"/>
        <w:jc w:val="both"/>
        <w:rPr>
          <w:rFonts w:ascii="Arial" w:hAnsi="Arial" w:cs="Arial"/>
          <w:b/>
          <w:bCs/>
        </w:rPr>
      </w:pPr>
    </w:p>
    <w:p w14:paraId="05C3772F" w14:textId="3F54056C" w:rsidR="000A0D3C" w:rsidRPr="000A0D3C" w:rsidRDefault="000A0D3C" w:rsidP="000A0D3C">
      <w:pPr>
        <w:spacing w:line="240" w:lineRule="auto"/>
        <w:jc w:val="both"/>
        <w:rPr>
          <w:rFonts w:ascii="Arial" w:hAnsi="Arial" w:cs="Arial"/>
          <w:b/>
          <w:bCs/>
          <w:sz w:val="22"/>
          <w:szCs w:val="22"/>
        </w:rPr>
      </w:pPr>
      <w:r w:rsidRPr="000A0D3C">
        <w:rPr>
          <w:rFonts w:ascii="Arial" w:hAnsi="Arial" w:cs="Arial"/>
          <w:b/>
          <w:bCs/>
          <w:sz w:val="22"/>
          <w:szCs w:val="22"/>
        </w:rPr>
        <w:t xml:space="preserve">3.3 Multiple Antibiotics Resistance Indices (MARI) of the </w:t>
      </w:r>
      <w:r w:rsidRPr="000A0D3C">
        <w:rPr>
          <w:rFonts w:ascii="Arial" w:hAnsi="Arial" w:cs="Arial"/>
          <w:b/>
          <w:bCs/>
          <w:i/>
          <w:iCs/>
          <w:sz w:val="22"/>
          <w:szCs w:val="22"/>
        </w:rPr>
        <w:t>Shigella</w:t>
      </w:r>
      <w:r w:rsidRPr="000A0D3C">
        <w:rPr>
          <w:rFonts w:ascii="Arial" w:hAnsi="Arial" w:cs="Arial"/>
          <w:b/>
          <w:bCs/>
          <w:sz w:val="22"/>
          <w:szCs w:val="22"/>
        </w:rPr>
        <w:t xml:space="preserve"> species</w:t>
      </w:r>
    </w:p>
    <w:p w14:paraId="36BFFB80" w14:textId="7FFDC86D" w:rsidR="000A0D3C" w:rsidRPr="000A0D3C" w:rsidRDefault="000A0D3C" w:rsidP="000A0D3C">
      <w:pPr>
        <w:jc w:val="both"/>
        <w:rPr>
          <w:rFonts w:ascii="Arial" w:hAnsi="Arial" w:cs="Arial"/>
          <w:sz w:val="20"/>
          <w:szCs w:val="20"/>
        </w:rPr>
      </w:pPr>
      <w:r w:rsidRPr="000A0D3C">
        <w:rPr>
          <w:rFonts w:ascii="Arial" w:hAnsi="Arial" w:cs="Arial"/>
          <w:sz w:val="20"/>
          <w:szCs w:val="20"/>
        </w:rPr>
        <w:lastRenderedPageBreak/>
        <w:t xml:space="preserve">Only five </w:t>
      </w:r>
      <w:r w:rsidRPr="000A0D3C">
        <w:rPr>
          <w:rFonts w:ascii="Arial" w:hAnsi="Arial" w:cs="Arial"/>
          <w:i/>
          <w:iCs/>
          <w:sz w:val="20"/>
          <w:szCs w:val="20"/>
        </w:rPr>
        <w:t>Shigella</w:t>
      </w:r>
      <w:r w:rsidRPr="000A0D3C">
        <w:rPr>
          <w:rFonts w:ascii="Arial" w:hAnsi="Arial" w:cs="Arial"/>
          <w:sz w:val="20"/>
          <w:szCs w:val="20"/>
        </w:rPr>
        <w:t xml:space="preserve"> species demonstrated MDR phenotypes with a </w:t>
      </w:r>
      <w:r w:rsidRPr="000A0D3C">
        <w:rPr>
          <w:rFonts w:ascii="Arial" w:hAnsi="Arial" w:cs="Arial"/>
          <w:i/>
          <w:iCs/>
          <w:sz w:val="20"/>
          <w:szCs w:val="20"/>
        </w:rPr>
        <w:t>Shigella</w:t>
      </w:r>
      <w:r w:rsidRPr="000A0D3C">
        <w:rPr>
          <w:rFonts w:ascii="Arial" w:hAnsi="Arial" w:cs="Arial"/>
          <w:sz w:val="20"/>
          <w:szCs w:val="20"/>
        </w:rPr>
        <w:t xml:space="preserve"> </w:t>
      </w:r>
      <w:r w:rsidRPr="000A0D3C">
        <w:rPr>
          <w:rFonts w:ascii="Arial" w:hAnsi="Arial" w:cs="Arial"/>
          <w:i/>
          <w:iCs/>
          <w:sz w:val="20"/>
          <w:szCs w:val="20"/>
        </w:rPr>
        <w:t>flexneri</w:t>
      </w:r>
      <w:r w:rsidRPr="000A0D3C">
        <w:rPr>
          <w:rFonts w:ascii="Arial" w:hAnsi="Arial" w:cs="Arial"/>
          <w:sz w:val="20"/>
          <w:szCs w:val="20"/>
        </w:rPr>
        <w:t xml:space="preserve"> (5) showing the highest MAR indices (0.9) followed by </w:t>
      </w:r>
      <w:r w:rsidRPr="000A0D3C">
        <w:rPr>
          <w:rFonts w:ascii="Arial" w:hAnsi="Arial" w:cs="Arial"/>
          <w:i/>
          <w:iCs/>
          <w:sz w:val="20"/>
          <w:szCs w:val="20"/>
        </w:rPr>
        <w:t>Shigella</w:t>
      </w:r>
      <w:r w:rsidRPr="000A0D3C">
        <w:rPr>
          <w:rFonts w:ascii="Arial" w:hAnsi="Arial" w:cs="Arial"/>
          <w:sz w:val="20"/>
          <w:szCs w:val="20"/>
        </w:rPr>
        <w:t xml:space="preserve"> </w:t>
      </w:r>
      <w:r w:rsidRPr="000A0D3C">
        <w:rPr>
          <w:rFonts w:ascii="Arial" w:hAnsi="Arial" w:cs="Arial"/>
          <w:i/>
          <w:iCs/>
          <w:sz w:val="20"/>
          <w:szCs w:val="20"/>
        </w:rPr>
        <w:t>boydii</w:t>
      </w:r>
      <w:r w:rsidRPr="000A0D3C">
        <w:rPr>
          <w:rFonts w:ascii="Arial" w:hAnsi="Arial" w:cs="Arial"/>
          <w:sz w:val="20"/>
          <w:szCs w:val="20"/>
        </w:rPr>
        <w:t xml:space="preserve"> (3) and (4) with the least MARI being exhibited by </w:t>
      </w:r>
      <w:r w:rsidRPr="000A0D3C">
        <w:rPr>
          <w:rFonts w:ascii="Arial" w:hAnsi="Arial" w:cs="Arial"/>
          <w:i/>
          <w:iCs/>
          <w:sz w:val="20"/>
          <w:szCs w:val="20"/>
        </w:rPr>
        <w:t>Shigella</w:t>
      </w:r>
      <w:r w:rsidRPr="000A0D3C">
        <w:rPr>
          <w:rFonts w:ascii="Arial" w:hAnsi="Arial" w:cs="Arial"/>
          <w:sz w:val="20"/>
          <w:szCs w:val="20"/>
        </w:rPr>
        <w:t xml:space="preserve"> </w:t>
      </w:r>
      <w:r w:rsidRPr="000A0D3C">
        <w:rPr>
          <w:rFonts w:ascii="Arial" w:hAnsi="Arial" w:cs="Arial"/>
          <w:i/>
          <w:iCs/>
          <w:sz w:val="20"/>
          <w:szCs w:val="20"/>
        </w:rPr>
        <w:t>boydii</w:t>
      </w:r>
      <w:r w:rsidRPr="000A0D3C">
        <w:rPr>
          <w:rFonts w:ascii="Arial" w:hAnsi="Arial" w:cs="Arial"/>
          <w:sz w:val="20"/>
          <w:szCs w:val="20"/>
        </w:rPr>
        <w:t xml:space="preserve"> (2) close to the threshold of 0.2 at 0.176. The isolates in serial number 1-4 are categorized as MDR, while the last one is categorized as XDR for being resistant to 15 </w:t>
      </w:r>
      <w:r w:rsidRPr="000A0D3C">
        <w:rPr>
          <w:rFonts w:ascii="Arial" w:hAnsi="Arial" w:cs="Arial"/>
          <w:spacing w:val="1"/>
          <w:sz w:val="20"/>
          <w:szCs w:val="20"/>
        </w:rPr>
        <w:t>(</w:t>
      </w:r>
      <w:r w:rsidRPr="000A0D3C">
        <w:rPr>
          <w:rFonts w:ascii="Arial" w:eastAsia="Times New Roman" w:hAnsi="Arial" w:cs="Arial"/>
          <w:kern w:val="0"/>
          <w:sz w:val="20"/>
          <w:szCs w:val="20"/>
          <w14:ligatures w14:val="none"/>
        </w:rPr>
        <w:t>Cefuroxime (CXM), Ceftazidime (CAZ), Cefixime (CFM), Ceftriaxone (CRO), Amoxicillin (AMX), Ampicillin (AMP), Piperacillin/Tazobactam (TZO), Imipenem (IP), Ciprofloxacin (CIP), Levofloxacin (LVX), Streptomycin (S), Azithromycin (AZM), Tetracycline (TET), Clindamycin (CLN), and Trimethoprim/Sulfamethoxazole (SXT))</w:t>
      </w:r>
      <w:r w:rsidRPr="000A0D3C">
        <w:rPr>
          <w:rFonts w:ascii="Arial" w:hAnsi="Arial" w:cs="Arial"/>
          <w:sz w:val="20"/>
          <w:szCs w:val="20"/>
        </w:rPr>
        <w:t xml:space="preserve"> of the 17 antibiotics tested and high MAR indices (Table </w:t>
      </w:r>
      <w:r w:rsidR="007C5E7B">
        <w:rPr>
          <w:rFonts w:ascii="Arial" w:hAnsi="Arial" w:cs="Arial"/>
          <w:sz w:val="20"/>
          <w:szCs w:val="20"/>
        </w:rPr>
        <w:t>4</w:t>
      </w:r>
      <w:r w:rsidRPr="000A0D3C">
        <w:rPr>
          <w:rFonts w:ascii="Arial" w:hAnsi="Arial" w:cs="Arial"/>
          <w:sz w:val="20"/>
          <w:szCs w:val="20"/>
        </w:rPr>
        <w:t>).</w:t>
      </w:r>
    </w:p>
    <w:p w14:paraId="7E202487" w14:textId="45FF0751" w:rsidR="000A0D3C" w:rsidRPr="000A0D3C" w:rsidRDefault="000A0D3C" w:rsidP="000A0D3C">
      <w:pPr>
        <w:shd w:val="clear" w:color="auto" w:fill="FFFFFF"/>
        <w:spacing w:line="240" w:lineRule="auto"/>
        <w:jc w:val="both"/>
        <w:rPr>
          <w:rFonts w:ascii="Arial" w:hAnsi="Arial" w:cs="Arial"/>
          <w:b/>
          <w:bCs/>
          <w:sz w:val="20"/>
          <w:szCs w:val="20"/>
        </w:rPr>
      </w:pPr>
      <w:r w:rsidRPr="000A0D3C">
        <w:rPr>
          <w:rFonts w:ascii="Arial" w:hAnsi="Arial" w:cs="Arial"/>
          <w:b/>
          <w:bCs/>
          <w:sz w:val="20"/>
          <w:szCs w:val="20"/>
        </w:rPr>
        <w:t xml:space="preserve">Table </w:t>
      </w:r>
      <w:r w:rsidR="007C5E7B">
        <w:rPr>
          <w:rFonts w:ascii="Arial" w:hAnsi="Arial" w:cs="Arial"/>
          <w:b/>
          <w:bCs/>
          <w:sz w:val="20"/>
          <w:szCs w:val="20"/>
        </w:rPr>
        <w:t>4</w:t>
      </w:r>
      <w:r w:rsidRPr="000A0D3C">
        <w:rPr>
          <w:rFonts w:ascii="Arial" w:hAnsi="Arial" w:cs="Arial"/>
          <w:b/>
          <w:bCs/>
          <w:sz w:val="20"/>
          <w:szCs w:val="20"/>
        </w:rPr>
        <w:t xml:space="preserve">: Multiple Antibiotics Resistance Indices (MARI) of the Entero-system 18R (E18R) </w:t>
      </w:r>
      <w:r w:rsidRPr="000A0D3C">
        <w:rPr>
          <w:rFonts w:ascii="Arial" w:hAnsi="Arial" w:cs="Arial"/>
          <w:b/>
          <w:bCs/>
          <w:i/>
          <w:iCs/>
          <w:sz w:val="20"/>
          <w:szCs w:val="20"/>
        </w:rPr>
        <w:t>Shigella</w:t>
      </w:r>
      <w:r w:rsidRPr="000A0D3C">
        <w:rPr>
          <w:rFonts w:ascii="Arial" w:hAnsi="Arial" w:cs="Arial"/>
          <w:b/>
          <w:bCs/>
          <w:sz w:val="20"/>
          <w:szCs w:val="20"/>
        </w:rPr>
        <w:t xml:space="preserve"> sp.</w:t>
      </w:r>
    </w:p>
    <w:tbl>
      <w:tblPr>
        <w:tblW w:w="8730" w:type="dxa"/>
        <w:tblCellMar>
          <w:left w:w="0" w:type="dxa"/>
          <w:right w:w="0" w:type="dxa"/>
        </w:tblCellMar>
        <w:tblLook w:val="04A0" w:firstRow="1" w:lastRow="0" w:firstColumn="1" w:lastColumn="0" w:noHBand="0" w:noVBand="1"/>
      </w:tblPr>
      <w:tblGrid>
        <w:gridCol w:w="2397"/>
        <w:gridCol w:w="967"/>
        <w:gridCol w:w="893"/>
        <w:gridCol w:w="2237"/>
        <w:gridCol w:w="790"/>
        <w:gridCol w:w="723"/>
        <w:gridCol w:w="723"/>
      </w:tblGrid>
      <w:tr w:rsidR="000A0D3C" w:rsidRPr="000A0D3C" w14:paraId="5089BB3E" w14:textId="77777777" w:rsidTr="00891759">
        <w:trPr>
          <w:trHeight w:val="723"/>
        </w:trPr>
        <w:tc>
          <w:tcPr>
            <w:tcW w:w="2397" w:type="dxa"/>
            <w:tcBorders>
              <w:top w:val="single" w:sz="8" w:space="0" w:color="000000"/>
              <w:left w:val="nil"/>
              <w:bottom w:val="single" w:sz="8" w:space="0" w:color="000000"/>
              <w:right w:val="nil"/>
            </w:tcBorders>
            <w:tcMar>
              <w:top w:w="15" w:type="dxa"/>
              <w:left w:w="108" w:type="dxa"/>
              <w:bottom w:w="0" w:type="dxa"/>
              <w:right w:w="108" w:type="dxa"/>
            </w:tcMar>
            <w:hideMark/>
          </w:tcPr>
          <w:p w14:paraId="322656BD" w14:textId="77777777" w:rsidR="000A0D3C" w:rsidRPr="000A0D3C" w:rsidRDefault="000A0D3C" w:rsidP="00891759">
            <w:pPr>
              <w:spacing w:line="240" w:lineRule="auto"/>
              <w:jc w:val="both"/>
              <w:rPr>
                <w:rFonts w:ascii="Arial" w:eastAsia="Times New Roman" w:hAnsi="Arial" w:cs="Arial"/>
                <w:sz w:val="20"/>
                <w:szCs w:val="20"/>
              </w:rPr>
            </w:pPr>
            <w:bookmarkStart w:id="5" w:name="_Hlk209663346"/>
            <w:r w:rsidRPr="000A0D3C">
              <w:rPr>
                <w:rFonts w:ascii="Arial" w:eastAsia="Calibri" w:hAnsi="Arial" w:cs="Arial"/>
                <w:b/>
                <w:bCs/>
                <w:i/>
                <w:iCs/>
                <w:color w:val="000000"/>
                <w:sz w:val="20"/>
                <w:szCs w:val="20"/>
              </w:rPr>
              <w:t xml:space="preserve">Shigella </w:t>
            </w:r>
            <w:proofErr w:type="spellStart"/>
            <w:r w:rsidRPr="000A0D3C">
              <w:rPr>
                <w:rFonts w:ascii="Arial" w:eastAsia="Calibri" w:hAnsi="Arial" w:cs="Arial"/>
                <w:b/>
                <w:bCs/>
                <w:color w:val="000000"/>
                <w:sz w:val="20"/>
                <w:szCs w:val="20"/>
              </w:rPr>
              <w:t>spp</w:t>
            </w:r>
            <w:proofErr w:type="spellEnd"/>
            <w:r w:rsidRPr="000A0D3C">
              <w:rPr>
                <w:rFonts w:ascii="Arial" w:eastAsia="Calibri" w:hAnsi="Arial" w:cs="Arial"/>
                <w:b/>
                <w:bCs/>
                <w:i/>
                <w:iCs/>
                <w:color w:val="000000"/>
                <w:sz w:val="20"/>
                <w:szCs w:val="20"/>
              </w:rPr>
              <w:t xml:space="preserve"> </w:t>
            </w:r>
          </w:p>
        </w:tc>
        <w:tc>
          <w:tcPr>
            <w:tcW w:w="967" w:type="dxa"/>
            <w:tcBorders>
              <w:top w:val="single" w:sz="8" w:space="0" w:color="000000"/>
              <w:left w:val="nil"/>
              <w:bottom w:val="single" w:sz="8" w:space="0" w:color="000000"/>
              <w:right w:val="nil"/>
            </w:tcBorders>
            <w:tcMar>
              <w:top w:w="15" w:type="dxa"/>
              <w:left w:w="108" w:type="dxa"/>
              <w:bottom w:w="0" w:type="dxa"/>
              <w:right w:w="108" w:type="dxa"/>
            </w:tcMar>
            <w:hideMark/>
          </w:tcPr>
          <w:p w14:paraId="03DA68B4"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b/>
                <w:bCs/>
                <w:color w:val="000000"/>
                <w:sz w:val="20"/>
                <w:szCs w:val="20"/>
              </w:rPr>
              <w:t>E18R Id Code</w:t>
            </w:r>
          </w:p>
        </w:tc>
        <w:tc>
          <w:tcPr>
            <w:tcW w:w="893" w:type="dxa"/>
            <w:tcBorders>
              <w:top w:val="single" w:sz="8" w:space="0" w:color="000000"/>
              <w:left w:val="nil"/>
              <w:bottom w:val="single" w:sz="8" w:space="0" w:color="000000"/>
              <w:right w:val="nil"/>
            </w:tcBorders>
            <w:tcMar>
              <w:top w:w="15" w:type="dxa"/>
              <w:left w:w="108" w:type="dxa"/>
              <w:bottom w:w="0" w:type="dxa"/>
              <w:right w:w="108" w:type="dxa"/>
            </w:tcMar>
            <w:hideMark/>
          </w:tcPr>
          <w:p w14:paraId="6CEF8546"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b/>
                <w:bCs/>
                <w:color w:val="000000"/>
                <w:sz w:val="20"/>
                <w:szCs w:val="20"/>
              </w:rPr>
              <w:t>MARI</w:t>
            </w:r>
          </w:p>
        </w:tc>
        <w:tc>
          <w:tcPr>
            <w:tcW w:w="2237" w:type="dxa"/>
            <w:tcBorders>
              <w:top w:val="single" w:sz="8" w:space="0" w:color="000000"/>
              <w:left w:val="nil"/>
              <w:bottom w:val="single" w:sz="8" w:space="0" w:color="000000"/>
              <w:right w:val="nil"/>
            </w:tcBorders>
            <w:tcMar>
              <w:top w:w="15" w:type="dxa"/>
              <w:left w:w="108" w:type="dxa"/>
              <w:bottom w:w="0" w:type="dxa"/>
              <w:right w:w="108" w:type="dxa"/>
            </w:tcMar>
            <w:hideMark/>
          </w:tcPr>
          <w:p w14:paraId="3BD8BE00"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b/>
                <w:bCs/>
                <w:color w:val="000000"/>
                <w:sz w:val="20"/>
                <w:szCs w:val="20"/>
              </w:rPr>
              <w:t>Antibiotics Resistance Pattern</w:t>
            </w:r>
          </w:p>
        </w:tc>
        <w:tc>
          <w:tcPr>
            <w:tcW w:w="790" w:type="dxa"/>
            <w:tcBorders>
              <w:top w:val="single" w:sz="8" w:space="0" w:color="000000"/>
              <w:left w:val="nil"/>
              <w:bottom w:val="single" w:sz="8" w:space="0" w:color="000000"/>
              <w:right w:val="nil"/>
            </w:tcBorders>
            <w:tcMar>
              <w:top w:w="15" w:type="dxa"/>
              <w:left w:w="108" w:type="dxa"/>
              <w:bottom w:w="0" w:type="dxa"/>
              <w:right w:w="108" w:type="dxa"/>
            </w:tcMar>
            <w:hideMark/>
          </w:tcPr>
          <w:p w14:paraId="04FDCB50"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b/>
                <w:bCs/>
                <w:color w:val="000000"/>
                <w:sz w:val="20"/>
                <w:szCs w:val="20"/>
              </w:rPr>
              <w:t>MDR</w:t>
            </w:r>
          </w:p>
        </w:tc>
        <w:tc>
          <w:tcPr>
            <w:tcW w:w="0" w:type="auto"/>
            <w:tcBorders>
              <w:top w:val="single" w:sz="8" w:space="0" w:color="000000"/>
              <w:left w:val="nil"/>
              <w:bottom w:val="single" w:sz="8" w:space="0" w:color="000000"/>
              <w:right w:val="nil"/>
            </w:tcBorders>
            <w:tcMar>
              <w:top w:w="15" w:type="dxa"/>
              <w:left w:w="108" w:type="dxa"/>
              <w:bottom w:w="0" w:type="dxa"/>
              <w:right w:w="108" w:type="dxa"/>
            </w:tcMar>
            <w:hideMark/>
          </w:tcPr>
          <w:p w14:paraId="176D7037"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b/>
                <w:bCs/>
                <w:color w:val="000000"/>
                <w:sz w:val="20"/>
                <w:szCs w:val="20"/>
              </w:rPr>
              <w:t>XDR</w:t>
            </w:r>
          </w:p>
        </w:tc>
        <w:tc>
          <w:tcPr>
            <w:tcW w:w="0" w:type="auto"/>
            <w:tcBorders>
              <w:top w:val="single" w:sz="8" w:space="0" w:color="000000"/>
              <w:left w:val="nil"/>
              <w:bottom w:val="single" w:sz="8" w:space="0" w:color="000000"/>
              <w:right w:val="nil"/>
            </w:tcBorders>
            <w:tcMar>
              <w:top w:w="15" w:type="dxa"/>
              <w:left w:w="108" w:type="dxa"/>
              <w:bottom w:w="0" w:type="dxa"/>
              <w:right w:w="108" w:type="dxa"/>
            </w:tcMar>
            <w:hideMark/>
          </w:tcPr>
          <w:p w14:paraId="5C76B1A4"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b/>
                <w:bCs/>
                <w:color w:val="000000"/>
                <w:sz w:val="20"/>
                <w:szCs w:val="20"/>
              </w:rPr>
              <w:t>PDR</w:t>
            </w:r>
          </w:p>
        </w:tc>
      </w:tr>
      <w:tr w:rsidR="000A0D3C" w:rsidRPr="000A0D3C" w14:paraId="1A24297F" w14:textId="77777777" w:rsidTr="00891759">
        <w:trPr>
          <w:trHeight w:val="613"/>
        </w:trPr>
        <w:tc>
          <w:tcPr>
            <w:tcW w:w="2397" w:type="dxa"/>
            <w:tcBorders>
              <w:top w:val="single" w:sz="8" w:space="0" w:color="000000"/>
              <w:left w:val="nil"/>
              <w:bottom w:val="nil"/>
              <w:right w:val="nil"/>
            </w:tcBorders>
            <w:tcMar>
              <w:top w:w="15" w:type="dxa"/>
              <w:left w:w="108" w:type="dxa"/>
              <w:bottom w:w="0" w:type="dxa"/>
              <w:right w:w="108" w:type="dxa"/>
            </w:tcMar>
            <w:hideMark/>
          </w:tcPr>
          <w:p w14:paraId="4EE10B1F"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i/>
                <w:iCs/>
                <w:color w:val="000000"/>
                <w:sz w:val="20"/>
                <w:szCs w:val="20"/>
              </w:rPr>
              <w:t>Shigella flexneri</w:t>
            </w:r>
          </w:p>
        </w:tc>
        <w:tc>
          <w:tcPr>
            <w:tcW w:w="967" w:type="dxa"/>
            <w:tcBorders>
              <w:top w:val="single" w:sz="8" w:space="0" w:color="000000"/>
              <w:left w:val="nil"/>
              <w:bottom w:val="nil"/>
              <w:right w:val="nil"/>
            </w:tcBorders>
            <w:tcMar>
              <w:top w:w="15" w:type="dxa"/>
              <w:left w:w="108" w:type="dxa"/>
              <w:bottom w:w="0" w:type="dxa"/>
              <w:right w:w="108" w:type="dxa"/>
            </w:tcMar>
            <w:hideMark/>
          </w:tcPr>
          <w:p w14:paraId="2A7476AF"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 xml:space="preserve"> 40031</w:t>
            </w:r>
          </w:p>
        </w:tc>
        <w:tc>
          <w:tcPr>
            <w:tcW w:w="893" w:type="dxa"/>
            <w:tcBorders>
              <w:top w:val="single" w:sz="8" w:space="0" w:color="000000"/>
              <w:left w:val="nil"/>
              <w:bottom w:val="nil"/>
              <w:right w:val="nil"/>
            </w:tcBorders>
            <w:tcMar>
              <w:top w:w="15" w:type="dxa"/>
              <w:left w:w="108" w:type="dxa"/>
              <w:bottom w:w="0" w:type="dxa"/>
              <w:right w:w="108" w:type="dxa"/>
            </w:tcMar>
            <w:hideMark/>
          </w:tcPr>
          <w:p w14:paraId="50F9E9EB"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0.412</w:t>
            </w:r>
          </w:p>
        </w:tc>
        <w:tc>
          <w:tcPr>
            <w:tcW w:w="2237" w:type="dxa"/>
            <w:tcBorders>
              <w:top w:val="single" w:sz="8" w:space="0" w:color="000000"/>
              <w:left w:val="nil"/>
              <w:bottom w:val="nil"/>
              <w:right w:val="nil"/>
            </w:tcBorders>
            <w:tcMar>
              <w:top w:w="15" w:type="dxa"/>
              <w:left w:w="108" w:type="dxa"/>
              <w:bottom w:w="0" w:type="dxa"/>
              <w:right w:w="108" w:type="dxa"/>
            </w:tcMar>
            <w:hideMark/>
          </w:tcPr>
          <w:p w14:paraId="1E8FCE1D"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CXM, CAZ, AMX, AMP, S, TET, CLN</w:t>
            </w:r>
          </w:p>
        </w:tc>
        <w:tc>
          <w:tcPr>
            <w:tcW w:w="790" w:type="dxa"/>
            <w:tcBorders>
              <w:top w:val="single" w:sz="8" w:space="0" w:color="000000"/>
              <w:left w:val="nil"/>
              <w:bottom w:val="nil"/>
              <w:right w:val="nil"/>
            </w:tcBorders>
            <w:tcMar>
              <w:top w:w="15" w:type="dxa"/>
              <w:left w:w="108" w:type="dxa"/>
              <w:bottom w:w="0" w:type="dxa"/>
              <w:right w:w="108" w:type="dxa"/>
            </w:tcMar>
            <w:hideMark/>
          </w:tcPr>
          <w:p w14:paraId="0DE2FE0A"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 xml:space="preserve"> +</w:t>
            </w:r>
          </w:p>
        </w:tc>
        <w:tc>
          <w:tcPr>
            <w:tcW w:w="0" w:type="auto"/>
            <w:tcBorders>
              <w:top w:val="single" w:sz="8" w:space="0" w:color="000000"/>
              <w:left w:val="nil"/>
              <w:bottom w:val="nil"/>
              <w:right w:val="nil"/>
            </w:tcBorders>
            <w:tcMar>
              <w:top w:w="15" w:type="dxa"/>
              <w:left w:w="108" w:type="dxa"/>
              <w:bottom w:w="0" w:type="dxa"/>
              <w:right w:w="108" w:type="dxa"/>
            </w:tcMar>
            <w:hideMark/>
          </w:tcPr>
          <w:p w14:paraId="58386E65"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 xml:space="preserve">- </w:t>
            </w:r>
          </w:p>
        </w:tc>
        <w:tc>
          <w:tcPr>
            <w:tcW w:w="0" w:type="auto"/>
            <w:tcBorders>
              <w:top w:val="single" w:sz="8" w:space="0" w:color="000000"/>
              <w:left w:val="nil"/>
              <w:bottom w:val="nil"/>
              <w:right w:val="nil"/>
            </w:tcBorders>
            <w:tcMar>
              <w:top w:w="15" w:type="dxa"/>
              <w:left w:w="108" w:type="dxa"/>
              <w:bottom w:w="0" w:type="dxa"/>
              <w:right w:w="108" w:type="dxa"/>
            </w:tcMar>
            <w:hideMark/>
          </w:tcPr>
          <w:p w14:paraId="07EFEB57"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w:t>
            </w:r>
          </w:p>
        </w:tc>
      </w:tr>
      <w:tr w:rsidR="000A0D3C" w:rsidRPr="000A0D3C" w14:paraId="37A0FB04" w14:textId="77777777" w:rsidTr="00891759">
        <w:trPr>
          <w:trHeight w:val="723"/>
        </w:trPr>
        <w:tc>
          <w:tcPr>
            <w:tcW w:w="2397" w:type="dxa"/>
            <w:tcBorders>
              <w:top w:val="nil"/>
              <w:left w:val="nil"/>
              <w:bottom w:val="nil"/>
              <w:right w:val="nil"/>
            </w:tcBorders>
            <w:tcMar>
              <w:top w:w="15" w:type="dxa"/>
              <w:left w:w="108" w:type="dxa"/>
              <w:bottom w:w="0" w:type="dxa"/>
              <w:right w:w="108" w:type="dxa"/>
            </w:tcMar>
            <w:hideMark/>
          </w:tcPr>
          <w:p w14:paraId="7858AC26"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i/>
                <w:iCs/>
                <w:color w:val="000000"/>
                <w:sz w:val="20"/>
                <w:szCs w:val="20"/>
              </w:rPr>
              <w:t>Shigella boydii</w:t>
            </w:r>
          </w:p>
        </w:tc>
        <w:tc>
          <w:tcPr>
            <w:tcW w:w="967" w:type="dxa"/>
            <w:tcBorders>
              <w:top w:val="nil"/>
              <w:left w:val="nil"/>
              <w:bottom w:val="nil"/>
              <w:right w:val="nil"/>
            </w:tcBorders>
            <w:tcMar>
              <w:top w:w="15" w:type="dxa"/>
              <w:left w:w="108" w:type="dxa"/>
              <w:bottom w:w="0" w:type="dxa"/>
              <w:right w:w="108" w:type="dxa"/>
            </w:tcMar>
            <w:hideMark/>
          </w:tcPr>
          <w:p w14:paraId="7CD124CA"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510412</w:t>
            </w:r>
          </w:p>
        </w:tc>
        <w:tc>
          <w:tcPr>
            <w:tcW w:w="893" w:type="dxa"/>
            <w:tcBorders>
              <w:top w:val="nil"/>
              <w:left w:val="nil"/>
              <w:bottom w:val="nil"/>
              <w:right w:val="nil"/>
            </w:tcBorders>
            <w:tcMar>
              <w:top w:w="15" w:type="dxa"/>
              <w:left w:w="108" w:type="dxa"/>
              <w:bottom w:w="0" w:type="dxa"/>
              <w:right w:w="108" w:type="dxa"/>
            </w:tcMar>
            <w:hideMark/>
          </w:tcPr>
          <w:p w14:paraId="7E7D444D"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0.176</w:t>
            </w:r>
          </w:p>
        </w:tc>
        <w:tc>
          <w:tcPr>
            <w:tcW w:w="2237" w:type="dxa"/>
            <w:tcBorders>
              <w:top w:val="nil"/>
              <w:left w:val="nil"/>
              <w:bottom w:val="nil"/>
              <w:right w:val="nil"/>
            </w:tcBorders>
            <w:tcMar>
              <w:top w:w="15" w:type="dxa"/>
              <w:left w:w="108" w:type="dxa"/>
              <w:bottom w:w="0" w:type="dxa"/>
              <w:right w:w="108" w:type="dxa"/>
            </w:tcMar>
            <w:hideMark/>
          </w:tcPr>
          <w:p w14:paraId="26B245F8"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CXM, CAZ, CLN</w:t>
            </w:r>
          </w:p>
        </w:tc>
        <w:tc>
          <w:tcPr>
            <w:tcW w:w="790" w:type="dxa"/>
            <w:tcBorders>
              <w:top w:val="nil"/>
              <w:left w:val="nil"/>
              <w:bottom w:val="nil"/>
              <w:right w:val="nil"/>
            </w:tcBorders>
            <w:tcMar>
              <w:top w:w="15" w:type="dxa"/>
              <w:left w:w="108" w:type="dxa"/>
              <w:bottom w:w="0" w:type="dxa"/>
              <w:right w:w="108" w:type="dxa"/>
            </w:tcMar>
            <w:hideMark/>
          </w:tcPr>
          <w:p w14:paraId="203308A6"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w:t>
            </w:r>
          </w:p>
        </w:tc>
        <w:tc>
          <w:tcPr>
            <w:tcW w:w="0" w:type="auto"/>
            <w:tcBorders>
              <w:top w:val="nil"/>
              <w:left w:val="nil"/>
              <w:bottom w:val="nil"/>
              <w:right w:val="nil"/>
            </w:tcBorders>
            <w:tcMar>
              <w:top w:w="15" w:type="dxa"/>
              <w:left w:w="108" w:type="dxa"/>
              <w:bottom w:w="0" w:type="dxa"/>
              <w:right w:w="108" w:type="dxa"/>
            </w:tcMar>
            <w:hideMark/>
          </w:tcPr>
          <w:p w14:paraId="60DF7BB4"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w:t>
            </w:r>
          </w:p>
        </w:tc>
        <w:tc>
          <w:tcPr>
            <w:tcW w:w="0" w:type="auto"/>
            <w:tcBorders>
              <w:top w:val="nil"/>
              <w:left w:val="nil"/>
              <w:bottom w:val="nil"/>
              <w:right w:val="nil"/>
            </w:tcBorders>
            <w:tcMar>
              <w:top w:w="15" w:type="dxa"/>
              <w:left w:w="108" w:type="dxa"/>
              <w:bottom w:w="0" w:type="dxa"/>
              <w:right w:w="108" w:type="dxa"/>
            </w:tcMar>
            <w:hideMark/>
          </w:tcPr>
          <w:p w14:paraId="78999974"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w:t>
            </w:r>
          </w:p>
        </w:tc>
      </w:tr>
      <w:tr w:rsidR="000A0D3C" w:rsidRPr="000A0D3C" w14:paraId="0A588EDE" w14:textId="77777777" w:rsidTr="00891759">
        <w:trPr>
          <w:trHeight w:val="696"/>
        </w:trPr>
        <w:tc>
          <w:tcPr>
            <w:tcW w:w="2397" w:type="dxa"/>
            <w:tcBorders>
              <w:top w:val="nil"/>
              <w:left w:val="nil"/>
              <w:bottom w:val="nil"/>
              <w:right w:val="nil"/>
            </w:tcBorders>
            <w:tcMar>
              <w:top w:w="15" w:type="dxa"/>
              <w:left w:w="108" w:type="dxa"/>
              <w:bottom w:w="0" w:type="dxa"/>
              <w:right w:w="108" w:type="dxa"/>
            </w:tcMar>
            <w:hideMark/>
          </w:tcPr>
          <w:p w14:paraId="35CA964E"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i/>
                <w:iCs/>
                <w:color w:val="000000"/>
                <w:sz w:val="20"/>
                <w:szCs w:val="20"/>
              </w:rPr>
              <w:t>Shigella boydii</w:t>
            </w:r>
          </w:p>
        </w:tc>
        <w:tc>
          <w:tcPr>
            <w:tcW w:w="967" w:type="dxa"/>
            <w:tcBorders>
              <w:top w:val="nil"/>
              <w:left w:val="nil"/>
              <w:bottom w:val="nil"/>
              <w:right w:val="nil"/>
            </w:tcBorders>
            <w:tcMar>
              <w:top w:w="15" w:type="dxa"/>
              <w:left w:w="108" w:type="dxa"/>
              <w:bottom w:w="0" w:type="dxa"/>
              <w:right w:w="108" w:type="dxa"/>
            </w:tcMar>
            <w:hideMark/>
          </w:tcPr>
          <w:p w14:paraId="37F4FD9C"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510510</w:t>
            </w:r>
          </w:p>
        </w:tc>
        <w:tc>
          <w:tcPr>
            <w:tcW w:w="893" w:type="dxa"/>
            <w:tcBorders>
              <w:top w:val="nil"/>
              <w:left w:val="nil"/>
              <w:bottom w:val="nil"/>
              <w:right w:val="nil"/>
            </w:tcBorders>
            <w:tcMar>
              <w:top w:w="15" w:type="dxa"/>
              <w:left w:w="108" w:type="dxa"/>
              <w:bottom w:w="0" w:type="dxa"/>
              <w:right w:w="108" w:type="dxa"/>
            </w:tcMar>
            <w:hideMark/>
          </w:tcPr>
          <w:p w14:paraId="4CB22A41"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0.529</w:t>
            </w:r>
          </w:p>
        </w:tc>
        <w:tc>
          <w:tcPr>
            <w:tcW w:w="2237" w:type="dxa"/>
            <w:tcBorders>
              <w:top w:val="nil"/>
              <w:left w:val="nil"/>
              <w:bottom w:val="nil"/>
              <w:right w:val="nil"/>
            </w:tcBorders>
            <w:tcMar>
              <w:top w:w="15" w:type="dxa"/>
              <w:left w:w="108" w:type="dxa"/>
              <w:bottom w:w="0" w:type="dxa"/>
              <w:right w:w="108" w:type="dxa"/>
            </w:tcMar>
            <w:hideMark/>
          </w:tcPr>
          <w:p w14:paraId="6A0BDE9F"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CXM, CAZ, CFM, CRO, AMX, AMP, S, CLN, SXT</w:t>
            </w:r>
          </w:p>
        </w:tc>
        <w:tc>
          <w:tcPr>
            <w:tcW w:w="790" w:type="dxa"/>
            <w:tcBorders>
              <w:top w:val="nil"/>
              <w:left w:val="nil"/>
              <w:bottom w:val="nil"/>
              <w:right w:val="nil"/>
            </w:tcBorders>
            <w:tcMar>
              <w:top w:w="15" w:type="dxa"/>
              <w:left w:w="108" w:type="dxa"/>
              <w:bottom w:w="0" w:type="dxa"/>
              <w:right w:w="108" w:type="dxa"/>
            </w:tcMar>
            <w:hideMark/>
          </w:tcPr>
          <w:p w14:paraId="64685FE3"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w:t>
            </w:r>
          </w:p>
        </w:tc>
        <w:tc>
          <w:tcPr>
            <w:tcW w:w="0" w:type="auto"/>
            <w:tcBorders>
              <w:top w:val="nil"/>
              <w:left w:val="nil"/>
              <w:bottom w:val="nil"/>
              <w:right w:val="nil"/>
            </w:tcBorders>
            <w:tcMar>
              <w:top w:w="15" w:type="dxa"/>
              <w:left w:w="108" w:type="dxa"/>
              <w:bottom w:w="0" w:type="dxa"/>
              <w:right w:w="108" w:type="dxa"/>
            </w:tcMar>
            <w:hideMark/>
          </w:tcPr>
          <w:p w14:paraId="13337769"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w:t>
            </w:r>
          </w:p>
        </w:tc>
        <w:tc>
          <w:tcPr>
            <w:tcW w:w="0" w:type="auto"/>
            <w:tcBorders>
              <w:top w:val="nil"/>
              <w:left w:val="nil"/>
              <w:bottom w:val="nil"/>
              <w:right w:val="nil"/>
            </w:tcBorders>
            <w:tcMar>
              <w:top w:w="15" w:type="dxa"/>
              <w:left w:w="108" w:type="dxa"/>
              <w:bottom w:w="0" w:type="dxa"/>
              <w:right w:w="108" w:type="dxa"/>
            </w:tcMar>
            <w:hideMark/>
          </w:tcPr>
          <w:p w14:paraId="3878B8DC"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w:t>
            </w:r>
          </w:p>
        </w:tc>
      </w:tr>
      <w:tr w:rsidR="000A0D3C" w:rsidRPr="000A0D3C" w14:paraId="2973F4DF" w14:textId="77777777" w:rsidTr="00891759">
        <w:trPr>
          <w:trHeight w:val="741"/>
        </w:trPr>
        <w:tc>
          <w:tcPr>
            <w:tcW w:w="2397" w:type="dxa"/>
            <w:tcBorders>
              <w:top w:val="nil"/>
              <w:left w:val="nil"/>
              <w:bottom w:val="nil"/>
              <w:right w:val="nil"/>
            </w:tcBorders>
            <w:tcMar>
              <w:top w:w="15" w:type="dxa"/>
              <w:left w:w="108" w:type="dxa"/>
              <w:bottom w:w="0" w:type="dxa"/>
              <w:right w:w="108" w:type="dxa"/>
            </w:tcMar>
            <w:hideMark/>
          </w:tcPr>
          <w:p w14:paraId="026D7DF2"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i/>
                <w:iCs/>
                <w:color w:val="000000"/>
                <w:sz w:val="20"/>
                <w:szCs w:val="20"/>
              </w:rPr>
              <w:t>Shigella boydii</w:t>
            </w:r>
          </w:p>
        </w:tc>
        <w:tc>
          <w:tcPr>
            <w:tcW w:w="967" w:type="dxa"/>
            <w:tcBorders>
              <w:top w:val="nil"/>
              <w:left w:val="nil"/>
              <w:bottom w:val="nil"/>
              <w:right w:val="nil"/>
            </w:tcBorders>
            <w:tcMar>
              <w:top w:w="15" w:type="dxa"/>
              <w:left w:w="108" w:type="dxa"/>
              <w:bottom w:w="0" w:type="dxa"/>
              <w:right w:w="108" w:type="dxa"/>
            </w:tcMar>
            <w:hideMark/>
          </w:tcPr>
          <w:p w14:paraId="3D854F3B"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510412</w:t>
            </w:r>
          </w:p>
        </w:tc>
        <w:tc>
          <w:tcPr>
            <w:tcW w:w="893" w:type="dxa"/>
            <w:tcBorders>
              <w:top w:val="nil"/>
              <w:left w:val="nil"/>
              <w:bottom w:val="nil"/>
              <w:right w:val="nil"/>
            </w:tcBorders>
            <w:tcMar>
              <w:top w:w="15" w:type="dxa"/>
              <w:left w:w="108" w:type="dxa"/>
              <w:bottom w:w="0" w:type="dxa"/>
              <w:right w:w="108" w:type="dxa"/>
            </w:tcMar>
            <w:hideMark/>
          </w:tcPr>
          <w:p w14:paraId="3E3D6B9E"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0.529</w:t>
            </w:r>
          </w:p>
        </w:tc>
        <w:tc>
          <w:tcPr>
            <w:tcW w:w="2237" w:type="dxa"/>
            <w:tcBorders>
              <w:top w:val="nil"/>
              <w:left w:val="nil"/>
              <w:bottom w:val="nil"/>
              <w:right w:val="nil"/>
            </w:tcBorders>
            <w:tcMar>
              <w:top w:w="15" w:type="dxa"/>
              <w:left w:w="108" w:type="dxa"/>
              <w:bottom w:w="0" w:type="dxa"/>
              <w:right w:w="108" w:type="dxa"/>
            </w:tcMar>
            <w:hideMark/>
          </w:tcPr>
          <w:p w14:paraId="55566D6E"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CXM, CAZ, CFM, CRO, AMX, AMP, S, CLN, SXT</w:t>
            </w:r>
          </w:p>
        </w:tc>
        <w:tc>
          <w:tcPr>
            <w:tcW w:w="790" w:type="dxa"/>
            <w:tcBorders>
              <w:top w:val="nil"/>
              <w:left w:val="nil"/>
              <w:bottom w:val="nil"/>
              <w:right w:val="nil"/>
            </w:tcBorders>
            <w:tcMar>
              <w:top w:w="15" w:type="dxa"/>
              <w:left w:w="108" w:type="dxa"/>
              <w:bottom w:w="0" w:type="dxa"/>
              <w:right w:w="108" w:type="dxa"/>
            </w:tcMar>
            <w:hideMark/>
          </w:tcPr>
          <w:p w14:paraId="6FB0F76A"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w:t>
            </w:r>
          </w:p>
        </w:tc>
        <w:tc>
          <w:tcPr>
            <w:tcW w:w="0" w:type="auto"/>
            <w:tcBorders>
              <w:top w:val="nil"/>
              <w:left w:val="nil"/>
              <w:bottom w:val="nil"/>
              <w:right w:val="nil"/>
            </w:tcBorders>
            <w:tcMar>
              <w:top w:w="15" w:type="dxa"/>
              <w:left w:w="108" w:type="dxa"/>
              <w:bottom w:w="0" w:type="dxa"/>
              <w:right w:w="108" w:type="dxa"/>
            </w:tcMar>
            <w:hideMark/>
          </w:tcPr>
          <w:p w14:paraId="73109145"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w:t>
            </w:r>
          </w:p>
        </w:tc>
        <w:tc>
          <w:tcPr>
            <w:tcW w:w="0" w:type="auto"/>
            <w:tcBorders>
              <w:top w:val="nil"/>
              <w:left w:val="nil"/>
              <w:bottom w:val="nil"/>
              <w:right w:val="nil"/>
            </w:tcBorders>
            <w:tcMar>
              <w:top w:w="15" w:type="dxa"/>
              <w:left w:w="108" w:type="dxa"/>
              <w:bottom w:w="0" w:type="dxa"/>
              <w:right w:w="108" w:type="dxa"/>
            </w:tcMar>
            <w:hideMark/>
          </w:tcPr>
          <w:p w14:paraId="5DA1F655"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w:t>
            </w:r>
          </w:p>
        </w:tc>
      </w:tr>
      <w:tr w:rsidR="000A0D3C" w:rsidRPr="000A0D3C" w14:paraId="6324CEBD" w14:textId="77777777" w:rsidTr="00891759">
        <w:trPr>
          <w:trHeight w:val="1344"/>
        </w:trPr>
        <w:tc>
          <w:tcPr>
            <w:tcW w:w="2397" w:type="dxa"/>
            <w:tcBorders>
              <w:top w:val="nil"/>
              <w:left w:val="nil"/>
              <w:bottom w:val="single" w:sz="8" w:space="0" w:color="000000"/>
              <w:right w:val="nil"/>
            </w:tcBorders>
            <w:tcMar>
              <w:top w:w="15" w:type="dxa"/>
              <w:left w:w="108" w:type="dxa"/>
              <w:bottom w:w="0" w:type="dxa"/>
              <w:right w:w="108" w:type="dxa"/>
            </w:tcMar>
            <w:hideMark/>
          </w:tcPr>
          <w:p w14:paraId="6085C841"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i/>
                <w:iCs/>
                <w:color w:val="000000"/>
                <w:sz w:val="20"/>
                <w:szCs w:val="20"/>
              </w:rPr>
              <w:t>Shigella flexneri</w:t>
            </w:r>
          </w:p>
        </w:tc>
        <w:tc>
          <w:tcPr>
            <w:tcW w:w="967" w:type="dxa"/>
            <w:tcBorders>
              <w:top w:val="nil"/>
              <w:left w:val="nil"/>
              <w:bottom w:val="single" w:sz="8" w:space="0" w:color="000000"/>
              <w:right w:val="nil"/>
            </w:tcBorders>
            <w:tcMar>
              <w:top w:w="15" w:type="dxa"/>
              <w:left w:w="108" w:type="dxa"/>
              <w:bottom w:w="0" w:type="dxa"/>
              <w:right w:w="108" w:type="dxa"/>
            </w:tcMar>
            <w:hideMark/>
          </w:tcPr>
          <w:p w14:paraId="07605D21"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41001</w:t>
            </w:r>
          </w:p>
        </w:tc>
        <w:tc>
          <w:tcPr>
            <w:tcW w:w="893" w:type="dxa"/>
            <w:tcBorders>
              <w:top w:val="nil"/>
              <w:left w:val="nil"/>
              <w:bottom w:val="single" w:sz="8" w:space="0" w:color="000000"/>
              <w:right w:val="nil"/>
            </w:tcBorders>
            <w:tcMar>
              <w:top w:w="15" w:type="dxa"/>
              <w:left w:w="108" w:type="dxa"/>
              <w:bottom w:w="0" w:type="dxa"/>
              <w:right w:w="108" w:type="dxa"/>
            </w:tcMar>
            <w:hideMark/>
          </w:tcPr>
          <w:p w14:paraId="16E1639A"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0.882</w:t>
            </w:r>
          </w:p>
        </w:tc>
        <w:tc>
          <w:tcPr>
            <w:tcW w:w="2237" w:type="dxa"/>
            <w:tcBorders>
              <w:top w:val="nil"/>
              <w:left w:val="nil"/>
              <w:bottom w:val="single" w:sz="8" w:space="0" w:color="000000"/>
              <w:right w:val="nil"/>
            </w:tcBorders>
            <w:tcMar>
              <w:top w:w="15" w:type="dxa"/>
              <w:left w:w="108" w:type="dxa"/>
              <w:bottom w:w="0" w:type="dxa"/>
              <w:right w:w="108" w:type="dxa"/>
            </w:tcMar>
            <w:hideMark/>
          </w:tcPr>
          <w:p w14:paraId="5FB6CFA7"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CXM, CAZ, CFM, CRO, AMX, AMP, TZO, IP, CIP, LVX, S, AZM, TET, CLN, SXT</w:t>
            </w:r>
          </w:p>
        </w:tc>
        <w:tc>
          <w:tcPr>
            <w:tcW w:w="790" w:type="dxa"/>
            <w:tcBorders>
              <w:top w:val="nil"/>
              <w:left w:val="nil"/>
              <w:bottom w:val="single" w:sz="8" w:space="0" w:color="000000"/>
              <w:right w:val="nil"/>
            </w:tcBorders>
            <w:tcMar>
              <w:top w:w="15" w:type="dxa"/>
              <w:left w:w="108" w:type="dxa"/>
              <w:bottom w:w="0" w:type="dxa"/>
              <w:right w:w="108" w:type="dxa"/>
            </w:tcMar>
            <w:hideMark/>
          </w:tcPr>
          <w:p w14:paraId="0349292A"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w:t>
            </w:r>
          </w:p>
        </w:tc>
        <w:tc>
          <w:tcPr>
            <w:tcW w:w="0" w:type="auto"/>
            <w:tcBorders>
              <w:top w:val="nil"/>
              <w:left w:val="nil"/>
              <w:bottom w:val="single" w:sz="8" w:space="0" w:color="000000"/>
              <w:right w:val="nil"/>
            </w:tcBorders>
            <w:tcMar>
              <w:top w:w="15" w:type="dxa"/>
              <w:left w:w="108" w:type="dxa"/>
              <w:bottom w:w="0" w:type="dxa"/>
              <w:right w:w="108" w:type="dxa"/>
            </w:tcMar>
            <w:hideMark/>
          </w:tcPr>
          <w:p w14:paraId="28BCEE86"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w:t>
            </w:r>
          </w:p>
        </w:tc>
        <w:tc>
          <w:tcPr>
            <w:tcW w:w="0" w:type="auto"/>
            <w:tcBorders>
              <w:top w:val="nil"/>
              <w:left w:val="nil"/>
              <w:bottom w:val="single" w:sz="8" w:space="0" w:color="000000"/>
              <w:right w:val="nil"/>
            </w:tcBorders>
            <w:tcMar>
              <w:top w:w="15" w:type="dxa"/>
              <w:left w:w="108" w:type="dxa"/>
              <w:bottom w:w="0" w:type="dxa"/>
              <w:right w:w="108" w:type="dxa"/>
            </w:tcMar>
            <w:hideMark/>
          </w:tcPr>
          <w:p w14:paraId="73176258" w14:textId="77777777" w:rsidR="000A0D3C" w:rsidRPr="000A0D3C" w:rsidRDefault="000A0D3C" w:rsidP="00891759">
            <w:pPr>
              <w:spacing w:line="240" w:lineRule="auto"/>
              <w:jc w:val="both"/>
              <w:rPr>
                <w:rFonts w:ascii="Arial" w:eastAsia="Times New Roman" w:hAnsi="Arial" w:cs="Arial"/>
                <w:sz w:val="20"/>
                <w:szCs w:val="20"/>
              </w:rPr>
            </w:pPr>
            <w:r w:rsidRPr="000A0D3C">
              <w:rPr>
                <w:rFonts w:ascii="Arial" w:eastAsia="Calibri" w:hAnsi="Arial" w:cs="Arial"/>
                <w:color w:val="000000"/>
                <w:sz w:val="20"/>
                <w:szCs w:val="20"/>
              </w:rPr>
              <w:t xml:space="preserve">- </w:t>
            </w:r>
          </w:p>
        </w:tc>
      </w:tr>
    </w:tbl>
    <w:bookmarkEnd w:id="5"/>
    <w:p w14:paraId="161C23C5" w14:textId="77777777" w:rsidR="000A0D3C" w:rsidRPr="000A0D3C" w:rsidRDefault="000A0D3C" w:rsidP="000A0D3C">
      <w:pPr>
        <w:spacing w:line="240" w:lineRule="auto"/>
        <w:jc w:val="both"/>
        <w:rPr>
          <w:rFonts w:ascii="Arial" w:hAnsi="Arial" w:cs="Arial"/>
          <w:sz w:val="20"/>
          <w:szCs w:val="20"/>
        </w:rPr>
      </w:pPr>
      <w:r w:rsidRPr="000A0D3C">
        <w:rPr>
          <w:rFonts w:ascii="Arial" w:hAnsi="Arial" w:cs="Arial"/>
          <w:sz w:val="20"/>
          <w:szCs w:val="20"/>
        </w:rPr>
        <w:t>Keys: + = Positive, - = Negative, MARI = Multiple Antibiotics Resistance Index, MDR = Multi-Drugs Resistant, XDR = Extended Drugs Resistant, PDR = Pan Drugs Resistant</w:t>
      </w:r>
    </w:p>
    <w:bookmarkEnd w:id="3"/>
    <w:p w14:paraId="509500C0" w14:textId="77777777" w:rsidR="000A0D3C" w:rsidRPr="000A0D3C" w:rsidRDefault="000A0D3C" w:rsidP="000A0D3C">
      <w:pPr>
        <w:spacing w:line="240" w:lineRule="auto"/>
        <w:jc w:val="both"/>
        <w:rPr>
          <w:rFonts w:ascii="Arial" w:hAnsi="Arial" w:cs="Arial"/>
          <w:b/>
          <w:bCs/>
          <w:sz w:val="22"/>
          <w:szCs w:val="22"/>
        </w:rPr>
      </w:pPr>
      <w:r w:rsidRPr="000A0D3C">
        <w:rPr>
          <w:rFonts w:ascii="Arial" w:hAnsi="Arial" w:cs="Arial"/>
          <w:b/>
          <w:bCs/>
          <w:sz w:val="22"/>
          <w:szCs w:val="22"/>
        </w:rPr>
        <w:t>3.4 Genetic Confirmation by 16s rRNA Genes</w:t>
      </w:r>
    </w:p>
    <w:p w14:paraId="7F4AAAD3" w14:textId="77777777" w:rsidR="000A0D3C" w:rsidRPr="000A0D3C" w:rsidRDefault="000A0D3C" w:rsidP="000A0D3C">
      <w:pPr>
        <w:spacing w:line="240" w:lineRule="auto"/>
        <w:jc w:val="both"/>
        <w:rPr>
          <w:rFonts w:ascii="Arial" w:hAnsi="Arial" w:cs="Arial"/>
          <w:b/>
          <w:bCs/>
          <w:i/>
          <w:iCs/>
          <w:sz w:val="20"/>
          <w:szCs w:val="20"/>
        </w:rPr>
      </w:pPr>
      <w:r w:rsidRPr="000A0D3C">
        <w:rPr>
          <w:rFonts w:ascii="Arial" w:hAnsi="Arial" w:cs="Arial"/>
          <w:b/>
          <w:bCs/>
          <w:i/>
          <w:iCs/>
          <w:sz w:val="20"/>
          <w:szCs w:val="20"/>
        </w:rPr>
        <w:t>3.4.1 16S rRNA Characteristics in this study</w:t>
      </w:r>
    </w:p>
    <w:p w14:paraId="6E886220" w14:textId="77777777" w:rsidR="000A0D3C" w:rsidRPr="000A0D3C" w:rsidRDefault="000A0D3C" w:rsidP="000A0D3C">
      <w:pPr>
        <w:spacing w:line="240" w:lineRule="auto"/>
        <w:jc w:val="both"/>
        <w:rPr>
          <w:rFonts w:ascii="Arial" w:hAnsi="Arial" w:cs="Arial"/>
          <w:sz w:val="20"/>
          <w:szCs w:val="20"/>
        </w:rPr>
      </w:pPr>
      <w:r w:rsidRPr="000A0D3C">
        <w:rPr>
          <w:rFonts w:ascii="Arial" w:hAnsi="Arial" w:cs="Arial"/>
          <w:sz w:val="20"/>
          <w:szCs w:val="20"/>
        </w:rPr>
        <w:t>All five samples targeting 16S rRNA are Positive Result, strongly indicating that 16S rRNA was successfully amplified in all five samples via PCR. The ~720 bp size aligns perfectly with the expected amplicon size for many standard 16S rRNA primers targeting the V3-V4 hypervariable regions (e.g., 341F/806R or similar). The observation that all five samples show a band at approximately 720 base pairs (bp) on a gel when detecting 16S rRNA is consistent with successful PCR amplification of the 16S rRNA gene region. The size of ~720 bp corresponds to a common amplified region of the bacterial 16S rRNA gene used for phylogenetic analysis (Figure 3).</w:t>
      </w:r>
    </w:p>
    <w:p w14:paraId="01296109" w14:textId="77777777" w:rsidR="000A0D3C" w:rsidRPr="000A0D3C" w:rsidRDefault="000A0D3C" w:rsidP="000A0D3C">
      <w:pPr>
        <w:spacing w:line="240" w:lineRule="auto"/>
        <w:jc w:val="both"/>
        <w:rPr>
          <w:rFonts w:ascii="Arial" w:hAnsi="Arial" w:cs="Arial"/>
          <w:b/>
          <w:bCs/>
          <w:sz w:val="20"/>
          <w:szCs w:val="20"/>
        </w:rPr>
      </w:pPr>
      <w:r w:rsidRPr="000A0D3C">
        <w:rPr>
          <w:rFonts w:ascii="Arial" w:hAnsi="Arial" w:cs="Arial"/>
          <w:b/>
          <w:bCs/>
          <w:noProof/>
          <w:sz w:val="20"/>
          <w:szCs w:val="20"/>
        </w:rPr>
        <w:lastRenderedPageBreak/>
        <w:drawing>
          <wp:inline distT="0" distB="0" distL="0" distR="0" wp14:anchorId="5F77C522" wp14:editId="10D2903B">
            <wp:extent cx="5942633" cy="3593069"/>
            <wp:effectExtent l="0" t="0" r="1270" b="7620"/>
            <wp:docPr id="165476197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2633" cy="3593069"/>
                    </a:xfrm>
                    <a:prstGeom prst="rect">
                      <a:avLst/>
                    </a:prstGeom>
                    <a:noFill/>
                    <a:ln>
                      <a:noFill/>
                    </a:ln>
                  </pic:spPr>
                </pic:pic>
              </a:graphicData>
            </a:graphic>
          </wp:inline>
        </w:drawing>
      </w:r>
    </w:p>
    <w:p w14:paraId="2B7C500A" w14:textId="67C589E4" w:rsidR="000A0D3C" w:rsidRPr="000A0D3C" w:rsidRDefault="000A0D3C" w:rsidP="000A0D3C">
      <w:pPr>
        <w:spacing w:line="240" w:lineRule="auto"/>
        <w:jc w:val="both"/>
        <w:rPr>
          <w:rFonts w:ascii="Arial" w:hAnsi="Arial" w:cs="Arial"/>
          <w:b/>
          <w:bCs/>
          <w:sz w:val="20"/>
          <w:szCs w:val="20"/>
        </w:rPr>
      </w:pPr>
      <w:r w:rsidRPr="000A0D3C">
        <w:rPr>
          <w:rFonts w:ascii="Arial" w:hAnsi="Arial" w:cs="Arial"/>
          <w:b/>
          <w:bCs/>
          <w:sz w:val="20"/>
          <w:szCs w:val="20"/>
        </w:rPr>
        <w:t xml:space="preserve">Figure 3: Agarose gel image of PCR amplified 16S rRNA (720bp) region of the </w:t>
      </w:r>
      <w:r w:rsidRPr="000A0D3C">
        <w:rPr>
          <w:rFonts w:ascii="Arial" w:hAnsi="Arial" w:cs="Arial"/>
          <w:b/>
          <w:bCs/>
          <w:i/>
          <w:iCs/>
          <w:sz w:val="20"/>
          <w:szCs w:val="20"/>
        </w:rPr>
        <w:t>Shigella</w:t>
      </w:r>
      <w:r w:rsidRPr="000A0D3C">
        <w:rPr>
          <w:rFonts w:ascii="Arial" w:hAnsi="Arial" w:cs="Arial"/>
          <w:b/>
          <w:bCs/>
          <w:sz w:val="20"/>
          <w:szCs w:val="20"/>
        </w:rPr>
        <w:t xml:space="preserve"> species. Lane M – DNA Ladder, 1 – </w:t>
      </w:r>
      <w:r w:rsidRPr="000A0D3C">
        <w:rPr>
          <w:rFonts w:ascii="Arial" w:hAnsi="Arial" w:cs="Arial"/>
          <w:b/>
          <w:bCs/>
          <w:i/>
          <w:iCs/>
          <w:sz w:val="20"/>
          <w:szCs w:val="20"/>
        </w:rPr>
        <w:t>Shigella flexneri</w:t>
      </w:r>
      <w:r w:rsidRPr="000A0D3C">
        <w:rPr>
          <w:rFonts w:ascii="Arial" w:hAnsi="Arial" w:cs="Arial"/>
          <w:b/>
          <w:bCs/>
          <w:sz w:val="20"/>
          <w:szCs w:val="20"/>
        </w:rPr>
        <w:t xml:space="preserve">, 2 – </w:t>
      </w:r>
      <w:r w:rsidRPr="000A0D3C">
        <w:rPr>
          <w:rFonts w:ascii="Arial" w:hAnsi="Arial" w:cs="Arial"/>
          <w:b/>
          <w:bCs/>
          <w:i/>
          <w:iCs/>
          <w:sz w:val="20"/>
          <w:szCs w:val="20"/>
        </w:rPr>
        <w:t>Shigella boydii</w:t>
      </w:r>
      <w:r w:rsidRPr="000A0D3C">
        <w:rPr>
          <w:rFonts w:ascii="Arial" w:hAnsi="Arial" w:cs="Arial"/>
          <w:b/>
          <w:bCs/>
          <w:sz w:val="20"/>
          <w:szCs w:val="20"/>
        </w:rPr>
        <w:t xml:space="preserve">, 3 – </w:t>
      </w:r>
      <w:r w:rsidRPr="000A0D3C">
        <w:rPr>
          <w:rFonts w:ascii="Arial" w:hAnsi="Arial" w:cs="Arial"/>
          <w:b/>
          <w:bCs/>
          <w:i/>
          <w:iCs/>
          <w:sz w:val="20"/>
          <w:szCs w:val="20"/>
        </w:rPr>
        <w:t>Shigella boydii</w:t>
      </w:r>
      <w:r w:rsidRPr="000A0D3C">
        <w:rPr>
          <w:rFonts w:ascii="Arial" w:hAnsi="Arial" w:cs="Arial"/>
          <w:b/>
          <w:bCs/>
          <w:sz w:val="20"/>
          <w:szCs w:val="20"/>
        </w:rPr>
        <w:t xml:space="preserve">, 4 – </w:t>
      </w:r>
      <w:r w:rsidRPr="000A0D3C">
        <w:rPr>
          <w:rFonts w:ascii="Arial" w:hAnsi="Arial" w:cs="Arial"/>
          <w:b/>
          <w:bCs/>
          <w:i/>
          <w:iCs/>
          <w:sz w:val="20"/>
          <w:szCs w:val="20"/>
        </w:rPr>
        <w:t>Shigella boydii</w:t>
      </w:r>
      <w:r w:rsidRPr="000A0D3C">
        <w:rPr>
          <w:rFonts w:ascii="Arial" w:hAnsi="Arial" w:cs="Arial"/>
          <w:b/>
          <w:bCs/>
          <w:sz w:val="20"/>
          <w:szCs w:val="20"/>
        </w:rPr>
        <w:t xml:space="preserve"> and 5 – </w:t>
      </w:r>
      <w:r w:rsidRPr="000A0D3C">
        <w:rPr>
          <w:rFonts w:ascii="Arial" w:hAnsi="Arial" w:cs="Arial"/>
          <w:b/>
          <w:bCs/>
          <w:i/>
          <w:iCs/>
          <w:sz w:val="20"/>
          <w:szCs w:val="20"/>
        </w:rPr>
        <w:t xml:space="preserve">Shigella </w:t>
      </w:r>
      <w:proofErr w:type="spellStart"/>
      <w:r w:rsidRPr="000A0D3C">
        <w:rPr>
          <w:rFonts w:ascii="Arial" w:hAnsi="Arial" w:cs="Arial"/>
          <w:b/>
          <w:bCs/>
          <w:i/>
          <w:iCs/>
          <w:sz w:val="20"/>
          <w:szCs w:val="20"/>
        </w:rPr>
        <w:t>flexneri</w:t>
      </w:r>
      <w:proofErr w:type="spellEnd"/>
      <w:r w:rsidR="00211314">
        <w:rPr>
          <w:rFonts w:ascii="Arial" w:hAnsi="Arial" w:cs="Arial"/>
          <w:b/>
          <w:bCs/>
          <w:i/>
          <w:iCs/>
          <w:sz w:val="20"/>
          <w:szCs w:val="20"/>
        </w:rPr>
        <w:t>, -</w:t>
      </w:r>
      <w:proofErr w:type="spellStart"/>
      <w:r w:rsidR="00211314">
        <w:rPr>
          <w:rFonts w:ascii="Arial" w:hAnsi="Arial" w:cs="Arial"/>
          <w:b/>
          <w:bCs/>
          <w:i/>
          <w:iCs/>
          <w:sz w:val="20"/>
          <w:szCs w:val="20"/>
        </w:rPr>
        <w:t>ve</w:t>
      </w:r>
      <w:proofErr w:type="spellEnd"/>
      <w:r w:rsidR="00211314">
        <w:rPr>
          <w:rFonts w:ascii="Arial" w:hAnsi="Arial" w:cs="Arial"/>
          <w:b/>
          <w:bCs/>
          <w:i/>
          <w:iCs/>
          <w:sz w:val="20"/>
          <w:szCs w:val="20"/>
        </w:rPr>
        <w:t xml:space="preserve"> – Negative control</w:t>
      </w:r>
    </w:p>
    <w:p w14:paraId="5B176B32" w14:textId="77777777" w:rsidR="000A0D3C" w:rsidRPr="000A0D3C" w:rsidRDefault="000A0D3C" w:rsidP="000A0D3C">
      <w:pPr>
        <w:spacing w:line="240" w:lineRule="auto"/>
        <w:jc w:val="both"/>
        <w:rPr>
          <w:rFonts w:ascii="Arial" w:hAnsi="Arial" w:cs="Arial"/>
          <w:sz w:val="22"/>
          <w:szCs w:val="22"/>
        </w:rPr>
      </w:pPr>
      <w:r w:rsidRPr="000A0D3C">
        <w:rPr>
          <w:rFonts w:ascii="Arial" w:hAnsi="Arial" w:cs="Arial"/>
          <w:b/>
          <w:bCs/>
          <w:sz w:val="22"/>
          <w:szCs w:val="22"/>
        </w:rPr>
        <w:t xml:space="preserve">3.5 Sequence and Phylogeny </w:t>
      </w:r>
    </w:p>
    <w:p w14:paraId="2C784128" w14:textId="77777777" w:rsidR="000A0D3C" w:rsidRPr="000A0D3C" w:rsidRDefault="000A0D3C" w:rsidP="000A0D3C">
      <w:pPr>
        <w:spacing w:line="240" w:lineRule="auto"/>
        <w:jc w:val="both"/>
        <w:rPr>
          <w:rFonts w:ascii="Arial" w:hAnsi="Arial" w:cs="Arial"/>
          <w:sz w:val="20"/>
          <w:szCs w:val="20"/>
        </w:rPr>
      </w:pPr>
      <w:r w:rsidRPr="000A0D3C">
        <w:rPr>
          <w:rFonts w:ascii="Arial" w:hAnsi="Arial" w:cs="Arial"/>
          <w:sz w:val="20"/>
          <w:szCs w:val="20"/>
        </w:rPr>
        <w:t xml:space="preserve">The phylogenetic analysis of the five nucleotide sequences (Sequence1 to Sequence5) revealed were used in constructing maximum likelihood tree with 100 bootstrap replicates. The values above 70% indicates strong clade support. The resulting tree indicates that 2YS and 3YS-4YS falls in two major clusters </w:t>
      </w:r>
      <w:r w:rsidRPr="000A0D3C">
        <w:rPr>
          <w:rFonts w:ascii="Arial" w:hAnsi="Arial" w:cs="Arial"/>
          <w:i/>
          <w:iCs/>
          <w:sz w:val="20"/>
          <w:szCs w:val="20"/>
        </w:rPr>
        <w:t>Shigella</w:t>
      </w:r>
      <w:r w:rsidRPr="000A0D3C">
        <w:rPr>
          <w:rFonts w:ascii="Arial" w:hAnsi="Arial" w:cs="Arial"/>
          <w:sz w:val="20"/>
          <w:szCs w:val="20"/>
        </w:rPr>
        <w:t xml:space="preserve"> </w:t>
      </w:r>
      <w:r w:rsidRPr="000A0D3C">
        <w:rPr>
          <w:rFonts w:ascii="Arial" w:hAnsi="Arial" w:cs="Arial"/>
          <w:i/>
          <w:iCs/>
          <w:sz w:val="20"/>
          <w:szCs w:val="20"/>
        </w:rPr>
        <w:t>flexneri</w:t>
      </w:r>
      <w:r w:rsidRPr="000A0D3C">
        <w:rPr>
          <w:rFonts w:ascii="Arial" w:hAnsi="Arial" w:cs="Arial"/>
          <w:sz w:val="20"/>
          <w:szCs w:val="20"/>
        </w:rPr>
        <w:t xml:space="preserve"> from Iran, China and USA. The first cluster consists of Sequence1 (1YS) and Sequence5 (5YS), which are highly similar, indicating a close evolutionary relationship or common origin. Sequence2 (2YS) is moderately related to this cluster, branching from a more ancestral node. The second cluster comprises Sequence3 (3YS) and Sequence4 (4YS), which form a separate clade with longer branch lengths, suggesting significant genetic divergence. These findings indicate at least two distinct evolutionary lineages among the sequences analyzed, with Sequence3 and Sequence4 being the most divergent (Figure 5).</w:t>
      </w:r>
    </w:p>
    <w:p w14:paraId="1C68718D" w14:textId="77777777" w:rsidR="000A0D3C" w:rsidRPr="000A0D3C" w:rsidRDefault="000A0D3C" w:rsidP="000A0D3C">
      <w:pPr>
        <w:spacing w:line="240" w:lineRule="auto"/>
        <w:jc w:val="both"/>
        <w:rPr>
          <w:rFonts w:ascii="Arial" w:hAnsi="Arial" w:cs="Arial"/>
          <w:b/>
          <w:bCs/>
        </w:rPr>
      </w:pPr>
      <w:r w:rsidRPr="000A0D3C">
        <w:rPr>
          <w:rFonts w:ascii="Arial" w:hAnsi="Arial" w:cs="Arial"/>
          <w:b/>
          <w:bCs/>
          <w:noProof/>
        </w:rPr>
        <w:lastRenderedPageBreak/>
        <w:drawing>
          <wp:inline distT="0" distB="0" distL="0" distR="0" wp14:anchorId="78F3E9F7" wp14:editId="4063B452">
            <wp:extent cx="5943600" cy="3011805"/>
            <wp:effectExtent l="0" t="0" r="0" b="0"/>
            <wp:docPr id="9" name="Picture 8">
              <a:extLst xmlns:a="http://schemas.openxmlformats.org/drawingml/2006/main">
                <a:ext uri="{FF2B5EF4-FFF2-40B4-BE49-F238E27FC236}">
                  <a16:creationId xmlns:a16="http://schemas.microsoft.com/office/drawing/2014/main" id="{1D466840-0534-644B-9680-7217245ABA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1D466840-0534-644B-9680-7217245ABA89}"/>
                        </a:ext>
                      </a:extLst>
                    </pic:cNvPr>
                    <pic:cNvPicPr>
                      <a:picLocks noChangeAspect="1"/>
                    </pic:cNvPicPr>
                  </pic:nvPicPr>
                  <pic:blipFill>
                    <a:blip r:embed="rId27"/>
                    <a:stretch>
                      <a:fillRect/>
                    </a:stretch>
                  </pic:blipFill>
                  <pic:spPr>
                    <a:xfrm>
                      <a:off x="0" y="0"/>
                      <a:ext cx="5943600" cy="3011805"/>
                    </a:xfrm>
                    <a:prstGeom prst="rect">
                      <a:avLst/>
                    </a:prstGeom>
                  </pic:spPr>
                </pic:pic>
              </a:graphicData>
            </a:graphic>
          </wp:inline>
        </w:drawing>
      </w:r>
    </w:p>
    <w:p w14:paraId="6DD8F5C7" w14:textId="77777777" w:rsidR="000A0D3C" w:rsidRPr="000A0D3C" w:rsidRDefault="000A0D3C" w:rsidP="000A0D3C">
      <w:pPr>
        <w:shd w:val="clear" w:color="auto" w:fill="FFFFFF"/>
        <w:spacing w:line="240" w:lineRule="auto"/>
        <w:jc w:val="both"/>
        <w:rPr>
          <w:rFonts w:ascii="Arial" w:hAnsi="Arial" w:cs="Arial"/>
          <w:b/>
          <w:bCs/>
          <w:sz w:val="20"/>
          <w:szCs w:val="20"/>
        </w:rPr>
      </w:pPr>
      <w:r w:rsidRPr="000A0D3C">
        <w:rPr>
          <w:rFonts w:ascii="Arial" w:hAnsi="Arial" w:cs="Arial"/>
          <w:b/>
          <w:bCs/>
          <w:sz w:val="20"/>
          <w:szCs w:val="20"/>
        </w:rPr>
        <w:t xml:space="preserve">Fig. 4: Dendrogram of the Phylogeny Relationship between the </w:t>
      </w:r>
      <w:r w:rsidRPr="000A0D3C">
        <w:rPr>
          <w:rFonts w:ascii="Arial" w:hAnsi="Arial" w:cs="Arial"/>
          <w:b/>
          <w:bCs/>
          <w:i/>
          <w:iCs/>
          <w:sz w:val="20"/>
          <w:szCs w:val="20"/>
        </w:rPr>
        <w:t>Shigella</w:t>
      </w:r>
      <w:r w:rsidRPr="000A0D3C">
        <w:rPr>
          <w:rFonts w:ascii="Arial" w:hAnsi="Arial" w:cs="Arial"/>
          <w:b/>
          <w:bCs/>
          <w:sz w:val="20"/>
          <w:szCs w:val="20"/>
        </w:rPr>
        <w:t xml:space="preserve"> Sequence (in this study) and Closest </w:t>
      </w:r>
      <w:r w:rsidRPr="000A0D3C">
        <w:rPr>
          <w:rFonts w:ascii="Arial" w:hAnsi="Arial" w:cs="Arial"/>
          <w:b/>
          <w:bCs/>
          <w:i/>
          <w:iCs/>
          <w:sz w:val="20"/>
          <w:szCs w:val="20"/>
        </w:rPr>
        <w:t>Shigella</w:t>
      </w:r>
      <w:r w:rsidRPr="000A0D3C">
        <w:rPr>
          <w:rFonts w:ascii="Arial" w:hAnsi="Arial" w:cs="Arial"/>
          <w:b/>
          <w:bCs/>
          <w:sz w:val="20"/>
          <w:szCs w:val="20"/>
        </w:rPr>
        <w:t xml:space="preserve"> Sequence in the NCBI Database, aligned using </w:t>
      </w:r>
      <w:proofErr w:type="spellStart"/>
      <w:r w:rsidRPr="000A0D3C">
        <w:rPr>
          <w:rFonts w:ascii="Arial" w:hAnsi="Arial" w:cs="Arial"/>
          <w:b/>
          <w:bCs/>
          <w:sz w:val="20"/>
          <w:szCs w:val="20"/>
        </w:rPr>
        <w:t>ClustalW</w:t>
      </w:r>
      <w:proofErr w:type="spellEnd"/>
      <w:r w:rsidRPr="000A0D3C">
        <w:rPr>
          <w:rFonts w:ascii="Arial" w:hAnsi="Arial" w:cs="Arial"/>
          <w:b/>
          <w:bCs/>
          <w:sz w:val="20"/>
          <w:szCs w:val="20"/>
        </w:rPr>
        <w:t xml:space="preserve"> Alignment algorithm and Constructed using Maximum Likelihood Tree with Mega 12</w:t>
      </w:r>
    </w:p>
    <w:p w14:paraId="3759BF0A" w14:textId="77777777" w:rsidR="000A0D3C" w:rsidRPr="000A0D3C" w:rsidRDefault="000A0D3C" w:rsidP="000A0D3C">
      <w:pPr>
        <w:spacing w:line="240" w:lineRule="auto"/>
        <w:jc w:val="both"/>
        <w:rPr>
          <w:rFonts w:ascii="Arial" w:hAnsi="Arial" w:cs="Arial"/>
          <w:b/>
          <w:bCs/>
        </w:rPr>
      </w:pPr>
    </w:p>
    <w:p w14:paraId="0902C445" w14:textId="5015C8E4" w:rsidR="000A0D3C" w:rsidRPr="000A0D3C" w:rsidRDefault="000A0D3C" w:rsidP="000A0D3C">
      <w:pPr>
        <w:spacing w:line="240" w:lineRule="auto"/>
        <w:jc w:val="both"/>
        <w:rPr>
          <w:rFonts w:ascii="Arial" w:hAnsi="Arial" w:cs="Arial"/>
          <w:b/>
          <w:bCs/>
          <w:sz w:val="22"/>
          <w:szCs w:val="22"/>
        </w:rPr>
      </w:pPr>
      <w:r w:rsidRPr="000A0D3C">
        <w:rPr>
          <w:rFonts w:ascii="Arial" w:hAnsi="Arial" w:cs="Arial"/>
          <w:b/>
          <w:bCs/>
          <w:sz w:val="22"/>
          <w:szCs w:val="22"/>
        </w:rPr>
        <w:t>4.0 DISCUSSION</w:t>
      </w:r>
    </w:p>
    <w:p w14:paraId="4A30322E" w14:textId="28354441" w:rsidR="000A0D3C" w:rsidRPr="000A0D3C" w:rsidRDefault="000A0D3C" w:rsidP="000A0D3C">
      <w:pPr>
        <w:shd w:val="clear" w:color="auto" w:fill="FFFFFF"/>
        <w:spacing w:line="240" w:lineRule="auto"/>
        <w:jc w:val="both"/>
        <w:rPr>
          <w:rFonts w:ascii="Arial" w:hAnsi="Arial" w:cs="Arial"/>
          <w:color w:val="1B1B1B"/>
          <w:sz w:val="20"/>
          <w:szCs w:val="20"/>
          <w:shd w:val="clear" w:color="auto" w:fill="FFFFFF"/>
        </w:rPr>
      </w:pPr>
      <w:r w:rsidRPr="000A0D3C">
        <w:rPr>
          <w:rFonts w:ascii="Arial" w:hAnsi="Arial" w:cs="Arial"/>
          <w:sz w:val="20"/>
          <w:szCs w:val="20"/>
        </w:rPr>
        <w:t xml:space="preserve">The </w:t>
      </w:r>
      <w:r w:rsidRPr="000A0D3C">
        <w:rPr>
          <w:rFonts w:ascii="Arial" w:hAnsi="Arial" w:cs="Arial"/>
          <w:i/>
          <w:iCs/>
          <w:sz w:val="20"/>
          <w:szCs w:val="20"/>
        </w:rPr>
        <w:t>Shigella</w:t>
      </w:r>
      <w:r w:rsidRPr="000A0D3C">
        <w:rPr>
          <w:rFonts w:ascii="Arial" w:hAnsi="Arial" w:cs="Arial"/>
          <w:sz w:val="20"/>
          <w:szCs w:val="20"/>
        </w:rPr>
        <w:t xml:space="preserve"> prevalence in this study is relatively higher than 5.9% pooled </w:t>
      </w:r>
      <w:r w:rsidRPr="000A0D3C">
        <w:rPr>
          <w:rStyle w:val="Emphasis"/>
          <w:rFonts w:ascii="Arial" w:hAnsi="Arial" w:cs="Arial"/>
          <w:color w:val="1B1B1B"/>
          <w:sz w:val="20"/>
          <w:szCs w:val="20"/>
          <w:shd w:val="clear" w:color="auto" w:fill="FFFFFF"/>
        </w:rPr>
        <w:t>Shigella</w:t>
      </w:r>
      <w:r w:rsidRPr="000A0D3C">
        <w:rPr>
          <w:rFonts w:ascii="Arial" w:hAnsi="Arial" w:cs="Arial"/>
          <w:color w:val="1B1B1B"/>
          <w:sz w:val="20"/>
          <w:szCs w:val="20"/>
          <w:shd w:val="clear" w:color="auto" w:fill="FFFFFF"/>
        </w:rPr>
        <w:t> spp.</w:t>
      </w:r>
      <w:r w:rsidRPr="000A0D3C">
        <w:rPr>
          <w:rFonts w:ascii="Arial" w:hAnsi="Arial" w:cs="Arial"/>
          <w:sz w:val="20"/>
          <w:szCs w:val="20"/>
        </w:rPr>
        <w:t xml:space="preserve"> prevalence estimates</w:t>
      </w:r>
      <w:r w:rsidRPr="000A0D3C">
        <w:rPr>
          <w:rFonts w:ascii="Arial" w:hAnsi="Arial" w:cs="Arial"/>
          <w:color w:val="1B1B1B"/>
          <w:sz w:val="20"/>
          <w:szCs w:val="20"/>
          <w:shd w:val="clear" w:color="auto" w:fill="FFFFFF"/>
        </w:rPr>
        <w:t> for Africa</w:t>
      </w:r>
      <w:r w:rsidRPr="000A0D3C">
        <w:rPr>
          <w:rFonts w:ascii="Arial" w:hAnsi="Arial" w:cs="Arial"/>
          <w:sz w:val="20"/>
          <w:szCs w:val="20"/>
        </w:rPr>
        <w:t xml:space="preserve">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3rWGltfG","properties":{"formattedCitation":"(Nyarkoh et al., 2024)","plainCitation":"(Nyarkoh et al., 2024)","noteIndex":0},"citationItems":[{"id":87,"uris":["http://zotero.org/users/16296113/items/Y3HYXYU8"],"itemData":{"id":87,"type":"article-journal","abstract":"Background  Shigellosis continues to pose a significant public health problem in Africa; however, there is a lack of comprehensive knowledge regarding its prevalence, serogroup distribution, and antimicrobial resistance profiles. Therefore, the objective of this systematic review and meta-analysis was to determine the overall prevalence of Shigella, the distribution of species, and the patterns of antimicrobial resistance across Africa.\nMethods  Following PRISMA guidelines, a systematic search strategy was conducted using the PubMed, Web of Science and Scopus databases from January 31, 2024 to February 10, 2024. The study quality was assessed using the Joanna Briggs Institute checklist, and data were analyzed using the R statistical language and the R package ‘meta’. The random effects model was employed to estimate the pooled prevalence, while heterogeneity was assessed using the ­I2 statistic and prediction interval.\nResults  A total of 116 studies from 29 African countries were included in this meta-analysis, involving the examination of 99,510 samples. The overall pooled estimate of Shigella prevalence was determined to be 5.9% (95% CI: 4.9 – 7.0%). Regional prevalence showed prevalences of Southern Africa (6.9 [95% CI: 3.0 – 12.2%]), Northern Africa (6.7% [95% CI: 4.1 – 9.8%]), Eastern Africa (6.2% [95% CI: 4.9 – 7.6%]), Central Africa (4.5% [95% CI: 2.6 – 6.8%]) and Western Africa (4.0% [95% CI: 2.5 – 5.9%]). Shigella prevalence was found to be higher in children (6.6%, 95% CI: 3.2 – 11.1%) than in adults (3.6%, 95% CI: 1.6 – 6.3%). The most prevalent species was S. flexneri (53.6%, 95% CI: 46.1%—61.0%), followed by S. sonnei (11.5%, 95% CI: 7.7%—15.7%), S. dysenteriae (10.1%, 95% CI: 6.2 – 14.5%) and S. boydii (7.7%, 95% CI: 4.7 – 11.1%). Among the currently recommended first-line antibiotics, ciprofloxacin and ceftriaxone showed resistance prevalences of 10.0% (95% CI: 4.5%—16.9%) and 8.5% (95% CI: 2.4—16.9%) respectively.\nConclusion  This review highlights the burden of shigellosis in Africa. S. flexneri remains the most prevalent species associated with shigellosis cases with S. sonnei being the second most dominant. The antimicrobial resistance patterns observed in the study suggest local antimicrobial patterns in choosing antibiotics for the treatment of Shigellosis. Recommendation  There is the need to explore alternative treatments for shigellosis with particular focus on vaccine development. There is also the need for more genomic epidemiology studies exploring the dissemination and risk of drug-resistant S. sonnei clones in Africa.","container-title":"BMC Infectious Diseases","DOI":"10.1186/s12879-024-09945-2","ISSN":"1471-2334","issue":"1","journalAbbreviation":"BMC Infect Dis","language":"en","page":"1217","source":"DOI.org (Crossref)","title":"Prevalence of Shigella species and antimicrobial resistance patterns in Africa: systematic review and meta-analysis","title-short":"Prevalence of Shigella species and antimicrobial resistance patterns in Africa","volume":"24","author":[{"family":"Nyarkoh","given":"Rabbi"},{"family":"Odoom","given":"Alex"},{"family":"Donkor","given":"Eric S."}],"issued":{"date-parts":[["2024",10,29]]}}}],"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Nyarkoh et al., 2024)</w:t>
      </w:r>
      <w:r w:rsidRPr="000A0D3C">
        <w:rPr>
          <w:rFonts w:ascii="Arial" w:hAnsi="Arial" w:cs="Arial"/>
          <w:sz w:val="20"/>
          <w:szCs w:val="20"/>
        </w:rPr>
        <w:fldChar w:fldCharType="end"/>
      </w:r>
      <w:r w:rsidRPr="000A0D3C">
        <w:rPr>
          <w:rFonts w:ascii="Arial" w:hAnsi="Arial" w:cs="Arial"/>
          <w:sz w:val="20"/>
          <w:szCs w:val="20"/>
        </w:rPr>
        <w:t xml:space="preserve"> and 8% reported by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d5iXLVci","properties":{"formattedCitation":"(Ngolo, 2023)","plainCitation":"(Ngolo, 2023)","noteIndex":0},"citationItems":[{"id":1171,"uris":["http://zotero.org/users/16296113/items/Q84VB2A7"],"itemData":{"id":1171,"type":"article-journal","DOI":"10.12962/j20882033.v34i1.14677","issue":"1","title":"Epidemiology and Characteristics of Resistant Typhoidal Salmonella Strains Prevalent in","volume":"34","author":[{"family":"Ngolo","given":"Jebes Lamini"}],"issued":{"date-parts":[["2023"]]}}}],"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Ngolo, 2023)</w:t>
      </w:r>
      <w:r w:rsidRPr="000A0D3C">
        <w:rPr>
          <w:rFonts w:ascii="Arial" w:hAnsi="Arial" w:cs="Arial"/>
          <w:sz w:val="20"/>
          <w:szCs w:val="20"/>
        </w:rPr>
        <w:fldChar w:fldCharType="end"/>
      </w:r>
      <w:r w:rsidRPr="000A0D3C">
        <w:rPr>
          <w:rFonts w:ascii="Arial" w:hAnsi="Arial" w:cs="Arial"/>
          <w:sz w:val="20"/>
          <w:szCs w:val="20"/>
        </w:rPr>
        <w:t xml:space="preserve">. It is lower than 10%, 13% and 22% </w:t>
      </w:r>
      <w:r w:rsidRPr="000A0D3C">
        <w:rPr>
          <w:rFonts w:ascii="Arial" w:hAnsi="Arial" w:cs="Arial"/>
          <w:i/>
          <w:iCs/>
          <w:sz w:val="20"/>
          <w:szCs w:val="20"/>
        </w:rPr>
        <w:t>Shigella</w:t>
      </w:r>
      <w:r w:rsidRPr="000A0D3C">
        <w:rPr>
          <w:rFonts w:ascii="Arial" w:hAnsi="Arial" w:cs="Arial"/>
          <w:sz w:val="20"/>
          <w:szCs w:val="20"/>
        </w:rPr>
        <w:t xml:space="preserve"> prevalence reported earlier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iSCVTShe","properties":{"formattedCitation":"(Abdulhassan &amp; Naji, 2022b; Alhaji et al., 2022; Shoja et al., 2023)","plainCitation":"(Abdulhassan &amp; Naji, 2022b; Alhaji et al., 2022; Shoja et al., 2023)","noteIndex":0},"citationItems":[{"id":435,"uris":["http://zotero.org/users/16296113/items/SF5S5SE8"],"itemData":{"id":435,"type":"article-journal","abstract":"A bout of twenty isolates of Shigella species were isolated and identified from 200 stool speciments of patients suffering from diarrhea where S. flexneri was 3 (15%), S. Sonnei 4(20%), S. dysenteriae 13(65%) and S. boydiii 0(0%). The genomic DNA of these isolates was extracted using genomic DNA kit and the concentration and the purity of DNA were measured. The antibiotic susceptibility tests, showed that there were significant difference (P≤0.05) among the species of Shigella and the extended-spectrum B-lactamase (ESBL) genes. It was found that 76.6 % and 44% of the isolates were susceptible to ciprofloxacin and ceftriaxone, respectively. All of the isolates were resistant to ampicillin, 45% to nalidixic acid, 55% to ceftriaxone, 15% to ciprofloxacin, 60% to chloramphenicol and cefixime, 65% to ceftazidime and 40% to gentamicin. The antibiotics resistance and ESBL genes in Shigella spp. isolates revealed a harmony relationship between them. The resistance rate to most antibiotics was observed in the isolates of blaCTX-M gene, the isolates of blaCTX-M gene were resistance to all antibiotics, the isolates of blaTEM, blaSHV and blaAMPC genes were resistance to ciprofloxacin (66.66%) and the isolates of blaSHV genes were resistance to chloramphenicol (25%) and ceftriaxone (27.27%). This study indicated that Shigella spp. are one of the main causes of diarrhea and their resistance to antibiotics was due to the presence of ESBL genes.","issue":"09","language":"en","source":"Zotero","title":"Role of Extended Spectrum B-lactamase Genes in Antibiotics Resistance of Shigella spp.","volume":"62","author":[{"family":"Abdulhassan","given":"Saja Salim"},{"family":"Naji","given":"Hassan Fadhil"}],"issued":{"date-parts":[["2022"]]}}},{"id":1098,"uris":["http://zotero.org/users/16296113/items/DPQEP9Z7"],"itemData":{"id":1098,"type":"article-journal","abstract":"Diarrhoea diseases remain the second leading cause of death among children under five years globally. Nearly one in every five child deaths are due to diarrhoea, further compounded by antimicrobial resistance. As a result, better understanding of childhood diarrhoea occurrence can perhaps help reduce associated morbidity and mortality rates. This study was conducted to determine the multiple antibiotic resistance indices of Shigella flexineri and Salmonella enterica from diarrhoeic children less than five years from selected hospitals in Kaduna. A total of 264 stool samples were collected from children attending selected hospitals in the Kaduna metropolis. Standard methods involving microbiological, biochemical and molecular analysis using PCR and 16S rRNA molecular characterizations were employed in identifying bacteria associated with diarrhoea in children (0-5) years. Out of the 264 stools examined, a total of 162 (61.4%) were from males, while 102 (38.6%) were from females. The highest incidence was observed in children of 1-24 months of age and the least in children of 4-5 years of age. A total of 97 stool samples (36.7%) were positive for Shigella and Salmonella species, out of which 97, 60(22.7%) were Shigella and 37(14%) Salmonella. The multiple antimicrobial resistance index of these isolates revealed that 100% of the isolates had a MAR index of 0.5 and above, and showed significant resistance against Augmentin, Amoxacillin, Ampicillin-Cloxacillin (Ampiclox) Erythromycin and Gentamycin. The least resistance was observed against imipenem (45%). The high Multiple Antibiotic Resistance index of the isolates indicates previous exposure to antibiotics and the development of resistance to commonly prescribed antibiotics.","container-title":"Nigerian Journal of Microbiology","issue":"(2)","journalAbbreviation":"NJM","page":"6300 - 6309","title":"Multiple Antibiotic Resistance Indices of Shigella flexneri and Salmonella enterica Associated with Diarrhoea in Children (0-5 Years) From Selected Hospitals in Kaduna Metropolis, Nigeria","volume":"36","author":[{"family":"Alhaji","given":"A.I."},{"family":"Mulade","given":"G. L."},{"family":"Ajibade","given":"G. A"},{"family":"Haroun","given":"A. A"},{"family":"Benjamin","given":"O.I"}],"issued":{"date-parts":[["2022"]]}}},{"id":1055,"uris":["http://zotero.org/users/16296113/items/DDLDKH2L"],"itemData":{"id":1055,"type":"article-journal","abstract":"Background Shigella spp., which are facultative anaerobic bacilli within the Enterobacteriaceae family, present a significant public health burden due to their role as prominent contributors to diarrheal diseases worldwide. A molecular analysis can facilitate the identification and assessment of outbreaks involving this bacterium. So, we aimed to investigate the antibiotic susceptibility pattern and clonal relatedness of clinical Shigella spp. isolates obtained from patients with diarrhea in Hormozgan province, South of Iran.\nMethods From 2019 to 2021, a cross-sectional investigation was conducted on 448 stool samples obtained from patients who were experiencing diarrhea, in the southern region of Iran. Shigella spp. isolates were identified based on biochemical and serological tests. All Shigella species were verified using species-specific polymerase chain reaction (PCR), followed by susceptibility testing to antimicrobial agents. Subsequently, genotyping of all Shigella species was conducted using ERIC-PCR.\nResults Out of a total of 448 stool samples, the presence of Shigella was detected in 62 cases, accounting for a prevalence rate of 13.84%. Among the identified isolates, the majority were attributed to S. flexneri, representing 53.23% of the cases. This was followed by S. sonnei at 24.19% and S. boydii at 22.58%. Notably, no instances of S. dysenteriae were found. The highest prevalence of Shigella isolates was observed in infants and children under the age of five. A significant proportion of the identified isolates demonstrated resistance to various antibiotics. Specifically, high resistance rates were noted for ampicillin (90.78%), piperacillin–tazobactam (87.1%), cefixime (83.87%), trimethoprim–sulfamethoxazole (83.87%), cefotaxime (82.26%), and ceftriaxone (80.65%). In addition, a substantial number (87.1%) of the isolates exhibited a multidrug-resistant (MDR) phenotype. Using the ERIC-PCR method, a total of 11 clusters and 6 distinct single types were identified among all the Shigella isolates.\nConclusion A notable occurrence of antibiotic-resistant Shigella species has been noted, with multi-drug resistant (MDR) strains presenting an increasing challenge for treating shigellosis worldwide, and this includes Iran. Techniques such as ERIC-PCR are useful for assessing the genetic variation and connections between Shigella strains, which indirectly contributes to understanding antimicrobial resistance patterns. Further research is needed to explore the specific correlation between resistance genes and ERIC genotyping patterns in Shigella strains.","container-title":"European Journal of Medical Research","DOI":"10.1186/s40001-023-01570-0","ISSN":"2047-783X","issue":"1","journalAbbreviation":"Eur J Med Res","language":"en","page":"611","source":"DOI.org (Crossref)","title":"Characterization of genotypes and antimicrobial resistance profiles of clinical isolates of Shigella from patients in the southern region of Iran","volume":"28","author":[{"family":"Shoja","given":"Saeed"},{"family":"Ghasemi","given":"Saba"},{"family":"Dastranj","given":"Mahsa"},{"family":"Shamseddin","given":"Jebreil"},{"family":"Ebrahimi","given":"Nasim"},{"family":"Alizade","given":"Hesam"},{"family":"Farahani","given":"Abbas"}],"issued":{"date-parts":[["2023",12,19]]}}}],"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Abdulhassan &amp; Naji, 2022b; Alhaji et al., 2022; Shoja et al., 2023)</w:t>
      </w:r>
      <w:r w:rsidRPr="000A0D3C">
        <w:rPr>
          <w:rFonts w:ascii="Arial" w:hAnsi="Arial" w:cs="Arial"/>
          <w:sz w:val="20"/>
          <w:szCs w:val="20"/>
        </w:rPr>
        <w:fldChar w:fldCharType="end"/>
      </w:r>
      <w:r w:rsidRPr="000A0D3C">
        <w:rPr>
          <w:rFonts w:ascii="Arial" w:hAnsi="Arial" w:cs="Arial"/>
          <w:color w:val="1B1B1B"/>
          <w:sz w:val="20"/>
          <w:szCs w:val="20"/>
          <w:shd w:val="clear" w:color="auto" w:fill="FFFFFF"/>
        </w:rPr>
        <w:t>.</w:t>
      </w:r>
      <w:r w:rsidRPr="000A0D3C">
        <w:rPr>
          <w:rFonts w:ascii="Arial" w:hAnsi="Arial" w:cs="Arial"/>
          <w:sz w:val="20"/>
          <w:szCs w:val="20"/>
        </w:rPr>
        <w:t xml:space="preserve"> However, it is in agreement with previous studies supporting Children population as the risk group </w:t>
      </w:r>
      <w:r w:rsidRPr="000A0D3C">
        <w:rPr>
          <w:rFonts w:ascii="Arial" w:hAnsi="Arial" w:cs="Arial"/>
          <w:sz w:val="20"/>
          <w:szCs w:val="20"/>
        </w:rPr>
        <w:fldChar w:fldCharType="begin"/>
      </w:r>
      <w:r w:rsidR="00D37188">
        <w:rPr>
          <w:rFonts w:ascii="Arial" w:hAnsi="Arial" w:cs="Arial"/>
          <w:sz w:val="20"/>
          <w:szCs w:val="20"/>
        </w:rPr>
        <w:instrText xml:space="preserve"> ADDIN ZOTERO_ITEM CSL_CITATION {"citationID":"U3iy3mfF","properties":{"formattedCitation":"(Lawal, 2017a)","plainCitation":"(Lawal, 2017a)","noteIndex":0},"citationItems":[{"id":"KjsKVfF1/KmWal4Yy","uris":["http://www.mendeley.com/documents/?uuid=119f7b19-a79f-4118-a95b-688796023665"],"itemData":{"DOI":"10.15406/jbmoa.2017.04.00084","abstract":"Salmonallae and Shigellae bacteria of the family Enterobacteriaceae has been implicated as the causal agent of many gastro-intestinal disorders in man and animal. To determine the antimicrobial resistant pattern and plasmid profile of different resistant Salmonellae and Shigellae bacteria in Kaduna metropolis, Kaduna state, Nigeria, a total of fifty eight (58) isolates of clinical were collected randomly from diarrheal patients in the metropolis and tested against ten (10) commonly used antimicrobial agents using the Kirby-Bauer disc diffusion method. Plasmid DNA was extracted using FosmidMAX DNA purification kit and separated by agarose gel electrophoresis. Results indicated a varying degree of resistance to the different drugs tested, however, all Salmonella and Shigella isolates were found to be sensitive to at least one of the ten (10) drugs tested. Augmentin, Amoxicillin and streptomycin were found to be most resisted with no effect on any of the isolates while Chloramphenicol was the most effective with 25mm±1.00 and 23mm±1.00 against Salmonella and Shigella respectively. Plasmid profile revealed 31% success, suggesting no correlation between presence of plasmid and antibiotic resistance in the isolates. It was concluded that isolates might have harboured the presence of multi-drug resistance in their chromosomal genes rather than in plasmids.","author":[{"dropping-particle":"","family":"Lawal","given":"Maryam Sani","non-dropping-particle":"","parse-names":false,"suffix":""}],"container-title":"Journal of Bacteriology &amp; Mycology: Open Access","id":"YOTLoZ8w/hnyGVIZK","issue":"2","issued":{"date-parts":[["2017"]]},"title":"Antimicrobial Resistance Pattern and Plasmid Profile of Diarrheal Salmonallae and Shigallae Bacteria Isolated from Clinical Samples in Kaduna Metropolis, Nigeria","type":"article-journal","volume":"4"}}],"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Lawal, 2017a)</w:t>
      </w:r>
      <w:r w:rsidRPr="000A0D3C">
        <w:rPr>
          <w:rFonts w:ascii="Arial" w:hAnsi="Arial" w:cs="Arial"/>
          <w:sz w:val="20"/>
          <w:szCs w:val="20"/>
        </w:rPr>
        <w:fldChar w:fldCharType="end"/>
      </w:r>
      <w:r w:rsidRPr="000A0D3C">
        <w:rPr>
          <w:rFonts w:ascii="Arial" w:hAnsi="Arial" w:cs="Arial"/>
          <w:sz w:val="20"/>
          <w:szCs w:val="20"/>
        </w:rPr>
        <w:t xml:space="preserve"> due to their highest prevalence. </w:t>
      </w:r>
      <w:r w:rsidRPr="000A0D3C">
        <w:rPr>
          <w:rFonts w:ascii="Arial" w:hAnsi="Arial" w:cs="Arial"/>
          <w:i/>
          <w:iCs/>
          <w:sz w:val="20"/>
          <w:szCs w:val="20"/>
        </w:rPr>
        <w:t>Shigella</w:t>
      </w:r>
      <w:r w:rsidRPr="000A0D3C">
        <w:rPr>
          <w:rFonts w:ascii="Arial" w:hAnsi="Arial" w:cs="Arial"/>
          <w:sz w:val="20"/>
          <w:szCs w:val="20"/>
        </w:rPr>
        <w:t xml:space="preserve"> </w:t>
      </w:r>
      <w:proofErr w:type="spellStart"/>
      <w:r w:rsidRPr="000A0D3C">
        <w:rPr>
          <w:rFonts w:ascii="Arial" w:hAnsi="Arial" w:cs="Arial"/>
          <w:i/>
          <w:iCs/>
          <w:sz w:val="20"/>
          <w:szCs w:val="20"/>
        </w:rPr>
        <w:t>flexneri</w:t>
      </w:r>
      <w:proofErr w:type="spellEnd"/>
      <w:r w:rsidRPr="000A0D3C">
        <w:rPr>
          <w:rFonts w:ascii="Arial" w:hAnsi="Arial" w:cs="Arial"/>
          <w:sz w:val="20"/>
          <w:szCs w:val="20"/>
        </w:rPr>
        <w:t xml:space="preserve"> </w:t>
      </w:r>
      <w:proofErr w:type="spellStart"/>
      <w:r w:rsidRPr="000A0D3C">
        <w:rPr>
          <w:rFonts w:ascii="Arial" w:hAnsi="Arial" w:cs="Arial"/>
          <w:sz w:val="20"/>
          <w:szCs w:val="20"/>
        </w:rPr>
        <w:t>sero</w:t>
      </w:r>
      <w:proofErr w:type="spellEnd"/>
      <w:r w:rsidRPr="000A0D3C">
        <w:rPr>
          <w:rFonts w:ascii="Arial" w:hAnsi="Arial" w:cs="Arial"/>
          <w:sz w:val="20"/>
          <w:szCs w:val="20"/>
        </w:rPr>
        <w:t xml:space="preserve">-domination is supported by various studies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6prjvce5","properties":{"formattedCitation":"(Karmoker et al., 2023; Ngoshe et al., 2017; Sangeetha et al., 2014)","plainCitation":"(Karmoker et al., 2023; Ngoshe et al., 2017; Sangeetha et al., 2014)","noteIndex":0},"citationItems":[{"id":956,"uris":["http://zotero.org/users/16296113/items/9PINM63B"],"itemData":{"id":956,"type":"article-journal","abstract":"Birds, especially wild waterfowl and migratory birds have the potential to carry antibiotic</w:instrText>
      </w:r>
      <w:r w:rsidRPr="000A0D3C">
        <w:rPr>
          <w:rFonts w:ascii="Cambria Math" w:hAnsi="Cambria Math" w:cs="Cambria Math"/>
          <w:sz w:val="20"/>
          <w:szCs w:val="20"/>
        </w:rPr>
        <w:instrText>‐</w:instrText>
      </w:r>
      <w:r w:rsidRPr="000A0D3C">
        <w:rPr>
          <w:rFonts w:ascii="Arial" w:hAnsi="Arial" w:cs="Arial"/>
          <w:sz w:val="20"/>
          <w:szCs w:val="20"/>
        </w:rPr>
        <w:instrText>resistant bacteria, but their role in the dissemination of these resistant pathogens is still neglected in Bangladesh. To the best of our knowledge, this study was carried out for the first time in Bangladesh to isolate and determine the occurrence of multidrug</w:instrText>
      </w:r>
      <w:r w:rsidRPr="000A0D3C">
        <w:rPr>
          <w:rFonts w:ascii="Cambria Math" w:hAnsi="Cambria Math" w:cs="Cambria Math"/>
          <w:sz w:val="20"/>
          <w:szCs w:val="20"/>
        </w:rPr>
        <w:instrText>‐</w:instrText>
      </w:r>
      <w:r w:rsidRPr="000A0D3C">
        <w:rPr>
          <w:rFonts w:ascii="Arial" w:hAnsi="Arial" w:cs="Arial"/>
          <w:sz w:val="20"/>
          <w:szCs w:val="20"/>
        </w:rPr>
        <w:instrText>resistant (MDR)\n              Shigella\n              spp. from fecal materials of wild waterfowl and migratory birds. A total of 80 fecal materials from wild waterfowl (\n              n\n               = 50) and migratory birds (\n              n\n               = 30) were screened to detect MDR\n              Shigella\n              isolates.\n              Shigella\n              spp. were isolated and identified by culturing, staining, and biochemical tests followed by polymerase chain reaction (PCR). A disk diffusion assay was employed to investigate antibiotic phenotypes, while the resistance genes were detected by PCR. Among the 80 samples, 15 (18.75%) were found positive for\n              Shigella\n              spp. by PCR, among which the occurrence rate of\n              Shigella\n              spp. was higher in migratory birds (20%, 6/30) than in wild waterfowl (18%, 9/50). By the disk diffusion test, 86.67% (13/15) of\n              Shigella\n              spp. isolates were found to be MDR in nature, including 93.33% of isolates resistant to imipenem. Moreover, frequent and moderate resistance was also observed against tetracycline (86.67%), azithromycin (80%), ampicillin (66.67%), ciprofloxacin and cotrimoxazole (40%), meropenem (26.67%), and streptomycin (13.33%). The bivariate analysis revealed a positive correlation between the resistance profiles of ciprofloxacin and cotrimoxazole, imipenem and tetracycline, tetracycline and ampicillin, and imipenem and azithromycin. Furthermore, the isolates had a multiple antibiotic resistance index of up to 0.47. Antibiotic resistance genes\n              tetA\n              and\n              SHV\n              were found in 69.23% and 50% of relevant antibiotic</w:instrText>
      </w:r>
      <w:r w:rsidRPr="000A0D3C">
        <w:rPr>
          <w:rFonts w:ascii="Cambria Math" w:hAnsi="Cambria Math" w:cs="Cambria Math"/>
          <w:sz w:val="20"/>
          <w:szCs w:val="20"/>
        </w:rPr>
        <w:instrText>‐</w:instrText>
      </w:r>
      <w:r w:rsidRPr="000A0D3C">
        <w:rPr>
          <w:rFonts w:ascii="Arial" w:hAnsi="Arial" w:cs="Arial"/>
          <w:sz w:val="20"/>
          <w:szCs w:val="20"/>
        </w:rPr>
        <w:instrText xml:space="preserve">resistant\n              Shigella\n              spp. isolates, respectively. The present study suggests that wild waterfowl and migratory birds are reservoirs of MDR\n              Shigella\n              spp., which may have detrimental impacts on One Health components. We suggest keeping these birds under an AMR monitoring program to avoid the possibility of AMR contamination of the environment and its consequences in all health settings.","container-title":"Veterinary Medicine International","DOI":"10.1155/2023/5374216","ISSN":"2090-8113, 2042-0048","issue":"1","journalAbbreviation":"Veterinary Medicine International","language":"en","page":"5374216","source":"DOI.org (Crossref)","title":"Molecular Detection and Multidrug Resistance of &lt;i&gt;Shigella&lt;/i&gt; spp. Isolated from Wild Waterfowl and Migratory Birds in Bangladesh","volume":"2023","author":[{"family":"Karmoker","given":"Jarna"},{"family":"Saiful Islam","given":"Md."},{"family":"Liton Rana","given":"Md."},{"family":"Ashek Ullah","given":"Md."},{"family":"Neloy","given":"Fahim Haque"},{"family":"Oishy","given":"Nahian Muniath"},{"family":"Pramanik","given":"Pritom Kumar"},{"family":"Siddique","given":"Mahbubul Pratik"},{"family":"Saha","given":"Sukumar"},{"family":"Tanvir Rahman","given":"Md."}],"editor":[{"family":"Chediack","given":"Juan G."}],"issued":{"date-parts":[["2023",1]]}}},{"id":534,"uris":["http://zotero.org/users/16296113/items/T2AANISC"],"itemData":{"id":534,"type":"article-journal","abstract":"Background: Shigella is a frequent cause of bacterial diarrhea especially in sub Saharan Africa region. Antimicrobial chemotherapy is recommended for diarrheal disease due to Shigella species, but the options are limited by emerging resistance. Aim: To determine the prevalence and antimicrobial susceptibility of shigella species isolated from diarrheal stool of patients in a tertiary health facility in northeastern Nigeria. Patients and methods: This prospective cross sectional study was conducted in University of Maiduguri Teaching Hospital from 2nd January to 29th December 2013. Diarrheal stool samples were consecutively collected from all consenting patients from Emergency pediatric unit, General out patients and Medical clinics. Shigella species were detected by biochemical and serological tests. Antibiotic sensitivity pattern of these isolates was studied by disk diffusion Method.\nResults: A total of 400 diarrheal stool samples were considered, shigella species isolation rate was 32(8%). It consisted of shigella flexneri 15(46.9%), shigella dysenteriae 12(37.5%), shigella sonnei 5(15.6%), no shigella boydii specie was identified. The shigella species were sensitive to Ciprofloxacin, Ofloxacin and Cefuroxime. Resistance to these antimicrobial were as follows: Gentamycin (28.1%), Tetracycline (31.2%) and Amoxycyllin (75%). At least 4 out of every 5 isolates were resistant to Chloromphenicol, Ampicillin and Norfloxacin. The highest resistance of 93.8% was exhibited against Cotrimoxazole.\nConclusion: Shigellosis is a recognized cause of bacterial diarrhea in our setting. In this study, Shigella flexneri was the most commonest isolated species followed by S. dysentriae. There was no resistance against Ciprofloxacin, Ofloxacin, Norfloxacin and Cefuroxime. At least 4 out of every 5 isolates were resistant to Chloromphenicol, Ampicillin and Nitrofurantoin. Cotrimoxazole showed highest resistance pattern.","container-title":"Sub-Saharan African Journal of Medicine","DOI":"10.4103/ssajm.ssajm_7_17","ISSN":"2384-5147","issue":"4","journalAbbreviation":"Sub-Saharan Afr J Med","language":"en","page":"96","source":"DOI.org (Crossref)","title":"Prevalence and antimicrobial susceptibility of Shigella species isolates from diarrheal stool of patients in a tertiary health facility in northeastern Nigeria","volume":"4","author":[{"family":"Ngoshe","given":"IbrahimY"},{"family":"Denue","given":"BallahA"},{"family":"Bello","given":"HauwaS"},{"family":"Akawu","given":"CeciliaB"},{"family":"Gashau","given":"Wadzani"}],"issued":{"date-parts":[["2017"]]}}},{"id":1075,"uris":["http://zotero.org/users/16296113/items/8ID2FSQP"],"itemData":{"id":1075,"type":"article-journal","abstract":"Shigellosis presents with varied clinical features are dictated by the species involved, virulence factors of the strain, and the host immune status. We studied the species, virulence genes, and antibiotic susceptibility pattern of the Shigella strains isolated from 33 children aged less than 12 years, with clinical features of shigellosis. Identification and antibiotic sensitivity of Shigella species were done using disc diffusion and E-test. Multiplex PCR was done for the detection of virulence genes (ipaH, ial, set1A, set1B, sen, and stx) and ESBL genes. Parents of the children were interviewed using structured questionnaire to assess the severity of the disease; 26 (79%) of the isolates were Shigella flexneri. Ciprofloxacin and ceftriaxone resistance was seen in 23 (69%) and 3 (9%) Shigella isolates respectively. Two ceftriaxone-resistant strains were found to harbour blaCTX gene and the third blaTEM gene. Virulence gene ipaH was detected in 100% of strains while ial, sen, set1A, and set1B were detected in 85%, 61%, 48%, and 48% respectively.","container-title":"JOURNAL OF HEALTH, POPULATION AND NUTRITION","language":"en","source":"Zotero","title":"Clinical and Microbiological Profiles of Shigellosis in Children","author":[{"family":"Sangeetha","given":"A V"},{"family":"Parija","given":"Subhash Chandra"},{"family":"Mandal","given":"Jharna"},{"family":"Krishnamurthy","given":"Sriram"}],"issued":{"date-parts":[["2014"]]}}}],"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Karmoker et al., 2023; Ngoshe et al., 2017; Sangeetha et al., 2014)</w:t>
      </w:r>
      <w:r w:rsidRPr="000A0D3C">
        <w:rPr>
          <w:rFonts w:ascii="Arial" w:hAnsi="Arial" w:cs="Arial"/>
          <w:sz w:val="20"/>
          <w:szCs w:val="20"/>
        </w:rPr>
        <w:fldChar w:fldCharType="end"/>
      </w:r>
      <w:r w:rsidRPr="000A0D3C">
        <w:rPr>
          <w:rFonts w:ascii="Arial" w:hAnsi="Arial" w:cs="Arial"/>
          <w:sz w:val="20"/>
          <w:szCs w:val="20"/>
        </w:rPr>
        <w:t xml:space="preserve"> and the gender matrices were backed by the findings of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eQtVbKhZ","properties":{"formattedCitation":"(Salehi et al., 2025)","plainCitation":"(Salehi et al., 2025)","noteIndex":0},"citationItems":[{"id":1053,"uris":["http://zotero.org/users/16296113/items/PPTBEGYC"],"itemData":{"id":1053,"type":"article-journal","abstract":"Abstract\n            Antimicrobial resistance is one of the leading causes of mortality globally. However, little is known about the distribution of antibiotic resistance genes (ARGs) in human gut metagenomes, collectively referred to as the resistome, across socio-demographic gradients. In particular, limited evidence exists on gender-based differences. We investigated how the resistomes differ between women and men in a global dataset of 14,641 publicly available human gut metagenomes encompassing countries with widely variable economic statuses. We observed a 9% higher total ARG load in women than in men in high-income countries. However, in low- and middle-income countries, the difference between genders was reversed in univariate models, but not significant after adjusting for covariates. Interestingly, the differences in ARG load between genders emerged in adulthood, suggesting resistomes differentiate between genders after childhood. Collectively, our data-driven analyses shed light on global, gendered antibiotic resistance patterns, which may help guide further research and targeted interventions.","container-title":"npj Biofilms and Microbiomes","DOI":"10.1038/s41522-025-00715-9","ISSN":"2055-5008","issue":"1","journalAbbreviation":"npj Biofilms Microbiomes","language":"en","page":"79","source":"DOI.org (Crossref)","title":"Gender differences in global antimicrobial resistance","volume":"11","author":[{"family":"Salehi","given":"Mahkameh"},{"family":"Laitinen","given":"Ville"},{"family":"Bhanushali","given":"Shivang"},{"family":"Bengtsson-Palme","given":"Johan"},{"family":"Collignon","given":"Peter"},{"family":"Beggs","given":"John J."},{"family":"Pärnänen","given":"Katariina"},{"family":"Lahti","given":"Leo"}],"issued":{"date-parts":[["2025",5,19]]}}}],"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Salehi et al., 2025)</w:t>
      </w:r>
      <w:r w:rsidRPr="000A0D3C">
        <w:rPr>
          <w:rFonts w:ascii="Arial" w:hAnsi="Arial" w:cs="Arial"/>
          <w:sz w:val="20"/>
          <w:szCs w:val="20"/>
        </w:rPr>
        <w:fldChar w:fldCharType="end"/>
      </w:r>
      <w:r w:rsidRPr="000A0D3C">
        <w:rPr>
          <w:rFonts w:ascii="Arial" w:hAnsi="Arial" w:cs="Arial"/>
          <w:sz w:val="20"/>
          <w:szCs w:val="20"/>
        </w:rPr>
        <w:t xml:space="preserve">. In a southwestern, no </w:t>
      </w:r>
      <w:r w:rsidRPr="000A0D3C">
        <w:rPr>
          <w:rFonts w:ascii="Arial" w:hAnsi="Arial" w:cs="Arial"/>
          <w:i/>
          <w:iCs/>
          <w:sz w:val="20"/>
          <w:szCs w:val="20"/>
        </w:rPr>
        <w:t>Shigella</w:t>
      </w:r>
      <w:r w:rsidRPr="000A0D3C">
        <w:rPr>
          <w:rFonts w:ascii="Arial" w:hAnsi="Arial" w:cs="Arial"/>
          <w:sz w:val="20"/>
          <w:szCs w:val="20"/>
        </w:rPr>
        <w:t xml:space="preserve"> </w:t>
      </w:r>
      <w:proofErr w:type="spellStart"/>
      <w:r w:rsidRPr="000A0D3C">
        <w:rPr>
          <w:rFonts w:ascii="Arial" w:hAnsi="Arial" w:cs="Arial"/>
          <w:i/>
          <w:iCs/>
          <w:sz w:val="20"/>
          <w:szCs w:val="20"/>
        </w:rPr>
        <w:t>dysentriae</w:t>
      </w:r>
      <w:proofErr w:type="spellEnd"/>
      <w:r w:rsidRPr="000A0D3C">
        <w:rPr>
          <w:rFonts w:ascii="Arial" w:hAnsi="Arial" w:cs="Arial"/>
          <w:sz w:val="20"/>
          <w:szCs w:val="20"/>
        </w:rPr>
        <w:t xml:space="preserve"> was isolated despite isolating other </w:t>
      </w:r>
      <w:proofErr w:type="spellStart"/>
      <w:r w:rsidRPr="000A0D3C">
        <w:rPr>
          <w:rFonts w:ascii="Arial" w:hAnsi="Arial" w:cs="Arial"/>
          <w:sz w:val="20"/>
          <w:szCs w:val="20"/>
        </w:rPr>
        <w:t>sero</w:t>
      </w:r>
      <w:proofErr w:type="spellEnd"/>
      <w:r w:rsidRPr="000A0D3C">
        <w:rPr>
          <w:rFonts w:ascii="Arial" w:hAnsi="Arial" w:cs="Arial"/>
          <w:sz w:val="20"/>
          <w:szCs w:val="20"/>
        </w:rPr>
        <w:t xml:space="preserve">-groups in similar proportion. </w:t>
      </w:r>
      <w:r w:rsidRPr="000A0D3C">
        <w:rPr>
          <w:rFonts w:ascii="Arial" w:hAnsi="Arial" w:cs="Arial"/>
          <w:sz w:val="20"/>
          <w:szCs w:val="20"/>
        </w:rPr>
        <w:fldChar w:fldCharType="begin"/>
      </w:r>
      <w:r w:rsidR="00D37188">
        <w:rPr>
          <w:rFonts w:ascii="Arial" w:hAnsi="Arial" w:cs="Arial"/>
          <w:sz w:val="20"/>
          <w:szCs w:val="20"/>
        </w:rPr>
        <w:instrText xml:space="preserve"> ADDIN ZOTERO_ITEM CSL_CITATION {"citationID":"4Slge8fh","properties":{"formattedCitation":"(Ajayi et al., 2019)","plainCitation":"(Ajayi et al., 2019)","noteIndex":0},"citationItems":[{"id":"KjsKVfF1/aYrctSlh","uris":["http://www.mendeley.com/documents/?uuid=a79545a7-75fb-43a2-9991-96abb7adc1b0"],"itemData":{"author":[{"dropping-particle":"","family":"Ajayi","given":"O.I","non-dropping-particle":"","parse-names":false,"suffix":""},{"dropping-particle":"","family":"Ojo","given":"D.A","non-dropping-particle":"","parse-names":false,"suffix":""},{"dropping-particle":"","family":"Akintokun","given":"A. K","non-dropping-particle":"","parse-names":false,"suffix":""},{"dropping-particle":"","family":"Akinrotoye","given":"K.P","non-dropping-particle":"","parse-names":false,"suffix":""}],"container-title":"Journal of Environmental Treatment Techniques","id":"YOTLoZ8w/TQttwLNg","issue":"3","issued":{"date-parts":[["2019"]]},"page":"270-281","title":"Prevalence and Antibiotic Resistance Profiles of Serotypes of Shigella Species isolated from Community Children in Odeda Local Government , Ogun State .","type":"article-journal","volume":"7"}}],"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Ajayi et al., 2019)</w:t>
      </w:r>
      <w:r w:rsidRPr="000A0D3C">
        <w:rPr>
          <w:rFonts w:ascii="Arial" w:hAnsi="Arial" w:cs="Arial"/>
          <w:sz w:val="20"/>
          <w:szCs w:val="20"/>
        </w:rPr>
        <w:fldChar w:fldCharType="end"/>
      </w:r>
      <w:r w:rsidRPr="000A0D3C">
        <w:rPr>
          <w:rFonts w:ascii="Arial" w:hAnsi="Arial" w:cs="Arial"/>
          <w:sz w:val="20"/>
          <w:szCs w:val="20"/>
        </w:rPr>
        <w:t>,</w:t>
      </w:r>
      <w:r w:rsidRPr="000A0D3C">
        <w:rPr>
          <w:rFonts w:ascii="Arial" w:hAnsi="Arial" w:cs="Arial"/>
          <w:color w:val="1B1B1B"/>
          <w:sz w:val="20"/>
          <w:szCs w:val="20"/>
          <w:shd w:val="clear" w:color="auto" w:fill="FFFFFF"/>
        </w:rPr>
        <w:t xml:space="preserve"> unlike </w:t>
      </w:r>
      <w:r w:rsidRPr="000A0D3C">
        <w:rPr>
          <w:rFonts w:ascii="Arial" w:hAnsi="Arial" w:cs="Arial"/>
          <w:color w:val="1B1B1B"/>
          <w:sz w:val="20"/>
          <w:szCs w:val="20"/>
          <w:shd w:val="clear" w:color="auto" w:fill="FFFFFF"/>
        </w:rPr>
        <w:fldChar w:fldCharType="begin"/>
      </w:r>
      <w:r w:rsidRPr="000A0D3C">
        <w:rPr>
          <w:rFonts w:ascii="Arial" w:hAnsi="Arial" w:cs="Arial"/>
          <w:color w:val="1B1B1B"/>
          <w:sz w:val="20"/>
          <w:szCs w:val="20"/>
          <w:shd w:val="clear" w:color="auto" w:fill="FFFFFF"/>
        </w:rPr>
        <w:instrText xml:space="preserve"> ADDIN ZOTERO_ITEM CSL_CITATION {"citationID":"nfwaL3RU","properties":{"formattedCitation":"(Abdulhassan &amp; Naji, 2022b; Ngoshe et al., 2017)","plainCitation":"(Abdulhassan &amp; Naji, 2022b; Ngoshe et al., 2017)","noteIndex":0},"citationItems":[{"id":435,"uris":["http://zotero.org/users/16296113/items/SF5S5SE8"],"itemData":{"id":435,"type":"article-journal","abstract":"A bout of twenty isolates of Shigella species were isolated and identified from 200 stool speciments of patients suffering from diarrhea where S. flexneri was 3 (15%), S. Sonnei 4(20%), S. dysenteriae 13(65%) and S. boydiii 0(0%). The genomic DNA of these isolates was extracted using genomic DNA kit and the concentration and the purity of DNA were measured. The antibiotic susceptibility tests, showed that there were significant difference (P≤0.05) among the species of Shigella and the extended-spectrum B-lactamase (ESBL) genes. It was found that 76.6 % and 44% of the isolates were susceptible to ciprofloxacin and ceftriaxone, respectively. All of the isolates were resistant to ampicillin, 45% to nalidixic acid, 55% to ceftriaxone, 15% to ciprofloxacin, 60% to chloramphenicol and cefixime, 65% to ceftazidime and 40% to gentamicin. The antibiotics resistance and ESBL genes in Shigella spp. isolates revealed a harmony relationship between them. The resistance rate to most antibiotics was observed in the isolates of blaCTX-M gene, the isolates of blaCTX-M gene were resistance to all antibiotics, the isolates of blaTEM, blaSHV and blaAMPC genes were resistance to ciprofloxacin (66.66%) and the isolates of blaSHV genes were resistance to chloramphenicol (25%) and ceftriaxone (27.27%). This study indicated that Shigella spp. are one of the main causes of diarrhea and their resistance to antibiotics was due to the presence of ESBL genes.","issue":"09","language":"en","source":"Zotero","title":"Role of Extended Spectrum B-lactamase Genes in Antibiotics Resistance of Shigella spp.","volume":"62","author":[{"family":"Abdulhassan","given":"Saja Salim"},{"family":"Naji","given":"Hassan Fadhil"}],"issued":{"date-parts":[["2022"]]}}},{"id":534,"uris":["http://zotero.org/users/16296113/items/T2AANISC"],"itemData":{"id":534,"type":"article-journal","abstract":"Background: Shigella is a frequent cause of bacterial diarrhea especially in sub Saharan Africa region. Antimicrobial chemotherapy is recommended for diarrheal disease due to Shigella species, but the options are limited by emerging resistance. Aim: To determine the prevalence and antimicrobial susceptibility of shigella species isolated from diarrheal stool of patients in a tertiary health facility in northeastern Nigeria. Patients and methods: This prospective cross sectional study was conducted in University of Maiduguri Teaching Hospital from 2nd January to 29th December 2013. Diarrheal stool samples were consecutively collected from all consenting patients from Emergency pediatric unit, General out patients and Medical clinics. Shigella species were detected by biochemical and serological tests. Antibiotic sensitivity pattern of these isolates was studied by disk diffusion Method.\nResults: A total of 400 diarrheal stool samples were considered, shigella species isolation rate was 32(8%). It consisted of shigella flexneri 15(46.9%), shigella dysenteriae 12(37.5%), shigella sonnei 5(15.6%), no shigella boydii specie was identified. The shigella species were sensitive to Ciprofloxacin, Ofloxacin and Cefuroxime. Resistance to these antimicrobial were as follows: Gentamycin (28.1%), Tetracycline (31.2%) and Amoxycyllin (75%). At least 4 out of every 5 isolates were resistant to Chloromphenicol, Ampicillin and Norfloxacin. The highest resistance of 93.8% was exhibited against Cotrimoxazole.\nConclusion: Shigellosis is a recognized cause of bacterial diarrhea in our setting. In this study, Shigella flexneri was the most commonest isolated species followed by S. dysentriae. There was no resistance against Ciprofloxacin, Ofloxacin, Norfloxacin and Cefuroxime. At least 4 out of every 5 isolates were resistant to Chloromphenicol, Ampicillin and Nitrofurantoin. Cotrimoxazole showed highest resistance pattern.","container-title":"Sub-Saharan African Journal of Medicine","DOI":"10.4103/ssajm.ssajm_7_17","ISSN":"2384-5147","issue":"4","journalAbbreviation":"Sub-Saharan Afr J Med","language":"en","page":"96","source":"DOI.org (Crossref)","title":"Prevalence and antimicrobial susceptibility of Shigella species isolates from diarrheal stool of patients in a tertiary health facility in northeastern Nigeria","volume":"4","author":[{"family":"Ngoshe","given":"IbrahimY"},{"family":"Denue","given":"BallahA"},{"family":"Bello","given":"HauwaS"},{"family":"Akawu","given":"CeciliaB"},{"family":"Gashau","given":"Wadzani"}],"issued":{"date-parts":[["2017"]]}}}],"schema":"https://github.com/citation-style-language/schema/raw/master/csl-citation.json"} </w:instrText>
      </w:r>
      <w:r w:rsidRPr="000A0D3C">
        <w:rPr>
          <w:rFonts w:ascii="Arial" w:hAnsi="Arial" w:cs="Arial"/>
          <w:color w:val="1B1B1B"/>
          <w:sz w:val="20"/>
          <w:szCs w:val="20"/>
          <w:shd w:val="clear" w:color="auto" w:fill="FFFFFF"/>
        </w:rPr>
        <w:fldChar w:fldCharType="separate"/>
      </w:r>
      <w:r w:rsidRPr="000A0D3C">
        <w:rPr>
          <w:rFonts w:ascii="Arial" w:hAnsi="Arial" w:cs="Arial"/>
          <w:sz w:val="20"/>
          <w:szCs w:val="20"/>
        </w:rPr>
        <w:t>(Abdulhassan &amp; Naji, 2022b; Ngoshe et al., 2017)</w:t>
      </w:r>
      <w:r w:rsidRPr="000A0D3C">
        <w:rPr>
          <w:rFonts w:ascii="Arial" w:hAnsi="Arial" w:cs="Arial"/>
          <w:color w:val="1B1B1B"/>
          <w:sz w:val="20"/>
          <w:szCs w:val="20"/>
          <w:shd w:val="clear" w:color="auto" w:fill="FFFFFF"/>
        </w:rPr>
        <w:fldChar w:fldCharType="end"/>
      </w:r>
      <w:r w:rsidRPr="000A0D3C">
        <w:rPr>
          <w:rFonts w:ascii="Arial" w:hAnsi="Arial" w:cs="Arial"/>
          <w:color w:val="1B1B1B"/>
          <w:sz w:val="20"/>
          <w:szCs w:val="20"/>
          <w:shd w:val="clear" w:color="auto" w:fill="FFFFFF"/>
        </w:rPr>
        <w:t xml:space="preserve"> who did report all serotypes of </w:t>
      </w:r>
      <w:r w:rsidRPr="000A0D3C">
        <w:rPr>
          <w:rFonts w:ascii="Arial" w:hAnsi="Arial" w:cs="Arial"/>
          <w:i/>
          <w:iCs/>
          <w:color w:val="1B1B1B"/>
          <w:sz w:val="20"/>
          <w:szCs w:val="20"/>
          <w:shd w:val="clear" w:color="auto" w:fill="FFFFFF"/>
        </w:rPr>
        <w:t>Shigella</w:t>
      </w:r>
      <w:r w:rsidRPr="000A0D3C">
        <w:rPr>
          <w:rFonts w:ascii="Arial" w:hAnsi="Arial" w:cs="Arial"/>
          <w:color w:val="1B1B1B"/>
          <w:sz w:val="20"/>
          <w:szCs w:val="20"/>
          <w:shd w:val="clear" w:color="auto" w:fill="FFFFFF"/>
        </w:rPr>
        <w:t xml:space="preserve"> except S. </w:t>
      </w:r>
      <w:r w:rsidRPr="000A0D3C">
        <w:rPr>
          <w:rFonts w:ascii="Arial" w:hAnsi="Arial" w:cs="Arial"/>
          <w:i/>
          <w:iCs/>
          <w:color w:val="1B1B1B"/>
          <w:sz w:val="20"/>
          <w:szCs w:val="20"/>
          <w:shd w:val="clear" w:color="auto" w:fill="FFFFFF"/>
        </w:rPr>
        <w:t>boydii</w:t>
      </w:r>
      <w:r w:rsidRPr="000A0D3C">
        <w:rPr>
          <w:rFonts w:ascii="Arial" w:hAnsi="Arial" w:cs="Arial"/>
          <w:color w:val="1B1B1B"/>
          <w:sz w:val="20"/>
          <w:szCs w:val="20"/>
          <w:shd w:val="clear" w:color="auto" w:fill="FFFFFF"/>
        </w:rPr>
        <w:t xml:space="preserve">. Aside that our findings align with previously reported sequence of </w:t>
      </w:r>
      <w:r w:rsidRPr="000A0D3C">
        <w:rPr>
          <w:rFonts w:ascii="Arial" w:hAnsi="Arial" w:cs="Arial"/>
          <w:i/>
          <w:iCs/>
          <w:color w:val="1B1B1B"/>
          <w:sz w:val="20"/>
          <w:szCs w:val="20"/>
          <w:shd w:val="clear" w:color="auto" w:fill="FFFFFF"/>
        </w:rPr>
        <w:t>Shigella</w:t>
      </w:r>
      <w:r w:rsidRPr="000A0D3C">
        <w:rPr>
          <w:rFonts w:ascii="Arial" w:hAnsi="Arial" w:cs="Arial"/>
          <w:color w:val="1B1B1B"/>
          <w:sz w:val="20"/>
          <w:szCs w:val="20"/>
          <w:shd w:val="clear" w:color="auto" w:fill="FFFFFF"/>
        </w:rPr>
        <w:t xml:space="preserve"> </w:t>
      </w:r>
      <w:proofErr w:type="spellStart"/>
      <w:r w:rsidRPr="000A0D3C">
        <w:rPr>
          <w:rFonts w:ascii="Arial" w:hAnsi="Arial" w:cs="Arial"/>
          <w:color w:val="1B1B1B"/>
          <w:sz w:val="20"/>
          <w:szCs w:val="20"/>
          <w:shd w:val="clear" w:color="auto" w:fill="FFFFFF"/>
        </w:rPr>
        <w:t>sero</w:t>
      </w:r>
      <w:proofErr w:type="spellEnd"/>
      <w:r w:rsidRPr="000A0D3C">
        <w:rPr>
          <w:rFonts w:ascii="Arial" w:hAnsi="Arial" w:cs="Arial"/>
          <w:color w:val="1B1B1B"/>
          <w:sz w:val="20"/>
          <w:szCs w:val="20"/>
          <w:shd w:val="clear" w:color="auto" w:fill="FFFFFF"/>
        </w:rPr>
        <w:t xml:space="preserve">-groups higher </w:t>
      </w:r>
      <w:r w:rsidRPr="000A0D3C">
        <w:rPr>
          <w:rFonts w:ascii="Arial" w:hAnsi="Arial" w:cs="Arial"/>
          <w:i/>
          <w:iCs/>
          <w:color w:val="1B1B1B"/>
          <w:sz w:val="20"/>
          <w:szCs w:val="20"/>
          <w:shd w:val="clear" w:color="auto" w:fill="FFFFFF"/>
        </w:rPr>
        <w:t>Shigella</w:t>
      </w:r>
      <w:r w:rsidRPr="000A0D3C">
        <w:rPr>
          <w:rFonts w:ascii="Arial" w:hAnsi="Arial" w:cs="Arial"/>
          <w:color w:val="1B1B1B"/>
          <w:sz w:val="20"/>
          <w:szCs w:val="20"/>
          <w:shd w:val="clear" w:color="auto" w:fill="FFFFFF"/>
        </w:rPr>
        <w:t xml:space="preserve"> </w:t>
      </w:r>
      <w:proofErr w:type="spellStart"/>
      <w:r w:rsidRPr="000A0D3C">
        <w:rPr>
          <w:rFonts w:ascii="Arial" w:hAnsi="Arial" w:cs="Arial"/>
          <w:i/>
          <w:iCs/>
          <w:color w:val="1B1B1B"/>
          <w:sz w:val="20"/>
          <w:szCs w:val="20"/>
          <w:shd w:val="clear" w:color="auto" w:fill="FFFFFF"/>
        </w:rPr>
        <w:t>flexneri</w:t>
      </w:r>
      <w:proofErr w:type="spellEnd"/>
      <w:r w:rsidRPr="000A0D3C">
        <w:rPr>
          <w:rFonts w:ascii="Arial" w:hAnsi="Arial" w:cs="Arial"/>
          <w:color w:val="1B1B1B"/>
          <w:sz w:val="20"/>
          <w:szCs w:val="20"/>
          <w:shd w:val="clear" w:color="auto" w:fill="FFFFFF"/>
        </w:rPr>
        <w:t xml:space="preserve"> followed by </w:t>
      </w:r>
      <w:r w:rsidRPr="000A0D3C">
        <w:rPr>
          <w:rFonts w:ascii="Arial" w:hAnsi="Arial" w:cs="Arial"/>
          <w:i/>
          <w:iCs/>
          <w:color w:val="1B1B1B"/>
          <w:sz w:val="20"/>
          <w:szCs w:val="20"/>
          <w:shd w:val="clear" w:color="auto" w:fill="FFFFFF"/>
        </w:rPr>
        <w:t>Shigella</w:t>
      </w:r>
      <w:r w:rsidRPr="000A0D3C">
        <w:rPr>
          <w:rFonts w:ascii="Arial" w:hAnsi="Arial" w:cs="Arial"/>
          <w:color w:val="1B1B1B"/>
          <w:sz w:val="20"/>
          <w:szCs w:val="20"/>
          <w:shd w:val="clear" w:color="auto" w:fill="FFFFFF"/>
        </w:rPr>
        <w:t xml:space="preserve"> </w:t>
      </w:r>
      <w:r w:rsidRPr="000A0D3C">
        <w:rPr>
          <w:rFonts w:ascii="Arial" w:hAnsi="Arial" w:cs="Arial"/>
          <w:i/>
          <w:iCs/>
          <w:color w:val="1B1B1B"/>
          <w:sz w:val="20"/>
          <w:szCs w:val="20"/>
          <w:shd w:val="clear" w:color="auto" w:fill="FFFFFF"/>
        </w:rPr>
        <w:t>boydii</w:t>
      </w:r>
      <w:r w:rsidRPr="000A0D3C">
        <w:rPr>
          <w:rFonts w:ascii="Arial" w:hAnsi="Arial" w:cs="Arial"/>
          <w:color w:val="1B1B1B"/>
          <w:sz w:val="20"/>
          <w:szCs w:val="20"/>
          <w:shd w:val="clear" w:color="auto" w:fill="FFFFFF"/>
        </w:rPr>
        <w:t xml:space="preserve">, and </w:t>
      </w:r>
      <w:r w:rsidRPr="000A0D3C">
        <w:rPr>
          <w:rFonts w:ascii="Arial" w:hAnsi="Arial" w:cs="Arial"/>
          <w:i/>
          <w:iCs/>
          <w:color w:val="1B1B1B"/>
          <w:sz w:val="20"/>
          <w:szCs w:val="20"/>
          <w:shd w:val="clear" w:color="auto" w:fill="FFFFFF"/>
        </w:rPr>
        <w:t>Shigella</w:t>
      </w:r>
      <w:r w:rsidRPr="000A0D3C">
        <w:rPr>
          <w:rFonts w:ascii="Arial" w:hAnsi="Arial" w:cs="Arial"/>
          <w:color w:val="1B1B1B"/>
          <w:sz w:val="20"/>
          <w:szCs w:val="20"/>
          <w:shd w:val="clear" w:color="auto" w:fill="FFFFFF"/>
        </w:rPr>
        <w:t xml:space="preserve"> </w:t>
      </w:r>
      <w:proofErr w:type="spellStart"/>
      <w:r w:rsidRPr="000A0D3C">
        <w:rPr>
          <w:rFonts w:ascii="Arial" w:hAnsi="Arial" w:cs="Arial"/>
          <w:i/>
          <w:iCs/>
          <w:color w:val="1B1B1B"/>
          <w:sz w:val="20"/>
          <w:szCs w:val="20"/>
          <w:shd w:val="clear" w:color="auto" w:fill="FFFFFF"/>
        </w:rPr>
        <w:t>Sonnei</w:t>
      </w:r>
      <w:proofErr w:type="spellEnd"/>
      <w:r w:rsidRPr="000A0D3C">
        <w:rPr>
          <w:rFonts w:ascii="Arial" w:hAnsi="Arial" w:cs="Arial"/>
          <w:color w:val="1B1B1B"/>
          <w:sz w:val="20"/>
          <w:szCs w:val="20"/>
          <w:shd w:val="clear" w:color="auto" w:fill="FFFFFF"/>
        </w:rPr>
        <w:t xml:space="preserve"> </w:t>
      </w:r>
      <w:r w:rsidRPr="000A0D3C">
        <w:rPr>
          <w:rFonts w:ascii="Arial" w:hAnsi="Arial" w:cs="Arial"/>
          <w:color w:val="1B1B1B"/>
          <w:sz w:val="20"/>
          <w:szCs w:val="20"/>
          <w:shd w:val="clear" w:color="auto" w:fill="FFFFFF"/>
        </w:rPr>
        <w:fldChar w:fldCharType="begin"/>
      </w:r>
      <w:r w:rsidRPr="000A0D3C">
        <w:rPr>
          <w:rFonts w:ascii="Arial" w:hAnsi="Arial" w:cs="Arial"/>
          <w:color w:val="1B1B1B"/>
          <w:sz w:val="20"/>
          <w:szCs w:val="20"/>
          <w:shd w:val="clear" w:color="auto" w:fill="FFFFFF"/>
        </w:rPr>
        <w:instrText xml:space="preserve"> ADDIN ZOTERO_ITEM CSL_CITATION {"citationID":"912zFTp8","properties":{"formattedCitation":"(Abdulhassan &amp; Naji, 2022b; Ngoshe et al., 2017; Sangeetha et al., 2014; Shoja et al., 2023)","plainCitation":"(Abdulhassan &amp; Naji, 2022b; Ngoshe et al., 2017; Sangeetha et al., 2014; Shoja et al., 2023)","noteIndex":0},"citationItems":[{"id":435,"uris":["http://zotero.org/users/16296113/items/SF5S5SE8"],"itemData":{"id":435,"type":"article-journal","abstract":"A bout of twenty isolates of Shigella species were isolated and identified from 200 stool speciments of patients suffering from diarrhea where S. flexneri was 3 (15%), S. Sonnei 4(20%), S. dysenteriae 13(65%) and S. boydiii 0(0%). The genomic DNA of these isolates was extracted using genomic DNA kit and the concentration and the purity of DNA were measured. The antibiotic susceptibility tests, showed that there were significant difference (P≤0.05) among the species of Shigella and the extended-spectrum B-lactamase (ESBL) genes. It was found that 76.6 % and 44% of the isolates were susceptible to ciprofloxacin and ceftriaxone, respectively. All of the isolates were resistant to ampicillin, 45% to nalidixic acid, 55% to ceftriaxone, 15% to ciprofloxacin, 60% to chloramphenicol and cefixime, 65% to ceftazidime and 40% to gentamicin. The antibiotics resistance and ESBL genes in Shigella spp. isolates revealed a harmony relationship between them. The resistance rate to most antibiotics was observed in the isolates of blaCTX-M gene, the isolates of blaCTX-M gene were resistance to all antibiotics, the isolates of blaTEM, blaSHV and blaAMPC genes were resistance to ciprofloxacin (66.66%) and the isolates of blaSHV genes were resistance to chloramphenicol (25%) and ceftriaxone (27.27%). This study indicated that Shigella spp. are one of the main causes of diarrhea and their resistance to antibiotics was due to the presence of ESBL genes.","issue":"09","language":"en","source":"Zotero","title":"Role of Extended Spectrum B-lactamase Genes in Antibiotics Resistance of Shigella spp.","volume":"62","author":[{"family":"Abdulhassan","given":"Saja Salim"},{"family":"Naji","given":"Hassan Fadhil"}],"issued":{"date-parts":[["2022"]]}}},{"id":534,"uris":["http://zotero.org/users/16296113/items/T2AANISC"],"itemData":{"id":534,"type":"article-journal","abstract":"Background: Shigella is a frequent cause of bacterial diarrhea especially in sub Saharan Africa region. Antimicrobial chemotherapy is recommended for diarrheal disease due to Shigella species, but the options are limited by emerging resistance. Aim: To determine the prevalence and antimicrobial susceptibility of shigella species isolated from diarrheal stool of patients in a tertiary health facility in northeastern Nigeria. Patients and methods: This prospective cross sectional study was conducted in University of Maiduguri Teaching Hospital from 2nd January to 29th December 2013. Diarrheal stool samples were consecutively collected from all consenting patients from Emergency pediatric unit, General out patients and Medical clinics. Shigella species were detected by biochemical and serological tests. Antibiotic sensitivity pattern of these isolates was studied by disk diffusion Method.\nResults: A total of 400 diarrheal stool samples were considered, shigella species isolation rate was 32(8%). It consisted of shigella flexneri 15(46.9%), shigella dysenteriae 12(37.5%), shigella sonnei 5(15.6%), no shigella boydii specie was identified. The shigella species were sensitive to Ciprofloxacin, Ofloxacin and Cefuroxime. Resistance to these antimicrobial were as follows: Gentamycin (28.1%), Tetracycline (31.2%) and Amoxycyllin (75%). At least 4 out of every 5 isolates were resistant to Chloromphenicol, Ampicillin and Norfloxacin. The highest resistance of 93.8% was exhibited against Cotrimoxazole.\nConclusion: Shigellosis is a recognized cause of bacterial diarrhea in our setting. In this study, Shigella flexneri was the most commonest isolated species followed by S. dysentriae. There was no resistance against Ciprofloxacin, Ofloxacin, Norfloxacin and Cefuroxime. At least 4 out of every 5 isolates were resistant to Chloromphenicol, Ampicillin and Nitrofurantoin. Cotrimoxazole showed highest resistance pattern.","container-title":"Sub-Saharan African Journal of Medicine","DOI":"10.4103/ssajm.ssajm_7_17","ISSN":"2384-5147","issue":"4","journalAbbreviation":"Sub-Saharan Afr J Med","language":"en","page":"96","source":"DOI.org (Crossref)","title":"Prevalence and antimicrobial susceptibility of Shigella species isolates from diarrheal stool of patients in a tertiary health facility in northeastern Nigeria","volume":"4","author":[{"family":"Ngoshe","given":"IbrahimY"},{"family":"Denue","given":"BallahA"},{"family":"Bello","given":"HauwaS"},{"family":"Akawu","given":"CeciliaB"},{"family":"Gashau","given":"Wadzani"}],"issued":{"date-parts":[["2017"]]}}},{"id":1075,"uris":["http://zotero.org/users/16296113/items/8ID2FSQP"],"itemData":{"id":1075,"type":"article-journal","abstract":"Shigellosis presents with varied clinical features are dictated by the species involved, virulence factors of the strain, and the host immune status. We studied the species, virulence genes, and antibiotic susceptibility pattern of the Shigella strains isolated from 33 children aged less than 12 years, with clinical features of shigellosis. Identification and antibiotic sensitivity of Shigella species were done using disc diffusion and E-test. Multiplex PCR was done for the detection of virulence genes (ipaH, ial, set1A, set1B, sen, and stx) and ESBL genes. Parents of the children were interviewed using structured questionnaire to assess the severity of the disease; 26 (79%) of the isolates were Shigella flexneri. Ciprofloxacin and ceftriaxone resistance was seen in 23 (69%) and 3 (9%) Shigella isolates respectively. Two ceftriaxone-resistant strains were found to harbour blaCTX gene and the third blaTEM gene. Virulence gene ipaH was detected in 100% of strains while ial, sen, set1A, and set1B were detected in 85%, 61%, 48%, and 48% respectively.","container-title":"JOURNAL OF HEALTH, POPULATION AND NUTRITION","language":"en","source":"Zotero","title":"Clinical and Microbiological Profiles of Shigellosis in Children","author":[{"family":"Sangeetha","given":"A V"},{"family":"Parija","given":"Subhash Chandra"},{"family":"Mandal","given":"Jharna"},{"family":"Krishnamurthy","given":"Sriram"}],"issued":{"date-parts":[["2014"]]}}},{"id":1055,"uris":["http://zotero.org/users/16296113/items/DDLDKH2L"],"itemData":{"id":1055,"type":"article-journal","abstract":"Background Shigella spp., which are facultative anaerobic bacilli within the Enterobacteriaceae family, present a significant public health burden due to their role as prominent contributors to diarrheal diseases worldwide. A molecular analysis can facilitate the identification and assessment of outbreaks involving this bacterium. So, we aimed to investigate the antibiotic susceptibility pattern and clonal relatedness of clinical Shigella spp. isolates obtained from patients with diarrhea in Hormozgan province, South of Iran.\nMethods From 2019 to 2021, a cross-sectional investigation was conducted on 448 stool samples obtained from patients who were experiencing diarrhea, in the southern region of Iran. Shigella spp. isolates were identified based on biochemical and serological tests. All Shigella species were verified using species-specific polymerase chain reaction (PCR), followed by susceptibility testing to antimicrobial agents. Subsequently, genotyping of all Shigella species was conducted using ERIC-PCR.\nResults Out of a total of 448 stool samples, the presence of Shigella was detected in 62 cases, accounting for a prevalence rate of 13.84%. Among the identified isolates, the majority were attributed to S. flexneri, representing 53.23% of the cases. This was followed by S. sonnei at 24.19% and S. boydii at 22.58%. Notably, no instances of S. dysenteriae were found. The highest prevalence of Shigella isolates was observed in infants and children under the age of five. A significant proportion of the identified isolates demonstrated resistance to various antibiotics. Specifically, high resistance rates were noted for ampicillin (90.78%), piperacillin–tazobactam (87.1%), cefixime (83.87%), trimethoprim–sulfamethoxazole (83.87%), cefotaxime (82.26%), and ceftriaxone (80.65%). In addition, a substantial number (87.1%) of the isolates exhibited a multidrug-resistant (MDR) phenotype. Using the ERIC-PCR method, a total of 11 clusters and 6 distinct single types were identified among all the Shigella isolates.\nConclusion A notable occurrence of antibiotic-resistant Shigella species has been noted, with multi-drug resistant (MDR) strains presenting an increasing challenge for treating shigellosis worldwide, and this includes Iran. Techniques such as ERIC-PCR are useful for assessing the genetic variation and connections between Shigella strains, which indirectly contributes to understanding antimicrobial resistance patterns. Further research is needed to explore the specific correlation between resistance genes and ERIC genotyping patterns in Shigella strains.","container-title":"European Journal of Medical Research","DOI":"10.1186/s40001-023-01570-0","ISSN":"2047-783X","issue":"1","journalAbbreviation":"Eur J Med Res","language":"en","page":"611","source":"DOI.org (Crossref)","title":"Characterization of genotypes and antimicrobial resistance profiles of clinical isolates of Shigella from patients in the southern region of Iran","volume":"28","author":[{"family":"Shoja","given":"Saeed"},{"family":"Ghasemi","given":"Saba"},{"family":"Dastranj","given":"Mahsa"},{"family":"Shamseddin","given":"Jebreil"},{"family":"Ebrahimi","given":"Nasim"},{"family":"Alizade","given":"Hesam"},{"family":"Farahani","given":"Abbas"}],"issued":{"date-parts":[["2023",12,19]]}}}],"schema":"https://github.com/citation-style-language/schema/raw/master/csl-citation.json"} </w:instrText>
      </w:r>
      <w:r w:rsidRPr="000A0D3C">
        <w:rPr>
          <w:rFonts w:ascii="Arial" w:hAnsi="Arial" w:cs="Arial"/>
          <w:color w:val="1B1B1B"/>
          <w:sz w:val="20"/>
          <w:szCs w:val="20"/>
          <w:shd w:val="clear" w:color="auto" w:fill="FFFFFF"/>
        </w:rPr>
        <w:fldChar w:fldCharType="separate"/>
      </w:r>
      <w:r w:rsidRPr="000A0D3C">
        <w:rPr>
          <w:rFonts w:ascii="Arial" w:hAnsi="Arial" w:cs="Arial"/>
          <w:sz w:val="20"/>
          <w:szCs w:val="20"/>
        </w:rPr>
        <w:t>(Abdulhassan &amp; Naji, 2022b; Ngoshe et al., 2017; Sangeetha et al., 2014; Shoja et al., 2023)</w:t>
      </w:r>
      <w:r w:rsidRPr="000A0D3C">
        <w:rPr>
          <w:rFonts w:ascii="Arial" w:hAnsi="Arial" w:cs="Arial"/>
          <w:color w:val="1B1B1B"/>
          <w:sz w:val="20"/>
          <w:szCs w:val="20"/>
          <w:shd w:val="clear" w:color="auto" w:fill="FFFFFF"/>
        </w:rPr>
        <w:fldChar w:fldCharType="end"/>
      </w:r>
      <w:r w:rsidRPr="000A0D3C">
        <w:rPr>
          <w:rFonts w:ascii="Arial" w:hAnsi="Arial" w:cs="Arial"/>
          <w:color w:val="1B1B1B"/>
          <w:sz w:val="20"/>
          <w:szCs w:val="20"/>
          <w:shd w:val="clear" w:color="auto" w:fill="FFFFFF"/>
        </w:rPr>
        <w:t xml:space="preserve"> of the cases. This was followed by S. </w:t>
      </w:r>
      <w:proofErr w:type="spellStart"/>
      <w:r w:rsidRPr="000A0D3C">
        <w:rPr>
          <w:rFonts w:ascii="Arial" w:hAnsi="Arial" w:cs="Arial"/>
          <w:i/>
          <w:iCs/>
          <w:color w:val="1B1B1B"/>
          <w:sz w:val="20"/>
          <w:szCs w:val="20"/>
          <w:shd w:val="clear" w:color="auto" w:fill="FFFFFF"/>
        </w:rPr>
        <w:t>Sonnei</w:t>
      </w:r>
      <w:proofErr w:type="spellEnd"/>
      <w:r w:rsidRPr="000A0D3C">
        <w:rPr>
          <w:rFonts w:ascii="Arial" w:hAnsi="Arial" w:cs="Arial"/>
          <w:color w:val="1B1B1B"/>
          <w:sz w:val="20"/>
          <w:szCs w:val="20"/>
          <w:shd w:val="clear" w:color="auto" w:fill="FFFFFF"/>
        </w:rPr>
        <w:t xml:space="preserve"> at 24.19% and S. </w:t>
      </w:r>
      <w:r w:rsidRPr="000A0D3C">
        <w:rPr>
          <w:rFonts w:ascii="Arial" w:hAnsi="Arial" w:cs="Arial"/>
          <w:i/>
          <w:iCs/>
          <w:color w:val="1B1B1B"/>
          <w:sz w:val="20"/>
          <w:szCs w:val="20"/>
          <w:shd w:val="clear" w:color="auto" w:fill="FFFFFF"/>
        </w:rPr>
        <w:t>boydii</w:t>
      </w:r>
      <w:r w:rsidRPr="000A0D3C">
        <w:rPr>
          <w:rFonts w:ascii="Arial" w:hAnsi="Arial" w:cs="Arial"/>
          <w:color w:val="1B1B1B"/>
          <w:sz w:val="20"/>
          <w:szCs w:val="20"/>
          <w:shd w:val="clear" w:color="auto" w:fill="FFFFFF"/>
        </w:rPr>
        <w:t xml:space="preserve"> at 22.58%. Notably, no instances of </w:t>
      </w:r>
      <w:r w:rsidRPr="000A0D3C">
        <w:rPr>
          <w:rFonts w:ascii="Arial" w:hAnsi="Arial" w:cs="Arial"/>
          <w:i/>
          <w:iCs/>
          <w:color w:val="1B1B1B"/>
          <w:sz w:val="20"/>
          <w:szCs w:val="20"/>
          <w:shd w:val="clear" w:color="auto" w:fill="FFFFFF"/>
        </w:rPr>
        <w:t xml:space="preserve">S. </w:t>
      </w:r>
      <w:proofErr w:type="spellStart"/>
      <w:r w:rsidRPr="000A0D3C">
        <w:rPr>
          <w:rFonts w:ascii="Arial" w:hAnsi="Arial" w:cs="Arial"/>
          <w:i/>
          <w:iCs/>
          <w:color w:val="1B1B1B"/>
          <w:sz w:val="20"/>
          <w:szCs w:val="20"/>
          <w:shd w:val="clear" w:color="auto" w:fill="FFFFFF"/>
        </w:rPr>
        <w:t>dysenteriae</w:t>
      </w:r>
      <w:proofErr w:type="spellEnd"/>
      <w:r w:rsidRPr="000A0D3C">
        <w:rPr>
          <w:rFonts w:ascii="Arial" w:hAnsi="Arial" w:cs="Arial"/>
          <w:color w:val="1B1B1B"/>
          <w:sz w:val="20"/>
          <w:szCs w:val="20"/>
          <w:shd w:val="clear" w:color="auto" w:fill="FFFFFF"/>
        </w:rPr>
        <w:t xml:space="preserve"> were found</w:t>
      </w:r>
      <w:r w:rsidRPr="000A0D3C">
        <w:rPr>
          <w:rFonts w:ascii="Arial" w:hAnsi="Arial" w:cs="Arial"/>
          <w:color w:val="1B1B1B"/>
          <w:sz w:val="20"/>
          <w:szCs w:val="20"/>
          <w:shd w:val="clear" w:color="auto" w:fill="FFFFFF"/>
        </w:rPr>
        <w:fldChar w:fldCharType="begin"/>
      </w:r>
      <w:r w:rsidRPr="000A0D3C">
        <w:rPr>
          <w:rFonts w:ascii="Arial" w:hAnsi="Arial" w:cs="Arial"/>
          <w:color w:val="1B1B1B"/>
          <w:sz w:val="20"/>
          <w:szCs w:val="20"/>
          <w:shd w:val="clear" w:color="auto" w:fill="FFFFFF"/>
        </w:rPr>
        <w:instrText xml:space="preserve"> ADDIN ZOTERO_ITEM CSL_CITATION {"citationID":"nR1i2ne7","properties":{"formattedCitation":"(Shoja et al., 2023)","plainCitation":"(Shoja et al., 2023)","noteIndex":0},"citationItems":[{"id":1055,"uris":["http://zotero.org/users/16296113/items/DDLDKH2L"],"itemData":{"id":1055,"type":"article-journal","abstract":"Background Shigella spp., which are facultative anaerobic bacilli within the Enterobacteriaceae family, present a significant public health burden due to their role as prominent contributors to diarrheal diseases worldwide. A molecular analysis can facilitate the identification and assessment of outbreaks involving this bacterium. So, we aimed to investigate the antibiotic susceptibility pattern and clonal relatedness of clinical Shigella spp. isolates obtained from patients with diarrhea in Hormozgan province, South of Iran.\nMethods From 2019 to 2021, a cross-sectional investigation was conducted on 448 stool samples obtained from patients who were experiencing diarrhea, in the southern region of Iran. Shigella spp. isolates were identified based on biochemical and serological tests. All Shigella species were verified using species-specific polymerase chain reaction (PCR), followed by susceptibility testing to antimicrobial agents. Subsequently, genotyping of all Shigella species was conducted using ERIC-PCR.\nResults Out of a total of 448 stool samples, the presence of Shigella was detected in 62 cases, accounting for a prevalence rate of 13.84%. Among the identified isolates, the majority were attributed to S. flexneri, representing 53.23% of the cases. This was followed by S. sonnei at 24.19% and S. boydii at 22.58%. Notably, no instances of S. dysenteriae were found. The highest prevalence of Shigella isolates was observed in infants and children under the age of five. A significant proportion of the identified isolates demonstrated resistance to various antibiotics. Specifically, high resistance rates were noted for ampicillin (90.78%), piperacillin–tazobactam (87.1%), cefixime (83.87%), trimethoprim–sulfamethoxazole (83.87%), cefotaxime (82.26%), and ceftriaxone (80.65%). In addition, a substantial number (87.1%) of the isolates exhibited a multidrug-resistant (MDR) phenotype. Using the ERIC-PCR method, a total of 11 clusters and 6 distinct single types were identified among all the Shigella isolates.\nConclusion A notable occurrence of antibiotic-resistant Shigella species has been noted, with multi-drug resistant (MDR) strains presenting an increasing challenge for treating shigellosis worldwide, and this includes Iran. Techniques such as ERIC-PCR are useful for assessing the genetic variation and connections between Shigella strains, which indirectly contributes to understanding antimicrobial resistance patterns. Further research is needed to explore the specific correlation between resistance genes and ERIC genotyping patterns in Shigella strains.","container-title":"European Journal of Medical Research","DOI":"10.1186/s40001-023-01570-0","ISSN":"2047-783X","issue":"1","journalAbbreviation":"Eur J Med Res","language":"en","page":"611","source":"DOI.org (Crossref)","title":"Characterization of genotypes and antimicrobial resistance profiles of clinical isolates of Shigella from patients in the southern region of Iran","volume":"28","author":[{"family":"Shoja","given":"Saeed"},{"family":"Ghasemi","given":"Saba"},{"family":"Dastranj","given":"Mahsa"},{"family":"Shamseddin","given":"Jebreil"},{"family":"Ebrahimi","given":"Nasim"},{"family":"Alizade","given":"Hesam"},{"family":"Farahani","given":"Abbas"}],"issued":{"date-parts":[["2023",12,19]]}}}],"schema":"https://github.com/citation-style-language/schema/raw/master/csl-citation.json"} </w:instrText>
      </w:r>
      <w:r w:rsidRPr="000A0D3C">
        <w:rPr>
          <w:rFonts w:ascii="Arial" w:hAnsi="Arial" w:cs="Arial"/>
          <w:color w:val="1B1B1B"/>
          <w:sz w:val="20"/>
          <w:szCs w:val="20"/>
          <w:shd w:val="clear" w:color="auto" w:fill="FFFFFF"/>
        </w:rPr>
        <w:fldChar w:fldCharType="separate"/>
      </w:r>
      <w:r w:rsidRPr="000A0D3C">
        <w:rPr>
          <w:rFonts w:ascii="Arial" w:hAnsi="Arial" w:cs="Arial"/>
          <w:sz w:val="20"/>
          <w:szCs w:val="20"/>
        </w:rPr>
        <w:t>(Shoja et al., 2023)</w:t>
      </w:r>
      <w:r w:rsidRPr="000A0D3C">
        <w:rPr>
          <w:rFonts w:ascii="Arial" w:hAnsi="Arial" w:cs="Arial"/>
          <w:color w:val="1B1B1B"/>
          <w:sz w:val="20"/>
          <w:szCs w:val="20"/>
          <w:shd w:val="clear" w:color="auto" w:fill="FFFFFF"/>
        </w:rPr>
        <w:fldChar w:fldCharType="end"/>
      </w:r>
      <w:r w:rsidRPr="000A0D3C">
        <w:rPr>
          <w:rFonts w:ascii="Arial" w:hAnsi="Arial" w:cs="Arial"/>
          <w:sz w:val="20"/>
          <w:szCs w:val="20"/>
        </w:rPr>
        <w:t xml:space="preserve">. 26 (79%) of the isolates were </w:t>
      </w:r>
      <w:r w:rsidRPr="000A0D3C">
        <w:rPr>
          <w:rFonts w:ascii="Arial" w:hAnsi="Arial" w:cs="Arial"/>
          <w:i/>
          <w:iCs/>
          <w:sz w:val="20"/>
          <w:szCs w:val="20"/>
        </w:rPr>
        <w:t>Shigella</w:t>
      </w:r>
      <w:r w:rsidRPr="000A0D3C">
        <w:rPr>
          <w:rFonts w:ascii="Arial" w:hAnsi="Arial" w:cs="Arial"/>
          <w:sz w:val="20"/>
          <w:szCs w:val="20"/>
        </w:rPr>
        <w:t xml:space="preserve"> </w:t>
      </w:r>
      <w:r w:rsidRPr="000A0D3C">
        <w:rPr>
          <w:rFonts w:ascii="Arial" w:hAnsi="Arial" w:cs="Arial"/>
          <w:i/>
          <w:iCs/>
          <w:sz w:val="20"/>
          <w:szCs w:val="20"/>
        </w:rPr>
        <w:t>flexneri</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8cwlst90","properties":{"formattedCitation":"(Sangeetha et al., 2014)","plainCitation":"(Sangeetha et al., 2014)","noteIndex":0},"citationItems":[{"id":1075,"uris":["http://zotero.org/users/16296113/items/8ID2FSQP"],"itemData":{"id":1075,"type":"article-journal","abstract":"Shigellosis presents with varied clinical features are dictated by the species involved, virulence factors of the strain, and the host immune status. We studied the species, virulence genes, and antibiotic susceptibility pattern of the Shigella strains isolated from 33 children aged less than 12 years, with clinical features of shigellosis. Identification and antibiotic sensitivity of Shigella species were done using disc diffusion and E-test. Multiplex PCR was done for the detection of virulence genes (ipaH, ial, set1A, set1B, sen, and stx) and ESBL genes. Parents of the children were interviewed using structured questionnaire to assess the severity of the disease; 26 (79%) of the isolates were Shigella flexneri. Ciprofloxacin and ceftriaxone resistance was seen in 23 (69%) and 3 (9%) Shigella isolates respectively. Two ceftriaxone-resistant strains were found to harbour blaCTX gene and the third blaTEM gene. Virulence gene ipaH was detected in 100% of strains while ial, sen, set1A, and set1B were detected in 85%, 61%, 48%, and 48% respectively.","container-title":"JOURNAL OF HEALTH, POPULATION AND NUTRITION","language":"en","source":"Zotero","title":"Clinical and Microbiological Profiles of Shigellosis in Children","author":[{"family":"Sangeetha","given":"A V"},{"family":"Parija","given":"Subhash Chandra"},{"family":"Mandal","given":"Jharna"},{"family":"Krishnamurthy","given":"Sriram"}],"issued":{"date-parts":[["2014"]]}}}],"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Sangeetha et al., 2014)</w:t>
      </w:r>
      <w:r w:rsidRPr="000A0D3C">
        <w:rPr>
          <w:rFonts w:ascii="Arial" w:hAnsi="Arial" w:cs="Arial"/>
          <w:sz w:val="20"/>
          <w:szCs w:val="20"/>
        </w:rPr>
        <w:fldChar w:fldCharType="end"/>
      </w:r>
      <w:r w:rsidRPr="000A0D3C">
        <w:rPr>
          <w:rFonts w:ascii="Arial" w:hAnsi="Arial" w:cs="Arial"/>
          <w:sz w:val="20"/>
          <w:szCs w:val="20"/>
        </w:rPr>
        <w:t xml:space="preserve">. 10% </w:t>
      </w:r>
      <w:r w:rsidRPr="000A0D3C">
        <w:rPr>
          <w:rFonts w:ascii="Arial" w:hAnsi="Arial" w:cs="Arial"/>
          <w:i/>
          <w:iCs/>
          <w:sz w:val="20"/>
          <w:szCs w:val="20"/>
        </w:rPr>
        <w:t>Shigella</w:t>
      </w:r>
      <w:r w:rsidRPr="000A0D3C">
        <w:rPr>
          <w:rFonts w:ascii="Arial" w:hAnsi="Arial" w:cs="Arial"/>
          <w:sz w:val="20"/>
          <w:szCs w:val="20"/>
        </w:rPr>
        <w:t xml:space="preserve">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v0pmZQpf","properties":{"formattedCitation":"(Abdulhassan &amp; Naji, 2022b)","plainCitation":"(Abdulhassan &amp; Naji, 2022b)","noteIndex":0},"citationItems":[{"id":435,"uris":["http://zotero.org/users/16296113/items/SF5S5SE8"],"itemData":{"id":435,"type":"article-journal","abstract":"A bout of twenty isolates of Shigella species were isolated and identified from 200 stool speciments of patients suffering from diarrhea where S. flexneri was 3 (15%), S. Sonnei 4(20%), S. dysenteriae 13(65%) and S. boydiii 0(0%). The genomic DNA of these isolates was extracted using genomic DNA kit and the concentration and the purity of DNA were measured. The antibiotic susceptibility tests, showed that there were significant difference (P≤0.05) among the species of Shigella and the extended-spectrum B-lactamase (ESBL) genes. It was found that 76.6 % and 44% of the isolates were susceptible to ciprofloxacin and ceftriaxone, respectively. All of the isolates were resistant to ampicillin, 45% to nalidixic acid, 55% to ceftriaxone, 15% to ciprofloxacin, 60% to chloramphenicol and cefixime, 65% to ceftazidime and 40% to gentamicin. The antibiotics resistance and ESBL genes in Shigella spp. isolates revealed a harmony relationship between them. The resistance rate to most antibiotics was observed in the isolates of blaCTX-M gene, the isolates of blaCTX-M gene were resistance to all antibiotics, the isolates of blaTEM, blaSHV and blaAMPC genes were resistance to ciprofloxacin (66.66%) and the isolates of blaSHV genes were resistance to chloramphenicol (25%) and ceftriaxone (27.27%). This study indicated that Shigella spp. are one of the main causes of diarrhea and their resistance to antibiotics was due to the presence of ESBL genes.","issue":"09","language":"en","source":"Zotero","title":"Role of Extended Spectrum B-lactamase Genes in Antibiotics Resistance of Shigella spp.","volume":"62","author":[{"family":"Abdulhassan","given":"Saja Salim"},{"family":"Naji","given":"Hassan Fadhil"}],"issued":{"date-parts":[["2022"]]}}}],"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Abdulhassan &amp; Naji, 2022b)</w:t>
      </w:r>
      <w:r w:rsidRPr="000A0D3C">
        <w:rPr>
          <w:rFonts w:ascii="Arial" w:hAnsi="Arial" w:cs="Arial"/>
          <w:sz w:val="20"/>
          <w:szCs w:val="20"/>
        </w:rPr>
        <w:fldChar w:fldCharType="end"/>
      </w:r>
      <w:r w:rsidRPr="000A0D3C">
        <w:rPr>
          <w:rFonts w:ascii="Arial" w:hAnsi="Arial" w:cs="Arial"/>
          <w:sz w:val="20"/>
          <w:szCs w:val="20"/>
        </w:rPr>
        <w:t xml:space="preserve"> </w:t>
      </w:r>
      <w:r w:rsidRPr="000A0D3C">
        <w:rPr>
          <w:rFonts w:ascii="Arial" w:hAnsi="Arial" w:cs="Arial"/>
          <w:i/>
          <w:iCs/>
          <w:sz w:val="20"/>
          <w:szCs w:val="20"/>
        </w:rPr>
        <w:t>S</w:t>
      </w:r>
      <w:r w:rsidRPr="000A0D3C">
        <w:rPr>
          <w:rFonts w:ascii="Arial" w:hAnsi="Arial" w:cs="Arial"/>
          <w:sz w:val="20"/>
          <w:szCs w:val="20"/>
        </w:rPr>
        <w:t xml:space="preserve">. </w:t>
      </w:r>
      <w:r w:rsidRPr="000A0D3C">
        <w:rPr>
          <w:rFonts w:ascii="Arial" w:hAnsi="Arial" w:cs="Arial"/>
          <w:i/>
          <w:iCs/>
          <w:sz w:val="20"/>
          <w:szCs w:val="20"/>
        </w:rPr>
        <w:t>flexneri</w:t>
      </w:r>
      <w:r w:rsidRPr="000A0D3C">
        <w:rPr>
          <w:rFonts w:ascii="Arial" w:hAnsi="Arial" w:cs="Arial"/>
          <w:sz w:val="20"/>
          <w:szCs w:val="20"/>
        </w:rPr>
        <w:t xml:space="preserve"> was 3 (15%), </w:t>
      </w:r>
      <w:r w:rsidRPr="000A0D3C">
        <w:rPr>
          <w:rFonts w:ascii="Arial" w:hAnsi="Arial" w:cs="Arial"/>
          <w:i/>
          <w:iCs/>
          <w:sz w:val="20"/>
          <w:szCs w:val="20"/>
        </w:rPr>
        <w:t>S</w:t>
      </w:r>
      <w:r w:rsidRPr="000A0D3C">
        <w:rPr>
          <w:rFonts w:ascii="Arial" w:hAnsi="Arial" w:cs="Arial"/>
          <w:sz w:val="20"/>
          <w:szCs w:val="20"/>
        </w:rPr>
        <w:t xml:space="preserve">. </w:t>
      </w:r>
      <w:proofErr w:type="spellStart"/>
      <w:r w:rsidRPr="000A0D3C">
        <w:rPr>
          <w:rFonts w:ascii="Arial" w:hAnsi="Arial" w:cs="Arial"/>
          <w:i/>
          <w:iCs/>
          <w:sz w:val="20"/>
          <w:szCs w:val="20"/>
        </w:rPr>
        <w:t>Sonnei</w:t>
      </w:r>
      <w:proofErr w:type="spellEnd"/>
      <w:r w:rsidRPr="000A0D3C">
        <w:rPr>
          <w:rFonts w:ascii="Arial" w:hAnsi="Arial" w:cs="Arial"/>
          <w:sz w:val="20"/>
          <w:szCs w:val="20"/>
        </w:rPr>
        <w:t xml:space="preserve"> 4(20%), </w:t>
      </w:r>
      <w:r w:rsidRPr="000A0D3C">
        <w:rPr>
          <w:rFonts w:ascii="Arial" w:hAnsi="Arial" w:cs="Arial"/>
          <w:i/>
          <w:iCs/>
          <w:sz w:val="20"/>
          <w:szCs w:val="20"/>
        </w:rPr>
        <w:t xml:space="preserve">S. </w:t>
      </w:r>
      <w:proofErr w:type="spellStart"/>
      <w:r w:rsidRPr="000A0D3C">
        <w:rPr>
          <w:rFonts w:ascii="Arial" w:hAnsi="Arial" w:cs="Arial"/>
          <w:i/>
          <w:iCs/>
          <w:sz w:val="20"/>
          <w:szCs w:val="20"/>
        </w:rPr>
        <w:t>dysenteriae</w:t>
      </w:r>
      <w:proofErr w:type="spellEnd"/>
      <w:r w:rsidRPr="000A0D3C">
        <w:rPr>
          <w:rFonts w:ascii="Arial" w:hAnsi="Arial" w:cs="Arial"/>
          <w:sz w:val="20"/>
          <w:szCs w:val="20"/>
        </w:rPr>
        <w:t xml:space="preserve"> 13(65%) and S. </w:t>
      </w:r>
      <w:proofErr w:type="spellStart"/>
      <w:r w:rsidRPr="000A0D3C">
        <w:rPr>
          <w:rFonts w:ascii="Arial" w:hAnsi="Arial" w:cs="Arial"/>
          <w:i/>
          <w:iCs/>
          <w:sz w:val="20"/>
          <w:szCs w:val="20"/>
        </w:rPr>
        <w:t>boydii</w:t>
      </w:r>
      <w:r w:rsidRPr="000A0D3C">
        <w:rPr>
          <w:rFonts w:ascii="Arial" w:hAnsi="Arial" w:cs="Arial"/>
          <w:sz w:val="20"/>
          <w:szCs w:val="20"/>
        </w:rPr>
        <w:t>i</w:t>
      </w:r>
      <w:proofErr w:type="spellEnd"/>
      <w:r w:rsidRPr="000A0D3C">
        <w:rPr>
          <w:rFonts w:ascii="Arial" w:hAnsi="Arial" w:cs="Arial"/>
          <w:sz w:val="20"/>
          <w:szCs w:val="20"/>
        </w:rPr>
        <w:t xml:space="preserve"> 0(0%). </w:t>
      </w:r>
      <w:r w:rsidRPr="000A0D3C">
        <w:rPr>
          <w:rFonts w:ascii="Arial" w:hAnsi="Arial" w:cs="Arial"/>
          <w:i/>
          <w:iCs/>
          <w:sz w:val="20"/>
          <w:szCs w:val="20"/>
        </w:rPr>
        <w:t>Shigella</w:t>
      </w:r>
      <w:r w:rsidRPr="000A0D3C">
        <w:rPr>
          <w:rFonts w:ascii="Arial" w:hAnsi="Arial" w:cs="Arial"/>
          <w:sz w:val="20"/>
          <w:szCs w:val="20"/>
        </w:rPr>
        <w:t xml:space="preserve"> species isolation rate was 32(8%). It consisted of </w:t>
      </w:r>
      <w:r w:rsidRPr="000A0D3C">
        <w:rPr>
          <w:rFonts w:ascii="Arial" w:hAnsi="Arial" w:cs="Arial"/>
          <w:i/>
          <w:iCs/>
          <w:sz w:val="20"/>
          <w:szCs w:val="20"/>
        </w:rPr>
        <w:t>Shigella</w:t>
      </w:r>
      <w:r w:rsidRPr="000A0D3C">
        <w:rPr>
          <w:rFonts w:ascii="Arial" w:hAnsi="Arial" w:cs="Arial"/>
          <w:sz w:val="20"/>
          <w:szCs w:val="20"/>
        </w:rPr>
        <w:t xml:space="preserve"> </w:t>
      </w:r>
      <w:proofErr w:type="spellStart"/>
      <w:r w:rsidRPr="000A0D3C">
        <w:rPr>
          <w:rFonts w:ascii="Arial" w:hAnsi="Arial" w:cs="Arial"/>
          <w:i/>
          <w:iCs/>
          <w:sz w:val="20"/>
          <w:szCs w:val="20"/>
        </w:rPr>
        <w:t>flexneri</w:t>
      </w:r>
      <w:proofErr w:type="spellEnd"/>
      <w:r w:rsidRPr="000A0D3C">
        <w:rPr>
          <w:rFonts w:ascii="Arial" w:hAnsi="Arial" w:cs="Arial"/>
          <w:sz w:val="20"/>
          <w:szCs w:val="20"/>
        </w:rPr>
        <w:t xml:space="preserve"> 15(46.9%), </w:t>
      </w:r>
      <w:r w:rsidRPr="000A0D3C">
        <w:rPr>
          <w:rFonts w:ascii="Arial" w:hAnsi="Arial" w:cs="Arial"/>
          <w:i/>
          <w:iCs/>
          <w:sz w:val="20"/>
          <w:szCs w:val="20"/>
        </w:rPr>
        <w:t>Shigella</w:t>
      </w:r>
      <w:r w:rsidRPr="000A0D3C">
        <w:rPr>
          <w:rFonts w:ascii="Arial" w:hAnsi="Arial" w:cs="Arial"/>
          <w:sz w:val="20"/>
          <w:szCs w:val="20"/>
        </w:rPr>
        <w:t xml:space="preserve"> </w:t>
      </w:r>
      <w:proofErr w:type="spellStart"/>
      <w:r w:rsidRPr="000A0D3C">
        <w:rPr>
          <w:rFonts w:ascii="Arial" w:hAnsi="Arial" w:cs="Arial"/>
          <w:i/>
          <w:iCs/>
          <w:sz w:val="20"/>
          <w:szCs w:val="20"/>
        </w:rPr>
        <w:t>dysenteriae</w:t>
      </w:r>
      <w:proofErr w:type="spellEnd"/>
      <w:r w:rsidRPr="000A0D3C">
        <w:rPr>
          <w:rFonts w:ascii="Arial" w:hAnsi="Arial" w:cs="Arial"/>
          <w:sz w:val="20"/>
          <w:szCs w:val="20"/>
        </w:rPr>
        <w:t xml:space="preserve"> 12(37.5%), </w:t>
      </w:r>
      <w:r w:rsidRPr="000A0D3C">
        <w:rPr>
          <w:rFonts w:ascii="Arial" w:hAnsi="Arial" w:cs="Arial"/>
          <w:i/>
          <w:iCs/>
          <w:sz w:val="20"/>
          <w:szCs w:val="20"/>
        </w:rPr>
        <w:t>Shigella</w:t>
      </w:r>
      <w:r w:rsidRPr="000A0D3C">
        <w:rPr>
          <w:rFonts w:ascii="Arial" w:hAnsi="Arial" w:cs="Arial"/>
          <w:sz w:val="20"/>
          <w:szCs w:val="20"/>
        </w:rPr>
        <w:t xml:space="preserve"> </w:t>
      </w:r>
      <w:proofErr w:type="spellStart"/>
      <w:r w:rsidRPr="000A0D3C">
        <w:rPr>
          <w:rFonts w:ascii="Arial" w:hAnsi="Arial" w:cs="Arial"/>
          <w:i/>
          <w:iCs/>
          <w:sz w:val="20"/>
          <w:szCs w:val="20"/>
        </w:rPr>
        <w:t>Sonnei</w:t>
      </w:r>
      <w:proofErr w:type="spellEnd"/>
      <w:r w:rsidRPr="000A0D3C">
        <w:rPr>
          <w:rFonts w:ascii="Arial" w:hAnsi="Arial" w:cs="Arial"/>
          <w:sz w:val="20"/>
          <w:szCs w:val="20"/>
        </w:rPr>
        <w:t xml:space="preserve"> 5(15.6%), no </w:t>
      </w:r>
      <w:r w:rsidRPr="000A0D3C">
        <w:rPr>
          <w:rFonts w:ascii="Arial" w:hAnsi="Arial" w:cs="Arial"/>
          <w:i/>
          <w:iCs/>
          <w:sz w:val="20"/>
          <w:szCs w:val="20"/>
        </w:rPr>
        <w:t>Shigella</w:t>
      </w:r>
      <w:r w:rsidRPr="000A0D3C">
        <w:rPr>
          <w:rFonts w:ascii="Arial" w:hAnsi="Arial" w:cs="Arial"/>
          <w:sz w:val="20"/>
          <w:szCs w:val="20"/>
        </w:rPr>
        <w:t xml:space="preserve"> </w:t>
      </w:r>
      <w:r w:rsidRPr="000A0D3C">
        <w:rPr>
          <w:rFonts w:ascii="Arial" w:hAnsi="Arial" w:cs="Arial"/>
          <w:i/>
          <w:iCs/>
          <w:sz w:val="20"/>
          <w:szCs w:val="20"/>
        </w:rPr>
        <w:t>boydii</w:t>
      </w:r>
      <w:r w:rsidRPr="000A0D3C">
        <w:rPr>
          <w:rFonts w:ascii="Arial" w:hAnsi="Arial" w:cs="Arial"/>
          <w:sz w:val="20"/>
          <w:szCs w:val="20"/>
        </w:rPr>
        <w:t xml:space="preserve"> was identified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TTbMccD1","properties":{"formattedCitation":"(Ngoshe et al., 2017)","plainCitation":"(Ngoshe et al., 2017)","noteIndex":0},"citationItems":[{"id":534,"uris":["http://zotero.org/users/16296113/items/T2AANISC"],"itemData":{"id":534,"type":"article-journal","abstract":"Background: Shigella is a frequent cause of bacterial diarrhea especially in sub Saharan Africa region. Antimicrobial chemotherapy is recommended for diarrheal disease due to Shigella species, but the options are limited by emerging resistance. Aim: To determine the prevalence and antimicrobial susceptibility of shigella species isolated from diarrheal stool of patients in a tertiary health facility in northeastern Nigeria. Patients and methods: This prospective cross sectional study was conducted in University of Maiduguri Teaching Hospital from 2nd January to 29th December 2013. Diarrheal stool samples were consecutively collected from all consenting patients from Emergency pediatric unit, General out patients and Medical clinics. Shigella species were detected by biochemical and serological tests. Antibiotic sensitivity pattern of these isolates was studied by disk diffusion Method.\nResults: A total of 400 diarrheal stool samples were considered, shigella species isolation rate was 32(8%). It consisted of shigella flexneri 15(46.9%), shigella dysenteriae 12(37.5%), shigella sonnei 5(15.6%), no shigella boydii specie was identified. The shigella species were sensitive to Ciprofloxacin, Ofloxacin and Cefuroxime. Resistance to these antimicrobial were as follows: Gentamycin (28.1%), Tetracycline (31.2%) and Amoxycyllin (75%). At least 4 out of every 5 isolates were resistant to Chloromphenicol, Ampicillin and Norfloxacin. The highest resistance of 93.8% was exhibited against Cotrimoxazole.\nConclusion: Shigellosis is a recognized cause of bacterial diarrhea in our setting. In this study, Shigella flexneri was the most commonest isolated species followed by S. dysentriae. There was no resistance against Ciprofloxacin, Ofloxacin, Norfloxacin and Cefuroxime. At least 4 out of every 5 isolates were resistant to Chloromphenicol, Ampicillin and Nitrofurantoin. Cotrimoxazole showed highest resistance pattern.","container-title":"Sub-Saharan African Journal of Medicine","DOI":"10.4103/ssajm.ssajm_7_17","ISSN":"2384-5147","issue":"4","journalAbbreviation":"Sub-Saharan Afr J Med","language":"en","page":"96","source":"DOI.org (Crossref)","title":"Prevalence and antimicrobial susceptibility of Shigella species isolates from diarrheal stool of patients in a tertiary health facility in northeastern Nigeria","volume":"4","author":[{"family":"Ngoshe","given":"IbrahimY"},{"family":"Denue","given":"BallahA"},{"family":"Bello","given":"HauwaS"},{"family":"Akawu","given":"CeciliaB"},{"family":"Gashau","given":"Wadzani"}],"issued":{"date-parts":[["2017"]]}}}],"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Ngoshe et al., 2017)</w:t>
      </w:r>
      <w:r w:rsidRPr="000A0D3C">
        <w:rPr>
          <w:rFonts w:ascii="Arial" w:hAnsi="Arial" w:cs="Arial"/>
          <w:sz w:val="20"/>
          <w:szCs w:val="20"/>
        </w:rPr>
        <w:fldChar w:fldCharType="end"/>
      </w:r>
      <w:r w:rsidRPr="000A0D3C">
        <w:rPr>
          <w:rFonts w:ascii="Arial" w:hAnsi="Arial" w:cs="Arial"/>
          <w:sz w:val="20"/>
          <w:szCs w:val="20"/>
        </w:rPr>
        <w:t>.</w:t>
      </w:r>
    </w:p>
    <w:p w14:paraId="3601E182" w14:textId="27CCD308" w:rsidR="000A0D3C" w:rsidRPr="000A0D3C" w:rsidRDefault="000A0D3C" w:rsidP="000A0D3C">
      <w:pPr>
        <w:shd w:val="clear" w:color="auto" w:fill="FFFFFF"/>
        <w:spacing w:line="240" w:lineRule="auto"/>
        <w:jc w:val="both"/>
        <w:rPr>
          <w:rFonts w:ascii="Arial" w:hAnsi="Arial" w:cs="Arial"/>
          <w:b/>
          <w:bCs/>
          <w:sz w:val="20"/>
          <w:szCs w:val="20"/>
        </w:rPr>
      </w:pPr>
      <w:r w:rsidRPr="000A0D3C">
        <w:rPr>
          <w:rFonts w:ascii="Arial" w:hAnsi="Arial" w:cs="Arial"/>
          <w:sz w:val="20"/>
          <w:szCs w:val="20"/>
        </w:rPr>
        <w:t xml:space="preserve">The findings this study aligned with findings of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4RkEOZEh","properties":{"formattedCitation":"(Enitan et al., 2021)","plainCitation":"(Enitan et al., 2021)","noteIndex":0},"citationItems":[{"id":414,"uris":["http://zotero.org/users/16296113/items/LPD4J2KS"],"itemData":{"id":414,"type":"article-journal","abstract":"This cross-sectional, institutional-based study aimed to determine the prevalence of shigellosis and associated risk factors among Babcock University students in Ogun State, Nigeria. One hundred and twenty (120) undergraduate students, 80 females and 40 males, were asked to provide stool specimen in a sterile leak-proof single-use universal bottle with a screw-capped lid. Standard microbiological techniques were used to analyse the stool samples. A questionnaire was designed to collect demographic and clinical information from participants. The data obtained were statistically analysed using the SPSS Statistics software (version 18.0). The study showed that there was no occurrence of shigellosis among the study participants (0%), but other enteric pathogens infection were present in all participants (100%). The three most common mono-infections found among the study participants included Staphylococcus aureus (40%), followed by Escherichia coli (16.7%), and Salmonella typhi and Bacillus spp. (3.3%, each). While the most common prevalence of dual-infections included Staphylococcus aureus and Escherichia coli (33.3%), followed by Staphylococcus aureus and Salmonella typhi (3.3%). The proportion of participants who were asymptomatic (66.7%) was significantly higher than the symptomatic ones (33.3%). Identified risk factors of non-Shigella enteric infection included consumption of beef, vegetables, fruits, poultry/poultry products, as well as street foods, poor hand hygiene before eating, anal cleaning, and poor hand hygiene after toileting. Although shigellosis did not exist among undergraduate students of Babcock University, this study highlighted the existence of other enteric infections among the study participants. Therefore, the necessary preventive measures should be ensured and sustained.","container-title":"Trends in Infection and Global Health","DOI":"10.24815/tigh.v1i1.22422","ISSN":"2807-646X","issue":"1","journalAbbreviation":"Trends Infect Global Health","language":"en","page":"25-36","source":"DOI.org (Crossref)","title":"Prevalence of shigellosis and associated risk factors among undergraduate students of a private university in Ogun State, Nigeria","volume":"1","author":[{"family":"Enitan","given":"Seyi Samson"},{"family":"Odigie","given":"Joan"},{"family":"Adekunbi","given":"Oluyemisi Ajike"},{"family":"Emmanuel","given":"Okondu Ogechukwu"},{"family":"Ogbonna","given":"Nwachi Idume"},{"family":"Laura","given":"Tsague Metago Claudette"},{"family":"Ofodile","given":"Chukwudi Amaechi"},{"family":"Itodo","given":"Grace Eleojo"},{"family":"Edafetanure-Ibeh","given":"Marcel"},{"family":"Adetola","given":"Abiodun Oluwasegun"}],"issued":{"date-parts":[["2021",9,1]]}}}],"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Enitan et al., 2021)</w:t>
      </w:r>
      <w:r w:rsidRPr="000A0D3C">
        <w:rPr>
          <w:rFonts w:ascii="Arial" w:hAnsi="Arial" w:cs="Arial"/>
          <w:sz w:val="20"/>
          <w:szCs w:val="20"/>
        </w:rPr>
        <w:fldChar w:fldCharType="end"/>
      </w:r>
      <w:r w:rsidRPr="000A0D3C">
        <w:rPr>
          <w:rFonts w:ascii="Arial" w:hAnsi="Arial" w:cs="Arial"/>
          <w:sz w:val="20"/>
          <w:szCs w:val="20"/>
        </w:rPr>
        <w:t xml:space="preserve"> on slightly higher prevalence in women compared to men,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uR07WKdl","properties":{"formattedCitation":"(Juraschek et al., 2021; Karmoker et al., 2023; Ud-Din et al., 2013)","plainCitation":"(Juraschek et al., 2021; Karmoker et al., 2023; Ud-Din et al., 2013)","noteIndex":0},"citationItems":[{"id":433,"uris":["http://zotero.org/users/16296113/items/ZKU5VK5I"],"itemData":{"id":433,"type":"article-journal","abstract":"Fluoroquinolones are the highest priority, critically important antimicrobial agents. Resistance development can occur via different mechanisms, with plasmid-mediated quinolone resistance (PMQR) being prevalent in the livestock and food area. Especially, qnr genes, commonly located on mobile genetic elements, are major drivers for the spread of resistance determinants against ﬂuoroquinolones. We investigated the prevalence and characteristics of qnr-positive Escherichia (E.) coli obtained from different monitoring programs in Germany in 2017. Furthermore, we aimed to evaluate commonalities of qnr-carrying plasmids in E. coli. We found qnr to be broadly spread over different livestock and food matrices, and to be present in various sequence types. The qnr-positive isolates were predominantly detected within selectively isolated ESBL (extended spectrum betalactamase)-producing E. coli, leading to a frequent association with other resistance genes, especially cephalosporin determinants. Furthermore, we found that qnr correlates with the presence of genes involved in resistance development against quaternary ammonium compounds (qac). The detection of additional point mutations in many isolates within the chromosomal QRDR region led to even higher MIC values against ﬂuoroquinolones for the investigated E. coli. All of these attributes should be carefully taken into account in the risk assessment of qnr-carrying E. coli from livestock and food.","container-title":"Microorganisms","DOI":"10.3390/microorganisms9061308","ISSN":"2076-2607","issue":"6","journalAbbreviation":"Microorganisms","language":"en","license":"https://creativecommons.org/licenses/by/4.0/","page":"1308","source":"DOI.org (Crossref)","title":"Phenotypic and Genotypic Properties of Fluoroquinolone-Resistant, qnr-Carrying Escherichia coli Isolated from the German Food Chain in 2017","volume":"9","author":[{"family":"Juraschek","given":"Katharina"},{"family":"Deneke","given":"Carlus"},{"family":"Schmoger","given":"Silvia"},{"family":"Grobbel","given":"Mirjam"},{"family":"Malorny","given":"Burkhard"},{"family":"Käsbohrer","given":"Annemarie"},{"family":"Schwarz","given":"Stefan"},{"family":"Meemken","given":"Diana"},{"family":"Hammerl","given":"Jens Andre"}],"issued":{"date-parts":[["2021",6,16]]}}},{"id":956,"uris":["http://zotero.org/users/16296113/items/9PINM63B"],"itemData":{"id":956,"type":"article-journal","abstract":"Birds, especially wild waterfowl and migratory birds have the potential to carry antibiotic</w:instrText>
      </w:r>
      <w:r w:rsidRPr="000A0D3C">
        <w:rPr>
          <w:rFonts w:ascii="Cambria Math" w:hAnsi="Cambria Math" w:cs="Cambria Math"/>
          <w:sz w:val="20"/>
          <w:szCs w:val="20"/>
        </w:rPr>
        <w:instrText>‐</w:instrText>
      </w:r>
      <w:r w:rsidRPr="000A0D3C">
        <w:rPr>
          <w:rFonts w:ascii="Arial" w:hAnsi="Arial" w:cs="Arial"/>
          <w:sz w:val="20"/>
          <w:szCs w:val="20"/>
        </w:rPr>
        <w:instrText>resistant bacteria, but their role in the dissemination of these resistant pathogens is still neglected in Bangladesh. To the best of our knowledge, this study was carried out for the first time in Bangladesh to isolate and determine the occurrence of multidrug</w:instrText>
      </w:r>
      <w:r w:rsidRPr="000A0D3C">
        <w:rPr>
          <w:rFonts w:ascii="Cambria Math" w:hAnsi="Cambria Math" w:cs="Cambria Math"/>
          <w:sz w:val="20"/>
          <w:szCs w:val="20"/>
        </w:rPr>
        <w:instrText>‐</w:instrText>
      </w:r>
      <w:r w:rsidRPr="000A0D3C">
        <w:rPr>
          <w:rFonts w:ascii="Arial" w:hAnsi="Arial" w:cs="Arial"/>
          <w:sz w:val="20"/>
          <w:szCs w:val="20"/>
        </w:rPr>
        <w:instrText>resistant (MDR)\n              Shigella\n              spp. from fecal materials of wild waterfowl and migratory birds. A total of 80 fecal materials from wild waterfowl (\n              n\n               = 50) and migratory birds (\n              n\n               = 30) were screened to detect MDR\n              Shigella\n              isolates.\n              Shigella\n              spp. were isolated and identified by culturing, staining, and biochemical tests followed by polymerase chain reaction (PCR). A disk diffusion assay was employed to investigate antibiotic phenotypes, while the resistance genes were detected by PCR. Among the 80 samples, 15 (18.75%) were found positive for\n              Shigella\n              spp. by PCR, among which the occurrence rate of\n              Shigella\n              spp. was higher in migratory birds (20%, 6/30) than in wild waterfowl (18%, 9/50). By the disk diffusion test, 86.67% (13/15) of\n              Shigella\n              spp. isolates were found to be MDR in nature, including 93.33% of isolates resistant to imipenem. Moreover, frequent and moderate resistance was also observed against tetracycline (86.67%), azithromycin (80%), ampicillin (66.67%), ciprofloxacin and cotrimoxazole (40%), meropenem (26.67%), and streptomycin (13.33%). The bivariate analysis revealed a positive correlation between the resistance profiles of ciprofloxacin and cotrimoxazole, imipenem and tetracycline, tetracycline and ampicillin, and imipenem and azithromycin. Furthermore, the isolates had a multiple antibiotic resistance index of up to 0.47. Antibiotic resistance genes\n              tetA\n              and\n              SHV\n              were found in 69.23% and 50% of relevant antibiotic</w:instrText>
      </w:r>
      <w:r w:rsidRPr="000A0D3C">
        <w:rPr>
          <w:rFonts w:ascii="Cambria Math" w:hAnsi="Cambria Math" w:cs="Cambria Math"/>
          <w:sz w:val="20"/>
          <w:szCs w:val="20"/>
        </w:rPr>
        <w:instrText>‐</w:instrText>
      </w:r>
      <w:r w:rsidRPr="000A0D3C">
        <w:rPr>
          <w:rFonts w:ascii="Arial" w:hAnsi="Arial" w:cs="Arial"/>
          <w:sz w:val="20"/>
          <w:szCs w:val="20"/>
        </w:rPr>
        <w:instrText xml:space="preserve">resistant\n              Shigella\n              spp. isolates, respectively. The present study suggests that wild waterfowl and migratory birds are reservoirs of MDR\n              Shigella\n              spp., which may have detrimental impacts on One Health components. We suggest keeping these birds under an AMR monitoring program to avoid the possibility of AMR contamination of the environment and its consequences in all health settings.","container-title":"Veterinary Medicine International","DOI":"10.1155/2023/5374216","ISSN":"2090-8113, 2042-0048","issue":"1","journalAbbreviation":"Veterinary Medicine International","language":"en","page":"5374216","source":"DOI.org (Crossref)","title":"Molecular Detection and Multidrug Resistance of &lt;i&gt;Shigella&lt;/i&gt; spp. Isolated from Wild Waterfowl and Migratory Birds in Bangladesh","volume":"2023","author":[{"family":"Karmoker","given":"Jarna"},{"family":"Saiful Islam","given":"Md."},{"family":"Liton Rana","given":"Md."},{"family":"Ashek Ullah","given":"Md."},{"family":"Neloy","given":"Fahim Haque"},{"family":"Oishy","given":"Nahian Muniath"},{"family":"Pramanik","given":"Pritom Kumar"},{"family":"Siddique","given":"Mahbubul Pratik"},{"family":"Saha","given":"Sukumar"},{"family":"Tanvir Rahman","given":"Md."}],"editor":[{"family":"Chediack","given":"Juan G."}],"issued":{"date-parts":[["2023",1]]}}},{"id":171,"uris":["http://zotero.org/users/16296113/items/STYPVN9Q"],"itemData":{"id":171,"type":"article-journal","abstract":"Shigellosis, caused by Shigella species, is a major public health problem in Bangladesh. To determine the prevalence and distribution of different Shigella species, we analyzed 10,827 Shigella isolates from patients between 2001 and 2011. S. flexneri was the predominant species isolated throughout the period. However, the prevalence of S. flexneri decreased from 65.7% in 2001 to 47% in 2011, whereas the prevalence of S. sonnei increased from 7.2% in 2001 to 25% in 2011. S. boydii and S. dysenteriae accounted for 17.3% and 7.7% of the isolates respectively throughout the period. Of 200 randomly selected S. sonnei isolates for extensive characterization, biotype g strains were predominant (95%) followed by biotype a (5%). Resistance to commonly used antibiotics including trimethoprim-sulfamethoxazole, nalidixic acid, ciprofloxacin, mecillinam and ampicillin was 89.5%, 86.5%, 17%, 10.5%, and 9.5%, respectively. All isolates were susceptible to ceftriaxone, cefotaxime, ceftazidime and imipenem. Ninety-eight percent of the strains had integrons belonging to class 1, 2 or both. The class 1 integron contained only dfrA5 gene, whereas among class 2 integron, 16% contained dhfrAI-sat1-aadA1-orfX gene cassettes and 84% harbored dhfrA1-sat2 gene cassettes. Plasmids of ,5, ,1.8 and ,1.4 MDa in size were found in 92% of the strains, whereas only 33% of the strains carried the 120 MDa plasmid. PFGE analysis showed that strains having different integron patterns belonged to different clusters. These results show a changing trend in the prevalence of Shigella species with the emergence of multidrug resistant S. sonnei. Although S. flexneri continues to be the predominant species albeit with reduced prevalence, S. sonnei has emerged as the second most prevalent species replacing the earlier dominance by S. boydii and S. dysenteriae in Bangladesh.","container-title":"PLoS ONE","DOI":"10.1371/journal.pone.0082601","ISSN":"1932-6203","issue":"12","journalAbbreviation":"PLoS ONE","language":"en","page":"e82601","source":"DOI.org (Crossref)","title":"Changing Trends in the Prevalence of Shigella Species: Emergence of Multi-Drug Resistant Shigella sonnei Biotype g in Bangladesh","title-short":"Changing Trends in the Prevalence of Shigella Species","volume":"8","author":[{"family":"Ud-Din","given":"Abu I. M. S."},{"family":"Wahid","given":"Syeda U. H."},{"family":"Latif","given":"Hasan A."},{"family":"Shahnaij","given":"Mohammad"},{"family":"Akter","given":"Mahmuda"},{"family":"Azmi","given":"Ishrat J."},{"family":"Hasan","given":"Trisheeta N."},{"family":"Ahmed","given":"Dilruba"},{"family":"Hossain","given":"Mohammad A."},{"family":"Faruque","given":"Abu S. G."},{"family":"Faruque","given":"Shah M."},{"family":"Talukder","given":"Kaisar A."}],"editor":[{"family":"Cloeckaert","given":"Axel"}],"issued":{"date-parts":[["2013",12,18]]}}}],"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Juraschek et al., 2021; Karmoker et al., 2023; Ud-Din et al., 2013)</w:t>
      </w:r>
      <w:r w:rsidRPr="000A0D3C">
        <w:rPr>
          <w:rFonts w:ascii="Arial" w:hAnsi="Arial" w:cs="Arial"/>
          <w:sz w:val="20"/>
          <w:szCs w:val="20"/>
        </w:rPr>
        <w:fldChar w:fldCharType="end"/>
      </w:r>
      <w:r w:rsidRPr="000A0D3C">
        <w:rPr>
          <w:rFonts w:ascii="Arial" w:hAnsi="Arial" w:cs="Arial"/>
          <w:sz w:val="20"/>
          <w:szCs w:val="20"/>
        </w:rPr>
        <w:t xml:space="preserve"> on </w:t>
      </w:r>
      <w:proofErr w:type="spellStart"/>
      <w:r w:rsidRPr="000A0D3C">
        <w:rPr>
          <w:rFonts w:ascii="Arial" w:hAnsi="Arial" w:cs="Arial"/>
          <w:sz w:val="20"/>
          <w:szCs w:val="20"/>
        </w:rPr>
        <w:t>Ampicilin</w:t>
      </w:r>
      <w:proofErr w:type="spellEnd"/>
      <w:r w:rsidRPr="000A0D3C">
        <w:rPr>
          <w:rFonts w:ascii="Arial" w:hAnsi="Arial" w:cs="Arial"/>
          <w:sz w:val="20"/>
          <w:szCs w:val="20"/>
        </w:rPr>
        <w:t xml:space="preserve">, resistance, and Cefuroxime, Ceftazidime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SvnMfl3s","properties":{"formattedCitation":"(Richard et al., 2023)","plainCitation":"(Richard et al., 2023)","noteIndex":0},"citationItems":[{"id":1070,"uris":["http://zotero.org/users/16296113/items/XBS4YRCM"],"itemData":{"id":1070,"type":"article-journal","abstract":"The multidrug resistant member of Enterobacteriaceae is common causes of community related infections. A study on antibacterial resistance and phenotypic detection of Extended Spectrum Beta-Lactamase (ESBL) producing Enterobacteriaceae isolated from environmental sources in Nasarawa state, Nigeria was carried out. A total of 400 samples comprised of air, water, soil, vegetable, and sewage were collected and 89 samples were multidrug resistant. Enterobacteriaceae were isolated and identified using commercial biochemical kit Eneterosystem 18R. The antibacterial susceptibility testing of Enterobacteriaceae isolates was carried out using the clinical and laboratory standards institute (CLSI). The phenotypic confirmation test of ESBL was carried out by double disc synergy test (DDST) method. The occurrence of multidrug resistant isolates shows that Escherichia coli (24.71%) and Klebsiella pneumoniae (19.10%) find to be high while the occurrence of Proteus mirabilis and Citrobacter freundii (6.74%) were low. The Enterobacteriaceae isolates were more resistant to Cefuroxime, Cefexime, Amoxicillin Clavulanate and Imipenem/Cilastatin with percentage resistance ranges from 62.5%–100%. The occurrence of ESBL producers shows that Klebsiella pneumoniae (66.7%) and Shigella flexneri (57.14%) were found to be high while the occurrence of ESBL was low in Proteus mirabilis (20.0%). The Beta Lactam and gentamycin antibiotics were not effective against the MDR isolates and most of the isolates were ESBL producers.","container-title":"European Journal of Biology and Biotechnology","DOI":"10.24018/ejbio.2023.4.5.479","ISSN":"2684-5199","issue":"5","journalAbbreviation":"EJBIO","language":"en","page":"6-12","source":"DOI.org (Crossref)","title":"Antibacterial Resistance and Phenotypic Detection of Extended Spectrum Beta-Lactamase (ESBL) Producing Enterobacteriaceae Isolated from Environmental Sources in Nasarawa State, Nigeria","volume":"4","author":[{"family":"Richard","given":"Rebecca"},{"family":"Ezejiofor","given":"Tobias Innocent Ndubuisi"},{"family":"Nsofor","given":"Chijioke Adulberth"},{"family":"Nkene","given":"Istifanus Haruna"}],"issued":{"date-parts":[["2023",12,27]]}}}],"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Richard et al., 2023)</w:t>
      </w:r>
      <w:r w:rsidRPr="000A0D3C">
        <w:rPr>
          <w:rFonts w:ascii="Arial" w:hAnsi="Arial" w:cs="Arial"/>
          <w:sz w:val="20"/>
          <w:szCs w:val="20"/>
        </w:rPr>
        <w:fldChar w:fldCharType="end"/>
      </w:r>
      <w:r w:rsidRPr="000A0D3C">
        <w:rPr>
          <w:rFonts w:ascii="Arial" w:hAnsi="Arial" w:cs="Arial"/>
          <w:sz w:val="20"/>
          <w:szCs w:val="20"/>
        </w:rPr>
        <w:t xml:space="preserve">, and </w:t>
      </w:r>
      <w:proofErr w:type="spellStart"/>
      <w:r w:rsidRPr="000A0D3C">
        <w:rPr>
          <w:rFonts w:ascii="Arial" w:hAnsi="Arial" w:cs="Arial"/>
          <w:sz w:val="20"/>
          <w:szCs w:val="20"/>
        </w:rPr>
        <w:t>Amoxycilin</w:t>
      </w:r>
      <w:proofErr w:type="spellEnd"/>
      <w:r w:rsidRPr="000A0D3C">
        <w:rPr>
          <w:rFonts w:ascii="Arial" w:hAnsi="Arial" w:cs="Arial"/>
          <w:sz w:val="20"/>
          <w:szCs w:val="20"/>
        </w:rPr>
        <w:t xml:space="preserve">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X3q1NchX","properties":{"formattedCitation":"(Ngoshe et al., 2017)","plainCitation":"(Ngoshe et al., 2017)","noteIndex":0},"citationItems":[{"id":534,"uris":["http://zotero.org/users/16296113/items/T2AANISC"],"itemData":{"id":534,"type":"article-journal","abstract":"Background: Shigella is a frequent cause of bacterial diarrhea especially in sub Saharan Africa region. Antimicrobial chemotherapy is recommended for diarrheal disease due to Shigella species, but the options are limited by emerging resistance. Aim: To determine the prevalence and antimicrobial susceptibility of shigella species isolated from diarrheal stool of patients in a tertiary health facility in northeastern Nigeria. Patients and methods: This prospective cross sectional study was conducted in University of Maiduguri Teaching Hospital from 2nd January to 29th December 2013. Diarrheal stool samples were consecutively collected from all consenting patients from Emergency pediatric unit, General out patients and Medical clinics. Shigella species were detected by biochemical and serological tests. Antibiotic sensitivity pattern of these isolates was studied by disk diffusion Method.\nResults: A total of 400 diarrheal stool samples were considered, shigella species isolation rate was 32(8%). It consisted of shigella flexneri 15(46.9%), shigella dysenteriae 12(37.5%), shigella sonnei 5(15.6%), no shigella boydii specie was identified. The shigella species were sensitive to Ciprofloxacin, Ofloxacin and Cefuroxime. Resistance to these antimicrobial were as follows: Gentamycin (28.1%), Tetracycline (31.2%) and Amoxycyllin (75%). At least 4 out of every 5 isolates were resistant to Chloromphenicol, Ampicillin and Norfloxacin. The highest resistance of 93.8% was exhibited against Cotrimoxazole.\nConclusion: Shigellosis is a recognized cause of bacterial diarrhea in our setting. In this study, Shigella flexneri was the most commonest isolated species followed by S. dysentriae. There was no resistance against Ciprofloxacin, Ofloxacin, Norfloxacin and Cefuroxime. At least 4 out of every 5 isolates were resistant to Chloromphenicol, Ampicillin and Nitrofurantoin. Cotrimoxazole showed highest resistance pattern.","container-title":"Sub-Saharan African Journal of Medicine","DOI":"10.4103/ssajm.ssajm_7_17","ISSN":"2384-5147","issue":"4","journalAbbreviation":"Sub-Saharan Afr J Med","language":"en","page":"96","source":"DOI.org (Crossref)","title":"Prevalence and antimicrobial susceptibility of Shigella species isolates from diarrheal stool of patients in a tertiary health facility in northeastern Nigeria","volume":"4","author":[{"family":"Ngoshe","given":"IbrahimY"},{"family":"Denue","given":"BallahA"},{"family":"Bello","given":"HauwaS"},{"family":"Akawu","given":"CeciliaB"},{"family":"Gashau","given":"Wadzani"}],"issued":{"date-parts":[["2017"]]}}}],"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Ngoshe et al., 2017)</w:t>
      </w:r>
      <w:r w:rsidRPr="000A0D3C">
        <w:rPr>
          <w:rFonts w:ascii="Arial" w:hAnsi="Arial" w:cs="Arial"/>
          <w:sz w:val="20"/>
          <w:szCs w:val="20"/>
        </w:rPr>
        <w:fldChar w:fldCharType="end"/>
      </w:r>
      <w:r w:rsidRPr="000A0D3C">
        <w:rPr>
          <w:rFonts w:ascii="Arial" w:hAnsi="Arial" w:cs="Arial"/>
          <w:sz w:val="20"/>
          <w:szCs w:val="20"/>
        </w:rPr>
        <w:t xml:space="preserve">. Despite all other results aligning, Amikacin which the most sensitive in this study was reported as super resistant in an Iranian study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9p3GtYsi","properties":{"formattedCitation":"(Shoja et al., 2023)","plainCitation":"(Shoja et al., 2023)","noteIndex":0},"citationItems":[{"id":1055,"uris":["http://zotero.org/users/16296113/items/DDLDKH2L"],"itemData":{"id":1055,"type":"article-journal","abstract":"Background Shigella spp., which are facultative anaerobic bacilli within the Enterobacteriaceae family, present a significant public health burden due to their role as prominent contributors to diarrheal diseases worldwide. A molecular analysis can facilitate the identification and assessment of outbreaks involving this bacterium. So, we aimed to investigate the antibiotic susceptibility pattern and clonal relatedness of clinical Shigella spp. isolates obtained from patients with diarrhea in Hormozgan province, South of Iran.\nMethods From 2019 to 2021, a cross-sectional investigation was conducted on 448 stool samples obtained from patients who were experiencing diarrhea, in the southern region of Iran. Shigella spp. isolates were identified based on biochemical and serological tests. All Shigella species were verified using species-specific polymerase chain reaction (PCR), followed by susceptibility testing to antimicrobial agents. Subsequently, genotyping of all Shigella species was conducted using ERIC-PCR.\nResults Out of a total of 448 stool samples, the presence of Shigella was detected in 62 cases, accounting for a prevalence rate of 13.84%. Among the identified isolates, the majority were attributed to S. flexneri, representing 53.23% of the cases. This was followed by S. sonnei at 24.19% and S. boydii at 22.58%. Notably, no instances of S. dysenteriae were found. The highest prevalence of Shigella isolates was observed in infants and children under the age of five. A significant proportion of the identified isolates demonstrated resistance to various antibiotics. Specifically, high resistance rates were noted for ampicillin (90.78%), piperacillin–tazobactam (87.1%), cefixime (83.87%), trimethoprim–sulfamethoxazole (83.87%), cefotaxime (82.26%), and ceftriaxone (80.65%). In addition, a substantial number (87.1%) of the isolates exhibited a multidrug-resistant (MDR) phenotype. Using the ERIC-PCR method, a total of 11 clusters and 6 distinct single types were identified among all the Shigella isolates.\nConclusion A notable occurrence of antibiotic-resistant Shigella species has been noted, with multi-drug resistant (MDR) strains presenting an increasing challenge for treating shigellosis worldwide, and this includes Iran. Techniques such as ERIC-PCR are useful for assessing the genetic variation and connections between Shigella strains, which indirectly contributes to understanding antimicrobial resistance patterns. Further research is needed to explore the specific correlation between resistance genes and ERIC genotyping patterns in Shigella strains.","container-title":"European Journal of Medical Research","DOI":"10.1186/s40001-023-01570-0","ISSN":"2047-783X","issue":"1","journalAbbreviation":"Eur J Med Res","language":"en","page":"611","source":"DOI.org (Crossref)","title":"Characterization of genotypes and antimicrobial resistance profiles of clinical isolates of Shigella from patients in the southern region of Iran","volume":"28","author":[{"family":"Shoja","given":"Saeed"},{"family":"Ghasemi","given":"Saba"},{"family":"Dastranj","given":"Mahsa"},{"family":"Shamseddin","given":"Jebreil"},{"family":"Ebrahimi","given":"Nasim"},{"family":"Alizade","given":"Hesam"},{"family":"Farahani","given":"Abbas"}],"issued":{"date-parts":[["2023",12,19]]}}}],"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Shoja et al., 2023)</w:t>
      </w:r>
      <w:r w:rsidRPr="000A0D3C">
        <w:rPr>
          <w:rFonts w:ascii="Arial" w:hAnsi="Arial" w:cs="Arial"/>
          <w:sz w:val="20"/>
          <w:szCs w:val="20"/>
        </w:rPr>
        <w:fldChar w:fldCharType="end"/>
      </w:r>
      <w:r w:rsidRPr="000A0D3C">
        <w:rPr>
          <w:rFonts w:ascii="Arial" w:hAnsi="Arial" w:cs="Arial"/>
          <w:sz w:val="20"/>
          <w:szCs w:val="20"/>
        </w:rPr>
        <w:t xml:space="preserve">. The highly sensitive Chloramphenicol (81.3%) is also supported by various studies from the same and surrounding regions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whVcxPka","properties":{"formattedCitation":"(Abdulhassan &amp; Naji, 2022b; Lawal, 2017b; Titus et al., 2023; L. Umar et al., 2021)","plainCitation":"(Abdulhassan &amp; Naji, 2022b; Lawal, 2017b; Titus et al., 2023; L. Umar et al., 2021)","noteIndex":0},"citationItems":[{"id":435,"uris":["http://zotero.org/users/16296113/items/SF5S5SE8"],"itemData":{"id":435,"type":"article-journal","abstract":"A bout of twenty isolates of Shigella species were isolated and identified from 200 stool speciments of patients suffering from diarrhea where S. flexneri was 3 (15%), S. Sonnei 4(20%), S. dysenteriae 13(65%) and S. boydiii 0(0%). The genomic DNA of these isolates was extracted using genomic DNA kit and the concentration and the purity of DNA were measured. The antibiotic susceptibility tests, showed that there were significant difference (P≤0.05) among the species of Shigella and the extended-spectrum B-lactamase (ESBL) genes. It was found that 76.6 % and 44% of the isolates were susceptible to ciprofloxacin and ceftriaxone, respectively. All of the isolates were resistant to ampicillin, 45% to nalidixic acid, 55% to ceftriaxone, 15% to ciprofloxacin, 60% to chloramphenicol and cefixime, 65% to ceftazidime and 40% to gentamicin. The antibiotics resistance and ESBL genes in Shigella spp. isolates revealed a harmony relationship between them. The resistance rate to most antibiotics was observed in the isolates of blaCTX-M gene, the isolates of blaCTX-M gene were resistance to all antibiotics, the isolates of blaTEM, blaSHV and blaAMPC genes were resistance to ciprofloxacin (66.66%) and the isolates of blaSHV genes were resistance to chloramphenicol (25%) and ceftriaxone (27.27%). This study indicated that Shigella spp. are one of the main causes of diarrhea and their resistance to antibiotics was due to the presence of ESBL genes.","issue":"09","language":"en","source":"Zotero","title":"Role of Extended Spectrum B-lactamase Genes in Antibiotics Resistance of Shigella spp.","volume":"62","author":[{"family":"Abdulhassan","given":"Saja Salim"},{"family":"Naji","given":"Hassan Fadhil"}],"issued":{"date-parts":[["2022"]]}}},{"id":371,"uris":["http://zotero.org/users/16296113/items/D3FU3QZA"],"itemData":{"id":371,"type":"article-journal","abstract":"Salmonallae and Shigellae bacteria of the family Enterobacteriaceae has been implicated as the causal agent of many gastro-intestinal disorders in man and animal. To determine the antimicrobial resistant pattern and plasmid profile of different resistant Salmonellae and Shigellae bacteria in Kaduna metropolis, Kaduna state, Nigeria, a total of fifty eight (58) isolates of clinical were collected randomly from diarrheal patients in the metropolis and tested against ten (10) commonly used antimicrobial agents using the Kirby-Bauer disc diffusion method. Plasmid DNA was extracted using FosmidMAX DNA purification kit and separated by agarose gel electrophoresis. Results indicated a varying degree of resistance to the different drugs tested, however, all Salmonella and Shigella isolates were found to be sensitive to at least one of the ten (10) drugs tested. Augmentin, Amoxicillin and streptomycin were found to be most resisted with no effect on any of the isolates while Chloramphenicol was the most effective with 25mm±1.00 and 23mm±1.00 against Salmonella and Shigella respectively. Plasmid profile revealed 31% success, suggesting no correlation between presence of plasmid and antibiotic resistance in the isolates. It was concluded that isolates might have harboured the presence of multi-drug resistance in their chromosomal genes rather than in plasmids.","container-title":"Journal of Bacteriology &amp; Mycology: Open Access","DOI":"10.15406/jbmoa.2017.04.00084","ISSN":"24692786","issue":"2","journalAbbreviation":"JBMOA","language":"en","source":"DOI.org (Crossref)","title":"Antimicrobial Resistance Pattern and Plasmid Profile of Diarrheal Salmonallae and Shigallae Bacteria Isolated from Clinical Samples in Kaduna Metropolis, Nigeria","URL":"https://medcraveonline.com/JBMOA/antimicrobial-resistance-pattern-and-plasmid-profile-of-diarrheal-salmonallae-and-shigallae-bacteria-isolatednbsp-from-clinical-samples-in-kaduna-metropolis-nigeria.html","volume":"4","author":[{"family":"Lawal","given":"Maryam Sani"}],"accessed":{"date-parts":[["2025",8,25]]},"issued":{"date-parts":[["2017",2,6]]}}},{"id":83,"uris":["http://zotero.org/users/16296113/items/5XLXMR8B"],"itemData":{"id":83,"type":"article-journal","abstract":"Background: Multi-drug resistance is on increase in clinical Salmonella typhi serovars and it is being aided by Integron that carry cassettes of resistance genes. The genetic characterization of antimicrobial resistance genes as well as their location and diversity is important in identifying factors involved in resistance, understanding the diversity of MDR strains, identifying genetic linkages among markers, understanding potential transfer mechanisms, and developing efﬁcient detection methods Design and Duration: This study was carried out on clinical isolates of Salmonella typhi isolated from selected hospitals within Bauchi Metropolis between January 2019 and February 2020. The study involves the collection of blood and stool specimens across all ages and gender between ages 0-70 years who present with fever and diarrhoea among other symptoms of typhoid in selected hospitals within Bauchi. Aim: The aim of this research is to evaluate the molecular profile of class 1 Integron among multidrug-resistant Salmonella typhi from clinical specimens in selected health facilities within Bauchi metropolis. Materials and Methods: Biodata was obtained and Phenotypic antibiotic susceptibility patterns of the isolates were determined using the Kirby Bauer disk diffusion method and screened for Multidrug resistance. Class 1 Integron and antibiotic resistance genes were detected using polymerase chain reaction and agarose gel electrophoresis.\nResults: In this study, 37(77.0%) of S. typhi isolates were resistant to 2 or more antimicrobial agents (Multidrug resistance). Highest resistance was observed in Oxacillin 46(95.8%), Imipenem 44(91.6%), Novobiocin 41(85.4%), Erythromycin 40(83.3%), and Ampicillin 39(81.2%). The isolates were sensitive to Ciprofloxacin 31(64.5%), Colistin Sulphate 29(60.4%), and Ceftriaxone 28(58.3%). All isolates 48(100%) were Multidrug-resistant and sensitive to Ciprofloxacin, Colistin Sulphate, Ceftriaxone, and Amikacin. Class 1 integron gene was present in all isolates subjected to molecular analysis. All four resistant genes Tem-1, Sul-1, Gyr-A, and Cat-1, were detected in selected Multidrug-resistant isolates for this study. Class 1 Integron genes were detected in all the six (6) isolates used for molecular study which is indicative of their high frequency in Salmonella typhi strains. The presence of Class 1 integron is highly associated with MDR profile.\nConclusion: In this study, prevalence of class 1 integron among multidrug-resistant Salmonella typhi serovars was high. This shows that class 1 integron may likely be responsible for the dissemination of antibiotic resistance. Cephalosporin and fluoroquinolones remain drugs of choice in treating typhoid fever.","container-title":"Acta Scientific Microbiology","DOI":"10.31080/ASMI.2023.06.1256","ISSN":"25813226","journalAbbreviation":"Act Scie Micro","language":"en","page":"36-42","source":"DOI.org (Crossref)","title":"Molecular Profiling of Class 1 Integron Among Multidrug-Resistant Salmonella Typhi Serovars Isolated from Hospitals in Bauchi","author":[{"family":"Titus","given":"I"},{"family":"Iliyasu","given":"My"},{"family":"Sahal","given":"Mr"},{"family":"Umar","given":"Rd"},{"family":"A","given":"V Agbo"},{"family":"Wali","given":"Mm"},{"family":"Ismail","given":"S"},{"family":"Umar","given":"Af"},{"family":"Agbo","given":"Eb"}],"issued":{"date-parts":[["2023",6,1]]}}},{"id":465,"uris":["http://zotero.org/users/16296113/items/3PDQ5FW7"],"itemData":{"id":465,"type":"article-journal","abstract":"Ficus sycomorus L is a large, semi-deciduous spreading savannah tree that belongs to the family (Moraceae) is used by many tribes in the treatments of skin infections. The aim of this study was to carry out phytochemical analysis and antifungal evaluation of F. sycomorus L. stem and leaf Methanol extract on some dermatophytic fungi. The stem and leaf crude extracts were obtained after drying using maceration and percolation with methanol as the solvent. The extract was subjected to qualitative phytochemical screening as well as GC-MS analysis for the presence of bioactive constituents. The antifungal inhibitory effect of the crude stem and leaf extracts was assessed by agar well diffusion methods. The phytochemical screening revealed that the leaves and stem-bark contained secondary metabolites such as tannins, flavonoids, alkaloids, saponins, reducing sugar and steroid. The GC-MS assay showed that the most prevailing compound in the methanolic stem-bark extract was 2, 9, Diazabicyclo (4, 4, 0) decane-3,10 dione, while in the methanolic leaves extract was acetic acid. The anti-dermatophytic assay of the extracts against Microsporum canis and Tricophyton tonsurans showed that the extracts inhibited the fungi with zones of inhibitions ranging from 6.33±0.47 to 24.33±0.47mm with the leaf extract exhibiting higher inhibition zones than the stem extract (p˂0.01). The study shows that both the stem and leaf methanol extract of Ficus sycomorus L possesses antifungal activity and should be considered as a potential antifungal agent in search of newer agents to address dermatophytic fungal infections","container-title":"UMYU Journal of Microbiology Research (UJMR)","DOI":"10.47430/ujmr.2161.002","ISSN":"2814-1822, 2616-0668","issue":"1","journalAbbreviation":"UJMR","language":"en","license":"https://creativecommons.org/licenses/by-nc/4.0","page":"11-17","source":"DOI.org (Crossref)","title":"Phytochemical Analysis and Antifungal Activity of Ficus Sycomorus L. (Moraceae) Extracts on some Dermatophytic Fungi","volume":"6","author":[{"family":"Umar","given":"L.","suffix":""},{"literal":"Mansir L."},{"literal":"Sani Mg"}],"issued":{"date-parts":[["2021",6,30]]}}}],"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Abdulhassan &amp; Naji, 2022b; Lawal, 2017b; Titus et al., 2023; L. Umar et al., 2021)</w:t>
      </w:r>
      <w:r w:rsidRPr="000A0D3C">
        <w:rPr>
          <w:rFonts w:ascii="Arial" w:hAnsi="Arial" w:cs="Arial"/>
          <w:sz w:val="20"/>
          <w:szCs w:val="20"/>
        </w:rPr>
        <w:fldChar w:fldCharType="end"/>
      </w:r>
      <w:r w:rsidRPr="000A0D3C">
        <w:rPr>
          <w:rFonts w:ascii="Arial" w:hAnsi="Arial" w:cs="Arial"/>
          <w:sz w:val="20"/>
          <w:szCs w:val="20"/>
        </w:rPr>
        <w:t xml:space="preserve"> with slight disagreement by some </w:t>
      </w:r>
      <w:r w:rsidRPr="000A0D3C">
        <w:rPr>
          <w:rFonts w:ascii="Arial" w:hAnsi="Arial" w:cs="Arial"/>
          <w:i/>
          <w:iCs/>
          <w:sz w:val="20"/>
          <w:szCs w:val="20"/>
        </w:rPr>
        <w:t>Shigella</w:t>
      </w:r>
      <w:r w:rsidRPr="000A0D3C">
        <w:rPr>
          <w:rFonts w:ascii="Arial" w:hAnsi="Arial" w:cs="Arial"/>
          <w:sz w:val="20"/>
          <w:szCs w:val="20"/>
        </w:rPr>
        <w:t xml:space="preserve"> strains against certain antibiotics. The findings in this study contradicts the Susceptibility profiles of </w:t>
      </w:r>
      <w:r w:rsidRPr="000A0D3C">
        <w:rPr>
          <w:rFonts w:ascii="Arial" w:hAnsi="Arial" w:cs="Arial"/>
          <w:i/>
          <w:iCs/>
          <w:sz w:val="20"/>
          <w:szCs w:val="20"/>
        </w:rPr>
        <w:t>Shigella</w:t>
      </w:r>
      <w:r w:rsidRPr="000A0D3C">
        <w:rPr>
          <w:rFonts w:ascii="Arial" w:hAnsi="Arial" w:cs="Arial"/>
          <w:sz w:val="20"/>
          <w:szCs w:val="20"/>
        </w:rPr>
        <w:t xml:space="preserve"> isolates previously reported from </w:t>
      </w:r>
      <w:r w:rsidR="0081153B">
        <w:rPr>
          <w:rFonts w:ascii="Arial" w:hAnsi="Arial" w:cs="Arial"/>
          <w:sz w:val="20"/>
          <w:szCs w:val="20"/>
        </w:rPr>
        <w:t xml:space="preserve">Damaturu, </w:t>
      </w:r>
      <w:r w:rsidRPr="000A0D3C">
        <w:rPr>
          <w:rFonts w:ascii="Arial" w:hAnsi="Arial" w:cs="Arial"/>
          <w:sz w:val="20"/>
          <w:szCs w:val="20"/>
        </w:rPr>
        <w:t xml:space="preserve">one of the study areas </w:t>
      </w:r>
      <w:r w:rsidRPr="000A0D3C">
        <w:rPr>
          <w:rFonts w:ascii="Arial" w:hAnsi="Arial" w:cs="Arial"/>
          <w:sz w:val="20"/>
          <w:szCs w:val="20"/>
        </w:rPr>
        <w:fldChar w:fldCharType="begin"/>
      </w:r>
      <w:r w:rsidR="00D37188">
        <w:rPr>
          <w:rFonts w:ascii="Arial" w:hAnsi="Arial" w:cs="Arial"/>
          <w:sz w:val="20"/>
          <w:szCs w:val="20"/>
        </w:rPr>
        <w:instrText xml:space="preserve"> ADDIN ZOTERO_ITEM CSL_CITATION {"citationID":"sCSHwO7m","properties":{"formattedCitation":"(Saheed et al., 2020)","plainCitation":"(Saheed et al., 2020)","noteIndex":0},"citationItems":[{"id":"KjsKVfF1/3Rf1Fl6h","uris":["http://www.mendeley.com/documents/?uuid=a91913b6-e7fd-43f6-9d4c-5ade737e0a8a"],"itemData":{"DOI":"10.11648/j.ajls.20200804.16","ISSN":"2328-5702","author":[{"dropping-particle":"","family":"Saheed","given":"Y","non-dropping-particle":"","parse-names":false,"suffix":""},{"dropping-particle":"","family":"Umar","given":"A F","non-dropping-particle":"","parse-names":false,"suffix":""},{"dropping-particle":"","family":"Iliyasu","given":"MY","non-dropping-particle":"","parse-names":false,"suffix":""}],"container-title":"American Journal of Life Sciences","id":"YOTLoZ8w/qvl77OBf","issue":"4","issued":{"date-parts":[["2020"]]},"page":"82","title":"Potential of Silver Nano Particles Synthesized from Ficus sycomorus Linn Against Multidrug Resistant Shigella species Isolated from Clinical Specimens","type":"article-journal","volume":"8"}}],"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w:t>
      </w:r>
      <w:proofErr w:type="spellStart"/>
      <w:r w:rsidRPr="000A0D3C">
        <w:rPr>
          <w:rFonts w:ascii="Arial" w:hAnsi="Arial" w:cs="Arial"/>
          <w:sz w:val="20"/>
          <w:szCs w:val="20"/>
        </w:rPr>
        <w:t>Saheed</w:t>
      </w:r>
      <w:proofErr w:type="spellEnd"/>
      <w:r w:rsidRPr="000A0D3C">
        <w:rPr>
          <w:rFonts w:ascii="Arial" w:hAnsi="Arial" w:cs="Arial"/>
          <w:sz w:val="20"/>
          <w:szCs w:val="20"/>
        </w:rPr>
        <w:t xml:space="preserve"> et al., 2020)</w:t>
      </w:r>
      <w:r w:rsidRPr="000A0D3C">
        <w:rPr>
          <w:rFonts w:ascii="Arial" w:hAnsi="Arial" w:cs="Arial"/>
          <w:sz w:val="20"/>
          <w:szCs w:val="20"/>
        </w:rPr>
        <w:fldChar w:fldCharType="end"/>
      </w:r>
      <w:r w:rsidRPr="000A0D3C">
        <w:rPr>
          <w:rFonts w:ascii="Arial" w:hAnsi="Arial" w:cs="Arial"/>
          <w:sz w:val="20"/>
          <w:szCs w:val="20"/>
        </w:rPr>
        <w:t xml:space="preserve">. </w:t>
      </w:r>
    </w:p>
    <w:p w14:paraId="0135070E" w14:textId="77777777" w:rsidR="000A0D3C" w:rsidRPr="000A0D3C" w:rsidRDefault="000A0D3C" w:rsidP="000A0D3C">
      <w:pPr>
        <w:jc w:val="both"/>
        <w:rPr>
          <w:rFonts w:ascii="Arial" w:hAnsi="Arial" w:cs="Arial"/>
          <w:spacing w:val="1"/>
          <w:sz w:val="20"/>
          <w:szCs w:val="20"/>
        </w:rPr>
      </w:pPr>
      <w:r w:rsidRPr="000A0D3C">
        <w:rPr>
          <w:rFonts w:ascii="Arial" w:hAnsi="Arial" w:cs="Arial"/>
          <w:spacing w:val="1"/>
          <w:sz w:val="20"/>
          <w:szCs w:val="20"/>
        </w:rPr>
        <w:lastRenderedPageBreak/>
        <w:t xml:space="preserve">The high diversity in resistance patterns observed in this study mirrors recent findings from both West African and Asian settings, highlighting a rapid evolution of resistance even in historically rare </w:t>
      </w:r>
      <w:r w:rsidRPr="000A0D3C">
        <w:rPr>
          <w:rFonts w:ascii="Arial" w:hAnsi="Arial" w:cs="Arial"/>
          <w:i/>
          <w:iCs/>
          <w:spacing w:val="1"/>
          <w:sz w:val="20"/>
          <w:szCs w:val="20"/>
        </w:rPr>
        <w:t>Shigella</w:t>
      </w:r>
      <w:r w:rsidRPr="000A0D3C">
        <w:rPr>
          <w:rFonts w:ascii="Arial" w:hAnsi="Arial" w:cs="Arial"/>
          <w:spacing w:val="1"/>
          <w:sz w:val="20"/>
          <w:szCs w:val="20"/>
        </w:rPr>
        <w:t xml:space="preserve"> </w:t>
      </w:r>
      <w:r w:rsidRPr="000A0D3C">
        <w:rPr>
          <w:rFonts w:ascii="Arial" w:hAnsi="Arial" w:cs="Arial"/>
          <w:spacing w:val="1"/>
          <w:sz w:val="20"/>
          <w:szCs w:val="20"/>
        </w:rPr>
        <w:fldChar w:fldCharType="begin"/>
      </w:r>
      <w:r w:rsidRPr="000A0D3C">
        <w:rPr>
          <w:rFonts w:ascii="Arial" w:hAnsi="Arial" w:cs="Arial"/>
          <w:spacing w:val="1"/>
          <w:sz w:val="20"/>
          <w:szCs w:val="20"/>
        </w:rPr>
        <w:instrText xml:space="preserve"> ADDIN ZOTERO_ITEM CSL_CITATION {"citationID":"pN7K1erU","properties":{"formattedCitation":"(Karmoker et al., 2023; Nyarkoh et al., 2024; Okumu et al., 2025)","plainCitation":"(Karmoker et al., 2023; Nyarkoh et al., 2024; Okumu et al., 2025)","noteIndex":0},"citationItems":[{"id":956,"uris":["http://zotero.org/users/16296113/items/9PINM63B"],"itemData":{"id":956,"type":"article-journal","abstract":"Birds, especially wild waterfowl and migratory birds have the potential to carry antibiotic</w:instrText>
      </w:r>
      <w:r w:rsidRPr="000A0D3C">
        <w:rPr>
          <w:rFonts w:ascii="Cambria Math" w:hAnsi="Cambria Math" w:cs="Cambria Math"/>
          <w:spacing w:val="1"/>
          <w:sz w:val="20"/>
          <w:szCs w:val="20"/>
        </w:rPr>
        <w:instrText>‐</w:instrText>
      </w:r>
      <w:r w:rsidRPr="000A0D3C">
        <w:rPr>
          <w:rFonts w:ascii="Arial" w:hAnsi="Arial" w:cs="Arial"/>
          <w:spacing w:val="1"/>
          <w:sz w:val="20"/>
          <w:szCs w:val="20"/>
        </w:rPr>
        <w:instrText>resistant bacteria, but their role in the dissemination of these resistant pathogens is still neglected in Bangladesh. To the best of our knowledge, this study was carried out for the first time in Bangladesh to isolate and determine the occurrence of multidrug</w:instrText>
      </w:r>
      <w:r w:rsidRPr="000A0D3C">
        <w:rPr>
          <w:rFonts w:ascii="Cambria Math" w:hAnsi="Cambria Math" w:cs="Cambria Math"/>
          <w:spacing w:val="1"/>
          <w:sz w:val="20"/>
          <w:szCs w:val="20"/>
        </w:rPr>
        <w:instrText>‐</w:instrText>
      </w:r>
      <w:r w:rsidRPr="000A0D3C">
        <w:rPr>
          <w:rFonts w:ascii="Arial" w:hAnsi="Arial" w:cs="Arial"/>
          <w:spacing w:val="1"/>
          <w:sz w:val="20"/>
          <w:szCs w:val="20"/>
        </w:rPr>
        <w:instrText>resistant (MDR)\n              Shigella\n              spp. from fecal materials of wild waterfowl and migratory birds. A total of 80 fecal materials from wild waterfowl (\n              n\n               = 50) and migratory birds (\n              n\n               = 30) were screened to detect MDR\n              Shigella\n              isolates.\n              Shigella\n              spp. were isolated and identified by culturing, staining, and biochemical tests followed by polymerase chain reaction (PCR). A disk diffusion assay was employed to investigate antibiotic phenotypes, while the resistance genes were detected by PCR. Among the 80 samples, 15 (18.75%) were found positive for\n              Shigella\n              spp. by PCR, among which the occurrence rate of\n              Shigella\n              spp. was higher in migratory birds (20%, 6/30) than in wild waterfowl (18%, 9/50). By the disk diffusion test, 86.67% (13/15) of\n              Shigella\n              spp. isolates were found to be MDR in nature, including 93.33% of isolates resistant to imipenem. Moreover, frequent and moderate resistance was also observed against tetracycline (86.67%), azithromycin (80%), ampicillin (66.67%), ciprofloxacin and cotrimoxazole (40%), meropenem (26.67%), and streptomycin (13.33%). The bivariate analysis revealed a positive correlation between the resistance profiles of ciprofloxacin and cotrimoxazole, imipenem and tetracycline, tetracycline and ampicillin, and imipenem and azithromycin. Furthermore, the isolates had a multiple antibiotic resistance index of up to 0.47. Antibiotic resistance genes\n              tetA\n              and\n              SHV\n              were found in 69.23% and 50% of relevant antibiotic</w:instrText>
      </w:r>
      <w:r w:rsidRPr="000A0D3C">
        <w:rPr>
          <w:rFonts w:ascii="Cambria Math" w:hAnsi="Cambria Math" w:cs="Cambria Math"/>
          <w:spacing w:val="1"/>
          <w:sz w:val="20"/>
          <w:szCs w:val="20"/>
        </w:rPr>
        <w:instrText>‐</w:instrText>
      </w:r>
      <w:r w:rsidRPr="000A0D3C">
        <w:rPr>
          <w:rFonts w:ascii="Arial" w:hAnsi="Arial" w:cs="Arial"/>
          <w:spacing w:val="1"/>
          <w:sz w:val="20"/>
          <w:szCs w:val="20"/>
        </w:rPr>
        <w:instrText xml:space="preserve">resistant\n              Shigella\n              spp. isolates, respectively. The present study suggests that wild waterfowl and migratory birds are reservoirs of MDR\n              Shigella\n              spp., which may have detrimental impacts on One Health components. We suggest keeping these birds under an AMR monitoring program to avoid the possibility of AMR contamination of the environment and its consequences in all health settings.","container-title":"Veterinary Medicine International","DOI":"10.1155/2023/5374216","ISSN":"2090-8113, 2042-0048","issue":"1","journalAbbreviation":"Veterinary Medicine International","language":"en","page":"5374216","source":"DOI.org (Crossref)","title":"Molecular Detection and Multidrug Resistance of &lt;i&gt;Shigella&lt;/i&gt; spp. Isolated from Wild Waterfowl and Migratory Birds in Bangladesh","volume":"2023","author":[{"family":"Karmoker","given":"Jarna"},{"family":"Saiful Islam","given":"Md."},{"family":"Liton Rana","given":"Md."},{"family":"Ashek Ullah","given":"Md."},{"family":"Neloy","given":"Fahim Haque"},{"family":"Oishy","given":"Nahian Muniath"},{"family":"Pramanik","given":"Pritom Kumar"},{"family":"Siddique","given":"Mahbubul Pratik"},{"family":"Saha","given":"Sukumar"},{"family":"Tanvir Rahman","given":"Md."}],"editor":[{"family":"Chediack","given":"Juan G."}],"issued":{"date-parts":[["2023",1]]}}},{"id":87,"uris":["http://zotero.org/users/16296113/items/Y3HYXYU8"],"itemData":{"id":87,"type":"article-journal","abstract":"Background  Shigellosis continues to pose a significant public health problem in Africa; however, there is a lack of comprehensive knowledge regarding its prevalence, serogroup distribution, and antimicrobial resistance profiles. Therefore, the objective of this systematic review and meta-analysis was to determine the overall prevalence of Shigella, the distribution of species, and the patterns of antimicrobial resistance across Africa.\nMethods  Following PRISMA guidelines, a systematic search strategy was conducted using the PubMed, Web of Science and Scopus databases from January 31, 2024 to February 10, 2024. The study quality was assessed using the Joanna Briggs Institute checklist, and data were analyzed using the R statistical language and the R package ‘meta’. The random effects model was employed to estimate the pooled prevalence, while heterogeneity was assessed using the ­I2 statistic and prediction interval.\nResults  A total of 116 studies from 29 African countries were included in this meta-analysis, involving the examination of 99,510 samples. The overall pooled estimate of Shigella prevalence was determined to be 5.9% (95% CI: 4.9 – 7.0%). Regional prevalence showed prevalences of Southern Africa (6.9 [95% CI: 3.0 – 12.2%]), Northern Africa (6.7% [95% CI: 4.1 – 9.8%]), Eastern Africa (6.2% [95% CI: 4.9 – 7.6%]), Central Africa (4.5% [95% CI: 2.6 – 6.8%]) and Western Africa (4.0% [95% CI: 2.5 – 5.9%]). Shigella prevalence was found to be higher in children (6.6%, 95% CI: 3.2 – 11.1%) than in adults (3.6%, 95% CI: 1.6 – 6.3%). The most prevalent species was S. flexneri (53.6%, 95% CI: 46.1%—61.0%), followed by S. sonnei (11.5%, 95% CI: 7.7%—15.7%), S. dysenteriae (10.1%, 95% CI: 6.2 – 14.5%) and S. boydii (7.7%, 95% CI: 4.7 – 11.1%). Among the currently recommended first-line antibiotics, ciprofloxacin and ceftriaxone showed resistance prevalences of 10.0% (95% CI: 4.5%—16.9%) and 8.5% (95% CI: 2.4—16.9%) respectively.\nConclusion  This review highlights the burden of shigellosis in Africa. S. flexneri remains the most prevalent species associated with shigellosis cases with S. sonnei being the second most dominant. The antimicrobial resistance patterns observed in the study suggest local antimicrobial patterns in choosing antibiotics for the treatment of Shigellosis. Recommendation  There is the need to explore alternative treatments for shigellosis with particular focus on vaccine development. There is also the need for more genomic epidemiology studies exploring the dissemination and risk of drug-resistant S. sonnei clones in Africa.","container-title":"BMC Infectious Diseases","DOI":"10.1186/s12879-024-09945-2","ISSN":"1471-2334","issue":"1","journalAbbreviation":"BMC Infect Dis","language":"en","page":"1217","source":"DOI.org (Crossref)","title":"Prevalence of Shigella species and antimicrobial resistance patterns in Africa: systematic review and meta-analysis","title-short":"Prevalence of Shigella species and antimicrobial resistance patterns in Africa","volume":"24","author":[{"family":"Nyarkoh","given":"Rabbi"},{"family":"Odoom","given":"Alex"},{"family":"Donkor","given":"Eric S."}],"issued":{"date-parts":[["2024",10,29]]}}},{"id":1097,"uris":["http://zotero.org/users/16296113/items/Q8SMGVWC"],"itemData":{"id":1097,"type":"article-journal","abstract":"Introduction: Antimicrobial resistance (AMR) is a global health priority. This systematic review summarizes the prevalence of AMR in enteric pathogens originating from the community, specifically among ≤10-year-old children in low-and middle-income countries (LMICs). In addition, it presents the proportions of pooled resistance in Campylobacter spp., Escherichia coli, Shigella spp., and Salmonella spp. (CESS) to clinically relevant antibiotics.\nMethods: Six online repositories, namely PubMed, Medline, Web of Science, Cochrane Library, CABI, and EMBASE were searched for articles published between January 2005 and September 2024. Random-effects meta-analysis models were constructed to estimate the pooled AMR proportions for CESS pathogens, and a subgroup analysis by region was also carried out.\nResults: A total of 64 publications from 23 LMICs met our inclusion criteria. The pooled estimates of E. coli AMR for clinically important antibiotics were as follows: sulfamethoxazole/trimethoprim (SXT) 71% [95%CI: 57–82%]; ampicillin (AMP) 56% [95%CI: 44–67%]; ciprofloxacin (CIP) 10% [95%CI: 5–20%]; and ceftriaxone (CRO) 8% [95%CI: 2–31%]. The proportions of AMR detected in Shigella spp. were AMP 76% [95%CI: 60–87%]; nalidixic acid (NA) 9% [95%CI: 2–31%]; CIP 3% [95%CI: 0–15%]; and CRO 2% [95%CI: 0–19%]. The proportions of Salmonella spp. AMR were AMP 55% [95%CI: 35–73%] and SXT 25% [95%CI: 15–38%]. The proportions of Campylobacter spp. AMR were erythromycin (ERY) 33% [95%CI: 12–64%] and CIP 27% [95%CI: 8–61%]. There was high variability in the regional subgroup analysis, with high interstudy and regional heterogeneity I2 ≥ 75%.\nConclusion: Our results shed light on drug-resistant enteric bacterial pathogens in young children, providing evidence that CESS pathogens are becoming increasingly resistant to clinically important antimicrobials. Regional differences OPEN ACCESS","container-title":"Frontiers in Microbiology","DOI":"10.3389/fmicb.2025.1539160","ISSN":"1664-302X","journalAbbreviation":"Front. Microbiol.","language":"en","page":"1539160","source":"DOI.org (Crossref)","title":"Antimicrobial resistance in community-acquired enteric pathogens among children aged ≤ 10-years in low-and middle-income countries: a systematic review and meta-analysis","title-short":"Antimicrobial resistance in community-acquired enteric pathogens among children aged ≤ 10-years in low-and middle-income countries","volume":"16","author":[{"family":"Okumu","given":"Noah O."},{"family":"Muloi","given":"Dishon M."},{"family":"Moodley","given":"Arshnee"},{"family":"Watson","given":"Julie"},{"family":"Kiarie","given":"Alice"},{"family":"Ochieng","given":"Linnet"},{"family":"Wasonga","given":"Joseph O."},{"family":"Mutisya","given":"Christine"},{"family":"Alumasa","given":"Lorren"},{"family":"Ngeranwa","given":"Joseph J. N."},{"family":"Cumming","given":"Oliver"},{"family":"Cook","given":"Elizabeth A. J."}],"issued":{"date-parts":[["2025",4,28]]}}}],"schema":"https://github.com/citation-style-language/schema/raw/master/csl-citation.json"} </w:instrText>
      </w:r>
      <w:r w:rsidRPr="000A0D3C">
        <w:rPr>
          <w:rFonts w:ascii="Arial" w:hAnsi="Arial" w:cs="Arial"/>
          <w:spacing w:val="1"/>
          <w:sz w:val="20"/>
          <w:szCs w:val="20"/>
        </w:rPr>
        <w:fldChar w:fldCharType="separate"/>
      </w:r>
      <w:r w:rsidRPr="000A0D3C">
        <w:rPr>
          <w:rFonts w:ascii="Arial" w:hAnsi="Arial" w:cs="Arial"/>
          <w:sz w:val="20"/>
          <w:szCs w:val="20"/>
        </w:rPr>
        <w:t>(Karmoker et al., 2023; Nyarkoh et al., 2024; Okumu et al., 2025)</w:t>
      </w:r>
      <w:r w:rsidRPr="000A0D3C">
        <w:rPr>
          <w:rFonts w:ascii="Arial" w:hAnsi="Arial" w:cs="Arial"/>
          <w:spacing w:val="1"/>
          <w:sz w:val="20"/>
          <w:szCs w:val="20"/>
        </w:rPr>
        <w:fldChar w:fldCharType="end"/>
      </w:r>
      <w:r w:rsidRPr="000A0D3C">
        <w:rPr>
          <w:rFonts w:ascii="Arial" w:hAnsi="Arial" w:cs="Arial"/>
          <w:spacing w:val="1"/>
          <w:sz w:val="20"/>
          <w:szCs w:val="20"/>
        </w:rPr>
        <w:t xml:space="preserve">. </w:t>
      </w:r>
      <w:r w:rsidRPr="000A0D3C">
        <w:rPr>
          <w:rFonts w:ascii="Arial" w:hAnsi="Arial" w:cs="Arial"/>
          <w:sz w:val="20"/>
          <w:szCs w:val="20"/>
        </w:rPr>
        <w:t xml:space="preserve">The MDR prevalence in this study stood at 16%, relatively lower compare to studies from different areas Iran 87.1% and above 90% in Vancouver, Canada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Oa1FtlHA","properties":{"formattedCitation":"(Shoja et al., 2023)","plainCitation":"(Shoja et al., 2023)","noteIndex":0},"citationItems":[{"id":1055,"uris":["http://zotero.org/users/16296113/items/DDLDKH2L"],"itemData":{"id":1055,"type":"article-journal","abstract":"Background Shigella spp., which are facultative anaerobic bacilli within the Enterobacteriaceae family, present a significant public health burden due to their role as prominent contributors to diarrheal diseases worldwide. A molecular analysis can facilitate the identification and assessment of outbreaks involving this bacterium. So, we aimed to investigate the antibiotic susceptibility pattern and clonal relatedness of clinical Shigella spp. isolates obtained from patients with diarrhea in Hormozgan province, South of Iran.\nMethods From 2019 to 2021, a cross-sectional investigation was conducted on 448 stool samples obtained from patients who were experiencing diarrhea, in the southern region of Iran. Shigella spp. isolates were identified based on biochemical and serological tests. All Shigella species were verified using species-specific polymerase chain reaction (PCR), followed by susceptibility testing to antimicrobial agents. Subsequently, genotyping of all Shigella species was conducted using ERIC-PCR.\nResults Out of a total of 448 stool samples, the presence of Shigella was detected in 62 cases, accounting for a prevalence rate of 13.84%. Among the identified isolates, the majority were attributed to S. flexneri, representing 53.23% of the cases. This was followed by S. sonnei at 24.19% and S. boydii at 22.58%. Notably, no instances of S. dysenteriae were found. The highest prevalence of Shigella isolates was observed in infants and children under the age of five. A significant proportion of the identified isolates demonstrated resistance to various antibiotics. Specifically, high resistance rates were noted for ampicillin (90.78%), piperacillin–tazobactam (87.1%), cefixime (83.87%), trimethoprim–sulfamethoxazole (83.87%), cefotaxime (82.26%), and ceftriaxone (80.65%). In addition, a substantial number (87.1%) of the isolates exhibited a multidrug-resistant (MDR) phenotype. Using the ERIC-PCR method, a total of 11 clusters and 6 distinct single types were identified among all the Shigella isolates.\nConclusion A notable occurrence of antibiotic-resistant Shigella species has been noted, with multi-drug resistant (MDR) strains presenting an increasing challenge for treating shigellosis worldwide, and this includes Iran. Techniques such as ERIC-PCR are useful for assessing the genetic variation and connections between Shigella strains, which indirectly contributes to understanding antimicrobial resistance patterns. Further research is needed to explore the specific correlation between resistance genes and ERIC genotyping patterns in Shigella strains.","container-title":"European Journal of Medical Research","DOI":"10.1186/s40001-023-01570-0","ISSN":"2047-783X","issue":"1","journalAbbreviation":"Eur J Med Res","language":"en","page":"611","source":"DOI.org (Crossref)","title":"Characterization of genotypes and antimicrobial resistance profiles of clinical isolates of Shigella from patients in the southern region of Iran","volume":"28","author":[{"family":"Shoja","given":"Saeed"},{"family":"Ghasemi","given":"Saba"},{"family":"Dastranj","given":"Mahsa"},{"family":"Shamseddin","given":"Jebreil"},{"family":"Ebrahimi","given":"Nasim"},{"family":"Alizade","given":"Hesam"},{"family":"Farahani","given":"Abbas"}],"issued":{"date-parts":[["2023",12,19]]}}}],"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Shoja et al., 2023)</w:t>
      </w:r>
      <w:r w:rsidRPr="000A0D3C">
        <w:rPr>
          <w:rFonts w:ascii="Arial" w:hAnsi="Arial" w:cs="Arial"/>
          <w:sz w:val="20"/>
          <w:szCs w:val="20"/>
        </w:rPr>
        <w:fldChar w:fldCharType="end"/>
      </w:r>
      <w:r w:rsidRPr="000A0D3C">
        <w:rPr>
          <w:rFonts w:ascii="Arial" w:hAnsi="Arial" w:cs="Arial"/>
          <w:sz w:val="20"/>
          <w:szCs w:val="20"/>
        </w:rPr>
        <w:t xml:space="preserve">, 25% from non-clinical samples in Port Harcourt, Nigeria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wqMMkriC","properties":{"formattedCitation":"(Isaiah et al., 2025)","plainCitation":"(Isaiah et al., 2025)","noteIndex":0},"citationItems":[{"id":1096,"uris":["http://zotero.org/users/16296113/items/ASRSJA4L"],"itemData":{"id":1096,"type":"article-journal","container-title":"Pan African Medical Journal","DOI":"10.11604/pamj.2025.51.11.38524","ISSN":"1937-8688","journalAbbreviation":"Pan Afr Med J","language":"en","source":"DOI.org (Crossref)","title":"Multiple antibiotic resistance indexing and molecular identification of &lt;i&gt;Escherichia coli&lt;/i&gt; isolated from clinical and nonclinical sources in Port Harcourt Metropolis, Nigeria","URL":"https://www.panafrican-med-journal.com/content/article/51/11/full","volume":"51","author":[{"family":"Isaiah","given":"Doubra Otis"},{"family":"Otokunefor","given":"Kome"},{"family":"Agbagwa","given":"Obakpororo Ejiro"}],"accessed":{"date-parts":[["2025",9,25]]},"issued":{"date-parts":[["2025"]]}}}],"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Isaiah et al., 2025)</w:t>
      </w:r>
      <w:r w:rsidRPr="000A0D3C">
        <w:rPr>
          <w:rFonts w:ascii="Arial" w:hAnsi="Arial" w:cs="Arial"/>
          <w:sz w:val="20"/>
          <w:szCs w:val="20"/>
        </w:rPr>
        <w:fldChar w:fldCharType="end"/>
      </w:r>
      <w:r w:rsidRPr="000A0D3C">
        <w:rPr>
          <w:rFonts w:ascii="Arial" w:hAnsi="Arial" w:cs="Arial"/>
          <w:sz w:val="20"/>
          <w:szCs w:val="20"/>
        </w:rPr>
        <w:t xml:space="preserve">, 86.67% isolated </w:t>
      </w:r>
      <w:r w:rsidRPr="000A0D3C">
        <w:rPr>
          <w:rFonts w:ascii="Arial" w:hAnsi="Arial" w:cs="Arial"/>
          <w:i/>
          <w:iCs/>
          <w:sz w:val="20"/>
          <w:szCs w:val="20"/>
        </w:rPr>
        <w:t>Shigella</w:t>
      </w:r>
      <w:r w:rsidRPr="000A0D3C">
        <w:rPr>
          <w:rFonts w:ascii="Arial" w:hAnsi="Arial" w:cs="Arial"/>
          <w:sz w:val="20"/>
          <w:szCs w:val="20"/>
        </w:rPr>
        <w:t xml:space="preserve"> spp. from fecal materials of wild waterfowl and migratory birds in Bangladesh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9yPgNQ7w","properties":{"formattedCitation":"(Karmoker et al., 2023)","plainCitation":"(Karmoker et al., 2023)","noteIndex":0},"citationItems":[{"id":956,"uris":["http://zotero.org/users/16296113/items/9PINM63B"],"itemData":{"id":956,"type":"article-journal","abstract":"Birds, especially wild waterfowl and migratory birds have the potential to carry antibiotic</w:instrText>
      </w:r>
      <w:r w:rsidRPr="000A0D3C">
        <w:rPr>
          <w:rFonts w:ascii="Cambria Math" w:hAnsi="Cambria Math" w:cs="Cambria Math"/>
          <w:sz w:val="20"/>
          <w:szCs w:val="20"/>
        </w:rPr>
        <w:instrText>‐</w:instrText>
      </w:r>
      <w:r w:rsidRPr="000A0D3C">
        <w:rPr>
          <w:rFonts w:ascii="Arial" w:hAnsi="Arial" w:cs="Arial"/>
          <w:sz w:val="20"/>
          <w:szCs w:val="20"/>
        </w:rPr>
        <w:instrText>resistant bacteria, but their role in the dissemination of these resistant pathogens is still neglected in Bangladesh. To the best of our knowledge, this study was carried out for the first time in Bangladesh to isolate and determine the occurrence of multidrug</w:instrText>
      </w:r>
      <w:r w:rsidRPr="000A0D3C">
        <w:rPr>
          <w:rFonts w:ascii="Cambria Math" w:hAnsi="Cambria Math" w:cs="Cambria Math"/>
          <w:sz w:val="20"/>
          <w:szCs w:val="20"/>
        </w:rPr>
        <w:instrText>‐</w:instrText>
      </w:r>
      <w:r w:rsidRPr="000A0D3C">
        <w:rPr>
          <w:rFonts w:ascii="Arial" w:hAnsi="Arial" w:cs="Arial"/>
          <w:sz w:val="20"/>
          <w:szCs w:val="20"/>
        </w:rPr>
        <w:instrText>resistant (MDR)\n              Shigella\n              spp. from fecal materials of wild waterfowl and migratory birds. A total of 80 fecal materials from wild waterfowl (\n              n\n               = 50) and migratory birds (\n              n\n               = 30) were screened to detect MDR\n              Shigella\n              isolates.\n              Shigella\n              spp. were isolated and identified by culturing, staining, and biochemical tests followed by polymerase chain reaction (PCR). A disk diffusion assay was employed to investigate antibiotic phenotypes, while the resistance genes were detected by PCR. Among the 80 samples, 15 (18.75%) were found positive for\n              Shigella\n              spp. by PCR, among which the occurrence rate of\n              Shigella\n              spp. was higher in migratory birds (20%, 6/30) than in wild waterfowl (18%, 9/50). By the disk diffusion test, 86.67% (13/15) of\n              Shigella\n              spp. isolates were found to be MDR in nature, including 93.33% of isolates resistant to imipenem. Moreover, frequent and moderate resistance was also observed against tetracycline (86.67%), azithromycin (80%), ampicillin (66.67%), ciprofloxacin and cotrimoxazole (40%), meropenem (26.67%), and streptomycin (13.33%). The bivariate analysis revealed a positive correlation between the resistance profiles of ciprofloxacin and cotrimoxazole, imipenem and tetracycline, tetracycline and ampicillin, and imipenem and azithromycin. Furthermore, the isolates had a multiple antibiotic resistance index of up to 0.47. Antibiotic resistance genes\n              tetA\n              and\n              SHV\n              were found in 69.23% and 50% of relevant antibiotic</w:instrText>
      </w:r>
      <w:r w:rsidRPr="000A0D3C">
        <w:rPr>
          <w:rFonts w:ascii="Cambria Math" w:hAnsi="Cambria Math" w:cs="Cambria Math"/>
          <w:sz w:val="20"/>
          <w:szCs w:val="20"/>
        </w:rPr>
        <w:instrText>‐</w:instrText>
      </w:r>
      <w:r w:rsidRPr="000A0D3C">
        <w:rPr>
          <w:rFonts w:ascii="Arial" w:hAnsi="Arial" w:cs="Arial"/>
          <w:sz w:val="20"/>
          <w:szCs w:val="20"/>
        </w:rPr>
        <w:instrText xml:space="preserve">resistant\n              Shigella\n              spp. isolates, respectively. The present study suggests that wild waterfowl and migratory birds are reservoirs of MDR\n              Shigella\n              spp., which may have detrimental impacts on One Health components. We suggest keeping these birds under an AMR monitoring program to avoid the possibility of AMR contamination of the environment and its consequences in all health settings.","container-title":"Veterinary Medicine International","DOI":"10.1155/2023/5374216","ISSN":"2090-8113, 2042-0048","issue":"1","journalAbbreviation":"Veterinary Medicine International","language":"en","page":"5374216","source":"DOI.org (Crossref)","title":"Molecular Detection and Multidrug Resistance of &lt;i&gt;Shigella&lt;/i&gt; spp. Isolated from Wild Waterfowl and Migratory Birds in Bangladesh","volume":"2023","author":[{"family":"Karmoker","given":"Jarna"},{"family":"Saiful Islam","given":"Md."},{"family":"Liton Rana","given":"Md."},{"family":"Ashek Ullah","given":"Md."},{"family":"Neloy","given":"Fahim Haque"},{"family":"Oishy","given":"Nahian Muniath"},{"family":"Pramanik","given":"Pritom Kumar"},{"family":"Siddique","given":"Mahbubul Pratik"},{"family":"Saha","given":"Sukumar"},{"family":"Tanvir Rahman","given":"Md."}],"editor":[{"family":"Chediack","given":"Juan G."}],"issued":{"date-parts":[["2023",1]]}}}],"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Karmoker et al., 2023)</w:t>
      </w:r>
      <w:r w:rsidRPr="000A0D3C">
        <w:rPr>
          <w:rFonts w:ascii="Arial" w:hAnsi="Arial" w:cs="Arial"/>
          <w:sz w:val="20"/>
          <w:szCs w:val="20"/>
        </w:rPr>
        <w:fldChar w:fldCharType="end"/>
      </w:r>
      <w:r w:rsidRPr="000A0D3C">
        <w:rPr>
          <w:rFonts w:ascii="Arial" w:hAnsi="Arial" w:cs="Arial"/>
          <w:sz w:val="20"/>
          <w:szCs w:val="20"/>
        </w:rPr>
        <w:t xml:space="preserve">, 100% of Enterobacteriaceae isolated in Nasarawa, Nigeria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sgl8pKPP","properties":{"formattedCitation":"(Richard et al., 2023)","plainCitation":"(Richard et al., 2023)","noteIndex":0},"citationItems":[{"id":1070,"uris":["http://zotero.org/users/16296113/items/XBS4YRCM"],"itemData":{"id":1070,"type":"article-journal","abstract":"The multidrug resistant member of Enterobacteriaceae is common causes of community related infections. A study on antibacterial resistance and phenotypic detection of Extended Spectrum Beta-Lactamase (ESBL) producing Enterobacteriaceae isolated from environmental sources in Nasarawa state, Nigeria was carried out. A total of 400 samples comprised of air, water, soil, vegetable, and sewage were collected and 89 samples were multidrug resistant. Enterobacteriaceae were isolated and identified using commercial biochemical kit Eneterosystem 18R. The antibacterial susceptibility testing of Enterobacteriaceae isolates was carried out using the clinical and laboratory standards institute (CLSI). The phenotypic confirmation test of ESBL was carried out by double disc synergy test (DDST) method. The occurrence of multidrug resistant isolates shows that Escherichia coli (24.71%) and Klebsiella pneumoniae (19.10%) find to be high while the occurrence of Proteus mirabilis and Citrobacter freundii (6.74%) were low. The Enterobacteriaceae isolates were more resistant to Cefuroxime, Cefexime, Amoxicillin Clavulanate and Imipenem/Cilastatin with percentage resistance ranges from 62.5%–100%. The occurrence of ESBL producers shows that Klebsiella pneumoniae (66.7%) and Shigella flexneri (57.14%) were found to be high while the occurrence of ESBL was low in Proteus mirabilis (20.0%). The Beta Lactam and gentamycin antibiotics were not effective against the MDR isolates and most of the isolates were ESBL producers.","container-title":"European Journal of Biology and Biotechnology","DOI":"10.24018/ejbio.2023.4.5.479","ISSN":"2684-5199","issue":"5","journalAbbreviation":"EJBIO","language":"en","page":"6-12","source":"DOI.org (Crossref)","title":"Antibacterial Resistance and Phenotypic Detection of Extended Spectrum Beta-Lactamase (ESBL) Producing Enterobacteriaceae Isolated from Environmental Sources in Nasarawa State, Nigeria","volume":"4","author":[{"family":"Richard","given":"Rebecca"},{"family":"Ezejiofor","given":"Tobias Innocent Ndubuisi"},{"family":"Nsofor","given":"Chijioke Adulberth"},{"family":"Nkene","given":"Istifanus Haruna"}],"issued":{"date-parts":[["2023",12,27]]}}}],"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Richard et al., 2023)</w:t>
      </w:r>
      <w:r w:rsidRPr="000A0D3C">
        <w:rPr>
          <w:rFonts w:ascii="Arial" w:hAnsi="Arial" w:cs="Arial"/>
          <w:sz w:val="20"/>
          <w:szCs w:val="20"/>
        </w:rPr>
        <w:fldChar w:fldCharType="end"/>
      </w:r>
      <w:r w:rsidRPr="000A0D3C">
        <w:rPr>
          <w:rFonts w:ascii="Arial" w:hAnsi="Arial" w:cs="Arial"/>
          <w:sz w:val="20"/>
          <w:szCs w:val="20"/>
        </w:rPr>
        <w:t xml:space="preserve">, 100% </w:t>
      </w:r>
      <w:r w:rsidRPr="000A0D3C">
        <w:rPr>
          <w:rFonts w:ascii="Arial" w:hAnsi="Arial" w:cs="Arial"/>
          <w:i/>
          <w:iCs/>
          <w:sz w:val="20"/>
          <w:szCs w:val="20"/>
        </w:rPr>
        <w:t>Shigella</w:t>
      </w:r>
      <w:r w:rsidRPr="000A0D3C">
        <w:rPr>
          <w:rFonts w:ascii="Arial" w:hAnsi="Arial" w:cs="Arial"/>
          <w:sz w:val="20"/>
          <w:szCs w:val="20"/>
        </w:rPr>
        <w:t xml:space="preserve"> MDR in Adamawa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cAP79iGw","properties":{"formattedCitation":"(Tula et al., 2022)","plainCitation":"(Tula et al., 2022)","noteIndex":0},"citationItems":[{"id":379,"uris":["http://zotero.org/users/16296113/items/WZTT6BRJ"],"itemData":{"id":379,"type":"article-journal","container-title":"DYSONA - Life Science","DOI":"10.30493/dls.2022.351097","issue":"Online First","journalAbbreviation":"DYSONA Life Sci.","language":"en","source":"DOI.org (CSL JSON)","title":"Phenotypic and molecular detection of multi-drug resistant Enterobacteriaceae species from water sources in Adamawa-North senatorial zone Nigeria","URL":"https://doi.org/10.30493/dls.2022.351097","author":[{"family":"Tula","given":"Musa"},{"family":"Enabulele","given":"Onaiwu"},{"family":"Ophori","given":"Anthony"},{"family":"Aziegbemhin","given":"Abumhere"},{"family":"Iyoha","given":"Osaretin"},{"family":"Filgona","given":"Joel"}],"accessed":{"date-parts":[["2025",8,25]]},"issued":{"date-parts":[["2022",7]]}}}],"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Tula et al., 2022)</w:t>
      </w:r>
      <w:r w:rsidRPr="000A0D3C">
        <w:rPr>
          <w:rFonts w:ascii="Arial" w:hAnsi="Arial" w:cs="Arial"/>
          <w:sz w:val="20"/>
          <w:szCs w:val="20"/>
        </w:rPr>
        <w:fldChar w:fldCharType="end"/>
      </w:r>
      <w:r w:rsidRPr="000A0D3C">
        <w:rPr>
          <w:rFonts w:ascii="Arial" w:hAnsi="Arial" w:cs="Arial"/>
          <w:sz w:val="20"/>
          <w:szCs w:val="20"/>
        </w:rPr>
        <w:t>.</w:t>
      </w:r>
    </w:p>
    <w:p w14:paraId="6A5C5ADB" w14:textId="77777777" w:rsidR="000A0D3C" w:rsidRPr="000A0D3C" w:rsidRDefault="000A0D3C" w:rsidP="000A0D3C">
      <w:pPr>
        <w:jc w:val="both"/>
        <w:rPr>
          <w:rFonts w:ascii="Arial" w:hAnsi="Arial" w:cs="Arial"/>
          <w:spacing w:val="1"/>
          <w:sz w:val="20"/>
          <w:szCs w:val="20"/>
        </w:rPr>
      </w:pPr>
      <w:r w:rsidRPr="000A0D3C">
        <w:rPr>
          <w:rFonts w:ascii="Arial" w:hAnsi="Arial" w:cs="Arial"/>
          <w:spacing w:val="1"/>
          <w:sz w:val="20"/>
          <w:szCs w:val="20"/>
        </w:rPr>
        <w:t xml:space="preserve">This isolate demonstrates resistance to a whopping 15 </w:t>
      </w:r>
      <w:r w:rsidRPr="000A0D3C">
        <w:rPr>
          <w:rFonts w:ascii="Arial" w:eastAsia="Times New Roman" w:hAnsi="Arial" w:cs="Arial"/>
          <w:kern w:val="0"/>
          <w:sz w:val="20"/>
          <w:szCs w:val="20"/>
          <w14:ligatures w14:val="none"/>
        </w:rPr>
        <w:t>has a multidrug-resistant (MDR) and potentially extensively drug-resistant (XDR) profile</w:t>
      </w:r>
      <w:r w:rsidRPr="000A0D3C">
        <w:rPr>
          <w:rFonts w:ascii="Arial" w:hAnsi="Arial" w:cs="Arial"/>
          <w:spacing w:val="1"/>
          <w:sz w:val="20"/>
          <w:szCs w:val="20"/>
        </w:rPr>
        <w:t xml:space="preserve"> antibiotics can be sees as a textbook example of an extensively drug-resistant (XDR) profile </w:t>
      </w:r>
      <w:r w:rsidRPr="000A0D3C">
        <w:rPr>
          <w:rFonts w:ascii="Arial" w:hAnsi="Arial" w:cs="Arial"/>
          <w:spacing w:val="1"/>
          <w:sz w:val="20"/>
          <w:szCs w:val="20"/>
        </w:rPr>
        <w:fldChar w:fldCharType="begin"/>
      </w:r>
      <w:r w:rsidRPr="000A0D3C">
        <w:rPr>
          <w:rFonts w:ascii="Arial" w:hAnsi="Arial" w:cs="Arial"/>
          <w:spacing w:val="1"/>
          <w:sz w:val="20"/>
          <w:szCs w:val="20"/>
        </w:rPr>
        <w:instrText xml:space="preserve"> ADDIN ZOTERO_ITEM CSL_CITATION {"citationID":"7vQvIySd","properties":{"formattedCitation":"(Magiorakos et al., 2012)","plainCitation":"(Magiorakos et al., 2012)","noteIndex":0},"citationItems":[{"id":10,"uris":["http://zotero.org/users/16296113/items/4QYLIC2R"],"itemData":{"id":10,"type":"article-journal","abstract":"Many different definitions for multidrug-resistant (MDR), extensively drug-resistant (XDR) and pandrug-resistant (PDR) bacteria are being used in the medical literature to characterize the different patterns of resistance found in healthcare-associated, antimicrobial-resistant bacteria. A group of international experts came together through a joint initiative by the European Centre for Disease Prevention and Control (ECDC) and the Centers for Disease Control and Prevention (CDC), to create a standardized international terminology with which to describe acquired resistance profiles in Staphylococcus aureus, Enterococcus spp., Enterobacteriaceae (other than Salmonella and Shigella), Pseudomonas aeruginosa and Acinetobacter spp., all bacteria often responsible for healthcare-associated infections and prone to multidrug resistance. Epidemiologically significant antimicrobial categories were constructed for each bacterium. Lists of antimicrobial categories proposed for antimicrobial susceptibility testing were created using documents and breakpoints from the Clinical Laboratory Standards Institute (CLSI), the European Committee on Antimicrobial Susceptibility Testing (EUCAST) and the United States Food and Drug Administration (FDA). MDR was defined as acquired non-susceptibility to at least one agent in three or more antimicrobial categories, XDR was defined as non-susceptibility to at least one agent in all but two or fewer antimicrobial categories (i.e. bacterial isolates remain susceptible to only one or two categories) and PDR was defined as non-susceptibility to all agents in all antimicrobial categories. To ensure correct application of these definitions, bacterial isolates should be tested against all or nearly all of the antimicrobial agents within the antimicrobial categories and selective reporting and suppression of results should be avoided.","container-title":"Clinical Microbiology and Infection: The Official Publication of the European Society of Clinical Microbiology and Infectious Diseases","DOI":"10.1111/j.1469-0691.2011.03570.x","ISSN":"1469-0691","issue":"3","journalAbbreviation":"Clin Microbiol Infect","language":"eng","note":"PMID: 21793988","page":"268-281","source":"PubMed","title":"Multidrug-resistant, extensively drug-resistant and pandrug-resistant bacteria: an international expert proposal for interim standard definitions for acquired resistance","title-short":"Multidrug-resistant, extensively drug-resistant and pandrug-resistant bacteria","volume":"18","author":[{"family":"Magiorakos","given":"A.-P."},{"family":"Srinivasan","given":"A."},{"family":"Carey","given":"R. B."},{"family":"Carmeli","given":"Y."},{"family":"Falagas","given":"M. E."},{"family":"Giske","given":"C. G."},{"family":"Harbarth","given":"S."},{"family":"Hindler","given":"J. F."},{"family":"Kahlmeter","given":"G."},{"family":"Olsson-Liljequist","given":"B."},{"family":"Paterson","given":"D. L."},{"family":"Rice","given":"L. B."},{"family":"Stelling","given":"J."},{"family":"Struelens","given":"M. J."},{"family":"Vatopoulos","given":"A."},{"family":"Weber","given":"J. T."},{"family":"Monnet","given":"D. L."}],"issued":{"date-parts":[["2012",3]]}}}],"schema":"https://github.com/citation-style-language/schema/raw/master/csl-citation.json"} </w:instrText>
      </w:r>
      <w:r w:rsidRPr="000A0D3C">
        <w:rPr>
          <w:rFonts w:ascii="Arial" w:hAnsi="Arial" w:cs="Arial"/>
          <w:spacing w:val="1"/>
          <w:sz w:val="20"/>
          <w:szCs w:val="20"/>
        </w:rPr>
        <w:fldChar w:fldCharType="separate"/>
      </w:r>
      <w:r w:rsidRPr="000A0D3C">
        <w:rPr>
          <w:rFonts w:ascii="Arial" w:hAnsi="Arial" w:cs="Arial"/>
          <w:sz w:val="20"/>
          <w:szCs w:val="20"/>
        </w:rPr>
        <w:t>(Magiorakos et al., 2012)</w:t>
      </w:r>
      <w:r w:rsidRPr="000A0D3C">
        <w:rPr>
          <w:rFonts w:ascii="Arial" w:hAnsi="Arial" w:cs="Arial"/>
          <w:spacing w:val="1"/>
          <w:sz w:val="20"/>
          <w:szCs w:val="20"/>
        </w:rPr>
        <w:fldChar w:fldCharType="end"/>
      </w:r>
      <w:r w:rsidRPr="000A0D3C">
        <w:rPr>
          <w:rFonts w:ascii="Arial" w:hAnsi="Arial" w:cs="Arial"/>
          <w:spacing w:val="1"/>
          <w:sz w:val="20"/>
          <w:szCs w:val="20"/>
        </w:rPr>
        <w:t xml:space="preserve">. Such isolates are of grave clinical and epidemiological concern, having little or no effective therapeutic options. Recent literature from Nigeria and neighboring regions increasingly report XDR </w:t>
      </w:r>
      <w:r w:rsidRPr="000A0D3C">
        <w:rPr>
          <w:rFonts w:ascii="Arial" w:hAnsi="Arial" w:cs="Arial"/>
          <w:i/>
          <w:iCs/>
          <w:spacing w:val="1"/>
          <w:sz w:val="20"/>
          <w:szCs w:val="20"/>
        </w:rPr>
        <w:t>Shigella</w:t>
      </w:r>
      <w:r w:rsidRPr="000A0D3C">
        <w:rPr>
          <w:rFonts w:ascii="Arial" w:hAnsi="Arial" w:cs="Arial"/>
          <w:spacing w:val="1"/>
          <w:sz w:val="20"/>
          <w:szCs w:val="20"/>
        </w:rPr>
        <w:t xml:space="preserve"> </w:t>
      </w:r>
      <w:r w:rsidRPr="000A0D3C">
        <w:rPr>
          <w:rFonts w:ascii="Arial" w:hAnsi="Arial" w:cs="Arial"/>
          <w:i/>
          <w:iCs/>
          <w:spacing w:val="1"/>
          <w:sz w:val="20"/>
          <w:szCs w:val="20"/>
        </w:rPr>
        <w:t>flexneri</w:t>
      </w:r>
      <w:r w:rsidRPr="000A0D3C">
        <w:rPr>
          <w:rFonts w:ascii="Arial" w:hAnsi="Arial" w:cs="Arial"/>
          <w:spacing w:val="1"/>
          <w:sz w:val="20"/>
          <w:szCs w:val="20"/>
        </w:rPr>
        <w:t xml:space="preserve"> associated with outbreaks and high rates of morbidity in children under five years </w:t>
      </w:r>
      <w:r w:rsidRPr="000A0D3C">
        <w:rPr>
          <w:rFonts w:ascii="Arial" w:hAnsi="Arial" w:cs="Arial"/>
          <w:spacing w:val="1"/>
          <w:sz w:val="20"/>
          <w:szCs w:val="20"/>
        </w:rPr>
        <w:fldChar w:fldCharType="begin"/>
      </w:r>
      <w:r w:rsidRPr="000A0D3C">
        <w:rPr>
          <w:rFonts w:ascii="Arial" w:hAnsi="Arial" w:cs="Arial"/>
          <w:spacing w:val="1"/>
          <w:sz w:val="20"/>
          <w:szCs w:val="20"/>
        </w:rPr>
        <w:instrText xml:space="preserve"> ADDIN ZOTERO_ITEM CSL_CITATION {"citationID":"z16dTTl6","properties":{"formattedCitation":"(Al-Shattrawi, 2025; Karmoker et al., 2023; Nyarkoh et al., 2024)","plainCitation":"(Al-Shattrawi, 2025; Karmoker et al., 2023; Nyarkoh et al., 2024)","noteIndex":0},"citationItems":[{"id":1093,"uris":["http://zotero.org/users/16296113/items/7LGZ8BSJ"],"itemData":{"id":1093,"type":"article-journal","abstract":"Background: Zoonotic bacterial infections caused by multidrug-resistant MDR) strains pose a growing global public health concern, particularly through the food chain from poultry to humans. The emergence of resistant Shigella species in poultry farms has heightened the risk of zoonotic transmission and complicates treatment options. Aims: This review aims to synthesize current knowledge on the prevalence, virulence factors, and antimicrobial resistance profiles of Shigella spp. isolated from poultry, with a focus on their potential for zoonotic transfer and public health impact. Methods: A systematic literature review was conducted by searching major scientific databases (e.g., PubMed, Scopus) using specific keywords related to Shigella, poultry, antimicrobial resistance, and zoonosis. Selected studies were evaluated for epidemiological data, molecular characterization, and resistance patterns, and data were analyzed qualitatively to identify common themes and gaps. Results: The review identified a notable prevalence of Shigella spp. in poultry farms, with many isolates harboring key virulence genes such as virA, sat, ial, set1A, and set1B. A significant proportion exhibited multidrug resistance, especially against antibiotics like ampicillin and tetracycline, raising concerns about zoonotic transmission and treatment challenges. Novelty: This review is among the first to compile and analyze molecular and resistance profiles of MDR Shigella spp. directly from poultry sources in the Middle East, highlighting their critical zoonotic potential and resistance trends in this region. Implications: The findings emphasize the urgent need for stricter antibiotic stewardship, improved farm biosecurity, and continuous surveillance to monitor and control the spread of resistant Shigella strains from poultry to humans. Such measures are essential to mitigate public health risks and curb the escalation of antimicrobial resistance.","issue":"1","language":"en","source":"Zotero","title":"Molecular Profiling of Multidrug-Resistant Zoonotic Shigella spp. in Chicken Farms: A Case Study from Diyala","volume":"2","author":[{"family":"Al-Shattrawi","given":"Huda Jihad G"}],"issued":{"date-parts":[["2025"]]}}},{"id":956,"uris":["http://zotero.org/users/16296113/items/9PINM63B"],"itemData":{"id":956,"type":"article-journal","abstract":"Birds, especially wild waterfowl and migratory birds have the potential to carry antibiotic</w:instrText>
      </w:r>
      <w:r w:rsidRPr="000A0D3C">
        <w:rPr>
          <w:rFonts w:ascii="Cambria Math" w:hAnsi="Cambria Math" w:cs="Cambria Math"/>
          <w:spacing w:val="1"/>
          <w:sz w:val="20"/>
          <w:szCs w:val="20"/>
        </w:rPr>
        <w:instrText>‐</w:instrText>
      </w:r>
      <w:r w:rsidRPr="000A0D3C">
        <w:rPr>
          <w:rFonts w:ascii="Arial" w:hAnsi="Arial" w:cs="Arial"/>
          <w:spacing w:val="1"/>
          <w:sz w:val="20"/>
          <w:szCs w:val="20"/>
        </w:rPr>
        <w:instrText>resistant bacteria, but their role in the dissemination of these resistant pathogens is still neglected in Bangladesh. To the best of our knowledge, this study was carried out for the first time in Bangladesh to isolate and determine the occurrence of multidrug</w:instrText>
      </w:r>
      <w:r w:rsidRPr="000A0D3C">
        <w:rPr>
          <w:rFonts w:ascii="Cambria Math" w:hAnsi="Cambria Math" w:cs="Cambria Math"/>
          <w:spacing w:val="1"/>
          <w:sz w:val="20"/>
          <w:szCs w:val="20"/>
        </w:rPr>
        <w:instrText>‐</w:instrText>
      </w:r>
      <w:r w:rsidRPr="000A0D3C">
        <w:rPr>
          <w:rFonts w:ascii="Arial" w:hAnsi="Arial" w:cs="Arial"/>
          <w:spacing w:val="1"/>
          <w:sz w:val="20"/>
          <w:szCs w:val="20"/>
        </w:rPr>
        <w:instrText>resistant (MDR)\n              Shigella\n              spp. from fecal materials of wild waterfowl and migratory birds. A total of 80 fecal materials from wild waterfowl (\n              n\n               = 50) and migratory birds (\n              n\n               = 30) were screened to detect MDR\n              Shigella\n              isolates.\n              Shigella\n              spp. were isolated and identified by culturing, staining, and biochemical tests followed by polymerase chain reaction (PCR). A disk diffusion assay was employed to investigate antibiotic phenotypes, while the resistance genes were detected by PCR. Among the 80 samples, 15 (18.75%) were found positive for\n              Shigella\n              spp. by PCR, among which the occurrence rate of\n              Shigella\n              spp. was higher in migratory birds (20%, 6/30) than in wild waterfowl (18%, 9/50). By the disk diffusion test, 86.67% (13/15) of\n              Shigella\n              spp. isolates were found to be MDR in nature, including 93.33% of isolates resistant to imipenem. Moreover, frequent and moderate resistance was also observed against tetracycline (86.67%), azithromycin (80%), ampicillin (66.67%), ciprofloxacin and cotrimoxazole (40%), meropenem (26.67%), and streptomycin (13.33%). The bivariate analysis revealed a positive correlation between the resistance profiles of ciprofloxacin and cotrimoxazole, imipenem and tetracycline, tetracycline and ampicillin, and imipenem and azithromycin. Furthermore, the isolates had a multiple antibiotic resistance index of up to 0.47. Antibiotic resistance genes\n              tetA\n              and\n              SHV\n              were found in 69.23% and 50% of relevant antibiotic</w:instrText>
      </w:r>
      <w:r w:rsidRPr="000A0D3C">
        <w:rPr>
          <w:rFonts w:ascii="Cambria Math" w:hAnsi="Cambria Math" w:cs="Cambria Math"/>
          <w:spacing w:val="1"/>
          <w:sz w:val="20"/>
          <w:szCs w:val="20"/>
        </w:rPr>
        <w:instrText>‐</w:instrText>
      </w:r>
      <w:r w:rsidRPr="000A0D3C">
        <w:rPr>
          <w:rFonts w:ascii="Arial" w:hAnsi="Arial" w:cs="Arial"/>
          <w:spacing w:val="1"/>
          <w:sz w:val="20"/>
          <w:szCs w:val="20"/>
        </w:rPr>
        <w:instrText xml:space="preserve">resistant\n              Shigella\n              spp. isolates, respectively. The present study suggests that wild waterfowl and migratory birds are reservoirs of MDR\n              Shigella\n              spp., which may have detrimental impacts on One Health components. We suggest keeping these birds under an AMR monitoring program to avoid the possibility of AMR contamination of the environment and its consequences in all health settings.","container-title":"Veterinary Medicine International","DOI":"10.1155/2023/5374216","ISSN":"2090-8113, 2042-0048","issue":"1","journalAbbreviation":"Veterinary Medicine International","language":"en","page":"5374216","source":"DOI.org (Crossref)","title":"Molecular Detection and Multidrug Resistance of &lt;i&gt;Shigella&lt;/i&gt; spp. Isolated from Wild Waterfowl and Migratory Birds in Bangladesh","volume":"2023","author":[{"family":"Karmoker","given":"Jarna"},{"family":"Saiful Islam","given":"Md."},{"family":"Liton Rana","given":"Md."},{"family":"Ashek Ullah","given":"Md."},{"family":"Neloy","given":"Fahim Haque"},{"family":"Oishy","given":"Nahian Muniath"},{"family":"Pramanik","given":"Pritom Kumar"},{"family":"Siddique","given":"Mahbubul Pratik"},{"family":"Saha","given":"Sukumar"},{"family":"Tanvir Rahman","given":"Md."}],"editor":[{"family":"Chediack","given":"Juan G."}],"issued":{"date-parts":[["2023",1]]}}},{"id":87,"uris":["http://zotero.org/users/16296113/items/Y3HYXYU8"],"itemData":{"id":87,"type":"article-journal","abstract":"Background  Shigellosis continues to pose a significant public health problem in Africa; however, there is a lack of comprehensive knowledge regarding its prevalence, serogroup distribution, and antimicrobial resistance profiles. Therefore, the objective of this systematic review and meta-analysis was to determine the overall prevalence of Shigella, the distribution of species, and the patterns of antimicrobial resistance across Africa.\nMethods  Following PRISMA guidelines, a systematic search strategy was conducted using the PubMed, Web of Science and Scopus databases from January 31, 2024 to February 10, 2024. The study quality was assessed using the Joanna Briggs Institute checklist, and data were analyzed using the R statistical language and the R package ‘meta’. The random effects model was employed to estimate the pooled prevalence, while heterogeneity was assessed using the ­I2 statistic and prediction interval.\nResults  A total of 116 studies from 29 African countries were included in this meta-analysis, involving the examination of 99,510 samples. The overall pooled estimate of Shigella prevalence was determined to be 5.9% (95% CI: 4.9 – 7.0%). Regional prevalence showed prevalences of Southern Africa (6.9 [95% CI: 3.0 – 12.2%]), Northern Africa (6.7% [95% CI: 4.1 – 9.8%]), Eastern Africa (6.2% [95% CI: 4.9 – 7.6%]), Central Africa (4.5% [95% CI: 2.6 – 6.8%]) and Western Africa (4.0% [95% CI: 2.5 – 5.9%]). Shigella prevalence was found to be higher in children (6.6%, 95% CI: 3.2 – 11.1%) than in adults (3.6%, 95% CI: 1.6 – 6.3%). The most prevalent species was S. flexneri (53.6%, 95% CI: 46.1%—61.0%), followed by S. sonnei (11.5%, 95% CI: 7.7%—15.7%), S. dysenteriae (10.1%, 95% CI: 6.2 – 14.5%) and S. boydii (7.7%, 95% CI: 4.7 – 11.1%). Among the currently recommended first-line antibiotics, ciprofloxacin and ceftriaxone showed resistance prevalences of 10.0% (95% CI: 4.5%—16.9%) and 8.5% (95% CI: 2.4—16.9%) respectively.\nConclusion  This review highlights the burden of shigellosis in Africa. S. flexneri remains the most prevalent species associated with shigellosis cases with S. sonnei being the second most dominant. The antimicrobial resistance patterns observed in the study suggest local antimicrobial patterns in choosing antibiotics for the treatment of Shigellosis. Recommendation  There is the need to explore alternative treatments for shigellosis with particular focus on vaccine development. There is also the need for more genomic epidemiology studies exploring the dissemination and risk of drug-resistant S. sonnei clones in Africa.","container-title":"BMC Infectious Diseases","DOI":"10.1186/s12879-024-09945-2","ISSN":"1471-2334","issue":"1","journalAbbreviation":"BMC Infect Dis","language":"en","page":"1217","source":"DOI.org (Crossref)","title":"Prevalence of Shigella species and antimicrobial resistance patterns in Africa: systematic review and meta-analysis","title-short":"Prevalence of Shigella species and antimicrobial resistance patterns in Africa","volume":"24","author":[{"family":"Nyarkoh","given":"Rabbi"},{"family":"Odoom","given":"Alex"},{"family":"Donkor","given":"Eric S."}],"issued":{"date-parts":[["2024",10,29]]}}}],"schema":"https://github.com/citation-style-language/schema/raw/master/csl-citation.json"} </w:instrText>
      </w:r>
      <w:r w:rsidRPr="000A0D3C">
        <w:rPr>
          <w:rFonts w:ascii="Arial" w:hAnsi="Arial" w:cs="Arial"/>
          <w:spacing w:val="1"/>
          <w:sz w:val="20"/>
          <w:szCs w:val="20"/>
        </w:rPr>
        <w:fldChar w:fldCharType="separate"/>
      </w:r>
      <w:r w:rsidRPr="000A0D3C">
        <w:rPr>
          <w:rFonts w:ascii="Arial" w:hAnsi="Arial" w:cs="Arial"/>
          <w:sz w:val="20"/>
          <w:szCs w:val="20"/>
        </w:rPr>
        <w:t>(Al-Shattrawi, 2025; Karmoker et al., 2023; Nyarkoh et al., 2024)</w:t>
      </w:r>
      <w:r w:rsidRPr="000A0D3C">
        <w:rPr>
          <w:rFonts w:ascii="Arial" w:hAnsi="Arial" w:cs="Arial"/>
          <w:spacing w:val="1"/>
          <w:sz w:val="20"/>
          <w:szCs w:val="20"/>
        </w:rPr>
        <w:fldChar w:fldCharType="end"/>
      </w:r>
      <w:r w:rsidRPr="000A0D3C">
        <w:rPr>
          <w:rFonts w:ascii="Arial" w:hAnsi="Arial" w:cs="Arial"/>
          <w:spacing w:val="1"/>
          <w:sz w:val="20"/>
          <w:szCs w:val="20"/>
        </w:rPr>
        <w:t xml:space="preserve">. </w:t>
      </w:r>
      <w:r w:rsidRPr="000A0D3C">
        <w:rPr>
          <w:rFonts w:ascii="Arial" w:eastAsia="Times New Roman" w:hAnsi="Arial" w:cs="Arial"/>
          <w:kern w:val="0"/>
          <w:sz w:val="20"/>
          <w:szCs w:val="20"/>
          <w14:ligatures w14:val="none"/>
        </w:rPr>
        <w:t xml:space="preserve">The World Health Organization (WHO) recommends </w:t>
      </w:r>
      <w:proofErr w:type="spellStart"/>
      <w:r w:rsidRPr="000A0D3C">
        <w:rPr>
          <w:rFonts w:ascii="Arial" w:eastAsia="Times New Roman" w:hAnsi="Arial" w:cs="Arial"/>
          <w:kern w:val="0"/>
          <w:sz w:val="20"/>
          <w:szCs w:val="20"/>
          <w14:ligatures w14:val="none"/>
        </w:rPr>
        <w:t>pivmecillinam</w:t>
      </w:r>
      <w:proofErr w:type="spellEnd"/>
      <w:r w:rsidRPr="000A0D3C">
        <w:rPr>
          <w:rFonts w:ascii="Arial" w:eastAsia="Times New Roman" w:hAnsi="Arial" w:cs="Arial"/>
          <w:kern w:val="0"/>
          <w:sz w:val="20"/>
          <w:szCs w:val="20"/>
          <w14:ligatures w14:val="none"/>
        </w:rPr>
        <w:t xml:space="preserve"> Azithromycin and </w:t>
      </w:r>
      <w:proofErr w:type="spellStart"/>
      <w:r w:rsidRPr="000A0D3C">
        <w:rPr>
          <w:rFonts w:ascii="Arial" w:eastAsia="Times New Roman" w:hAnsi="Arial" w:cs="Arial"/>
          <w:kern w:val="0"/>
          <w:sz w:val="20"/>
          <w:szCs w:val="20"/>
          <w14:ligatures w14:val="none"/>
        </w:rPr>
        <w:t>Cyprofloxacin</w:t>
      </w:r>
      <w:proofErr w:type="spellEnd"/>
      <w:r w:rsidRPr="000A0D3C">
        <w:rPr>
          <w:rFonts w:ascii="Arial" w:eastAsia="Times New Roman" w:hAnsi="Arial" w:cs="Arial"/>
          <w:kern w:val="0"/>
          <w:sz w:val="20"/>
          <w:szCs w:val="20"/>
          <w14:ligatures w14:val="none"/>
        </w:rPr>
        <w:t xml:space="preserve"> for the treatment of XDR </w:t>
      </w:r>
      <w:r w:rsidRPr="000A0D3C">
        <w:rPr>
          <w:rFonts w:ascii="Arial" w:eastAsia="Times New Roman" w:hAnsi="Arial" w:cs="Arial"/>
          <w:i/>
          <w:iCs/>
          <w:kern w:val="0"/>
          <w:sz w:val="20"/>
          <w:szCs w:val="20"/>
          <w14:ligatures w14:val="none"/>
        </w:rPr>
        <w:t>Shigella</w:t>
      </w:r>
      <w:r w:rsidRPr="000A0D3C">
        <w:rPr>
          <w:rFonts w:ascii="Arial" w:eastAsia="Times New Roman" w:hAnsi="Arial" w:cs="Arial"/>
          <w:kern w:val="0"/>
          <w:sz w:val="20"/>
          <w:szCs w:val="20"/>
          <w14:ligatures w14:val="none"/>
        </w:rPr>
        <w:t xml:space="preserve"> infections </w:t>
      </w:r>
      <w:r w:rsidRPr="000A0D3C">
        <w:rPr>
          <w:rFonts w:ascii="Arial" w:eastAsia="Times New Roman" w:hAnsi="Arial" w:cs="Arial"/>
          <w:kern w:val="0"/>
          <w:sz w:val="20"/>
          <w:szCs w:val="20"/>
          <w14:ligatures w14:val="none"/>
        </w:rPr>
        <w:fldChar w:fldCharType="begin"/>
      </w:r>
      <w:r w:rsidRPr="000A0D3C">
        <w:rPr>
          <w:rFonts w:ascii="Arial" w:eastAsia="Times New Roman" w:hAnsi="Arial" w:cs="Arial"/>
          <w:kern w:val="0"/>
          <w:sz w:val="20"/>
          <w:szCs w:val="20"/>
          <w14:ligatures w14:val="none"/>
        </w:rPr>
        <w:instrText xml:space="preserve"> ADDIN ZOTERO_ITEM CSL_CITATION {"citationID":"ZzKp3rBK","properties":{"formattedCitation":"(Mason et al., 2023; Vecilla et al., 2025)","plainCitation":"(Mason et al., 2023; Vecilla et al., 2025)","noteIndex":0},"citationItems":[{"id":175,"uris":["http://zotero.org/users/16296113/items/SHUPDBB6"],"itemData":{"id":175,"type":"article-journal","abstract":"Abstract\n            \n              Shigella sonnei\n              causes shigellosis, a severe gastrointestinal illness that is sexually transmissible among men who have sex with men (MSM). Multidrug resistance in\n              S. sonnei\n              is common including against World Health Organisation recommended treatment options, azithromycin, and ciprofloxacin. Recently, an MSM-associated outbreak of extended-spectrum β-lactamase producing, extensively drug resistant\n              S. sonnei\n              was reported in the United Kingdom. Here, we aimed to identify the genetic basis, evolutionary history, and international dissemination of the outbreak strain. Our genomic epidemiological analyses of 3,304 isolates from the United Kingdom, Australia, Belgium, France, and the United States of America revealed an internationally connected outbreak with a most recent common ancestor in 2018 carrying a low-fitness cost resistance plasmid, previously observed in travel associated sublineages of\n              S. flexneri\n              . Our results highlight the persistent threat of horizontally transmitted antimicrobial resistance and the value of continuing to work towards early and open international sharing of genomic surveillance data.","container-title":"Nature Communications","DOI":"10.1038/s41467-023-37672-w","ISSN":"2041-1723","issue":"1","journalAbbreviation":"Nat Commun","language":"en","page":"1983","source":"DOI.org (Crossref)","title":"The evolution and international spread of extensively drug resistant Shigella sonnei","volume":"14","author":[{"family":"Mason","given":"Lewis C. E."},{"family":"Greig","given":"David R."},{"family":"Cowley","given":"Lauren A."},{"family":"Partridge","given":"Sally R."},{"family":"Martinez","given":"Elena"},{"family":"Blackwell","given":"Grace A."},{"family":"Chong","given":"Charlotte E."},{"family":"De Silva","given":"P. Malaka"},{"family":"Bengtsson","given":"Rebecca J."},{"family":"Draper","given":"Jenny L."},{"family":"Ginn","given":"Andrew N."},{"family":"Sandaradura","given":"Indy"},{"family":"Sim","given":"Eby M."},{"family":"Iredell","given":"Jonathan R."},{"family":"Sintchenko","given":"Vitali"},{"family":"Ingle","given":"Danielle J."},{"family":"Howden","given":"Benjamin P."},{"family":"Lefèvre","given":"Sophie"},{"family":"Njamkepo","given":"Elisabeth"},{"family":"Weill","given":"François-Xavier"},{"family":"Ceyssens","given":"Pieter-Jan"},{"family":"Jenkins","given":"Claire"},{"family":"Baker","given":"Kate S."}],"issued":{"date-parts":[["2023"]]}}},{"id":1066,"uris":["http://zotero.org/users/16296113/items/CJ7F45HT"],"itemData":{"id":1066,"type":"article-journal","abstract":"Epidemiology of shigellosis has drastically changed in recent years due to globalization and sexual risk behaviors. Here, through whole-genome sequencing, we characterized two ESBL-producing Shigella sonnei strains (ShSoBUH1 and ShSoBUH2) carrying a blaCTX−M−15 among men who have sex with men (MSM), who had not recently traveled and presented sexual risk behaviors. Both strains harbored IncB/O/K/Z and IncFII plasmids, which carry aadA1, aadA5, sul1, sul2, dfrA1, dfrA17, mph(A), erm(B), tet(B), qacE and blaCTX−M−15 genes conferring resistance to 2nd and 3rd generation cephalosporins, cotrimoxazole, erythromycin, azithromycin and quinolones. IncFII plasmids containing blaCTX−M−15 from ShSoBUH1 and ShSoBUH2 presented 99,8–99,9% similarity with plasmids from another five CTX-M-15 S. sonnei strains detected in Belgium and Switzerland. A single-nucleotide polymorphism (SNP) analysis determined that the study strains differed by 361 SNPs, belonging to different clusters. To the best of our knowledge, this is the first report describing two extensively drug-resistant (XDR) CTX-M-15 S. sonnei strains in MSM.","container-title":"Infection","DOI":"10.1007/s15010-024-02341-7","ISSN":"0300-8126, 1439-0973","issue":"1","journalAbbreviation":"Infection","language":"en","page":"443-448","source":"DOI.org (Crossref)","title":"First report of Shigella sonnei carrying a blaCTX−M−15 sexually transmitted among men who have sex with men","volume":"53","author":[{"family":"Vecilla","given":"Domingo Fernández"},{"family":"Urrutikoetxea Gutiérrez","given":"Mikel Joseba"},{"family":"Nieto Toboso","given":"María Carmen"},{"family":"Inchaurza","given":"Kristina Zugazaga"},{"family":"Zárraga","given":"Estíbaliz Ugalde"},{"family":"Estévez","given":"Beatriz Ruiz"},{"family":"Tuesta Del Arco","given":"José Luis Díaz De"}],"issued":{"date-parts":[["2025",2]]}}}],"schema":"https://github.com/citation-style-language/schema/raw/master/csl-citation.json"} </w:instrText>
      </w:r>
      <w:r w:rsidRPr="000A0D3C">
        <w:rPr>
          <w:rFonts w:ascii="Arial" w:eastAsia="Times New Roman" w:hAnsi="Arial" w:cs="Arial"/>
          <w:kern w:val="0"/>
          <w:sz w:val="20"/>
          <w:szCs w:val="20"/>
          <w14:ligatures w14:val="none"/>
        </w:rPr>
        <w:fldChar w:fldCharType="separate"/>
      </w:r>
      <w:r w:rsidRPr="000A0D3C">
        <w:rPr>
          <w:rFonts w:ascii="Arial" w:hAnsi="Arial" w:cs="Arial"/>
          <w:sz w:val="20"/>
          <w:szCs w:val="20"/>
        </w:rPr>
        <w:t>(Mason et al., 2023; Vecilla et al., 2025)</w:t>
      </w:r>
      <w:r w:rsidRPr="000A0D3C">
        <w:rPr>
          <w:rFonts w:ascii="Arial" w:eastAsia="Times New Roman" w:hAnsi="Arial" w:cs="Arial"/>
          <w:kern w:val="0"/>
          <w:sz w:val="20"/>
          <w:szCs w:val="20"/>
          <w14:ligatures w14:val="none"/>
        </w:rPr>
        <w:fldChar w:fldCharType="end"/>
      </w:r>
      <w:r w:rsidRPr="000A0D3C">
        <w:rPr>
          <w:rFonts w:ascii="Arial" w:eastAsia="Times New Roman" w:hAnsi="Arial" w:cs="Arial"/>
          <w:kern w:val="0"/>
          <w:sz w:val="20"/>
          <w:szCs w:val="20"/>
          <w14:ligatures w14:val="none"/>
        </w:rPr>
        <w:t>.</w:t>
      </w:r>
    </w:p>
    <w:p w14:paraId="74167B4B" w14:textId="77777777" w:rsidR="000A0D3C" w:rsidRPr="000A0D3C" w:rsidRDefault="000A0D3C" w:rsidP="000A0D3C">
      <w:pPr>
        <w:spacing w:line="240" w:lineRule="auto"/>
        <w:jc w:val="both"/>
        <w:rPr>
          <w:rFonts w:ascii="Arial" w:hAnsi="Arial" w:cs="Arial"/>
          <w:b/>
          <w:bCs/>
          <w:sz w:val="20"/>
          <w:szCs w:val="20"/>
        </w:rPr>
      </w:pPr>
      <w:r w:rsidRPr="000A0D3C">
        <w:rPr>
          <w:rFonts w:ascii="Arial" w:eastAsia="Times New Roman" w:hAnsi="Arial" w:cs="Arial"/>
          <w:kern w:val="0"/>
          <w:sz w:val="20"/>
          <w:szCs w:val="20"/>
          <w14:ligatures w14:val="none"/>
        </w:rPr>
        <w:t>MDR in this study might be lower compared to other studies,</w:t>
      </w:r>
      <w:r w:rsidRPr="000A0D3C">
        <w:rPr>
          <w:rFonts w:ascii="Arial" w:hAnsi="Arial" w:cs="Arial"/>
          <w:spacing w:val="1"/>
          <w:sz w:val="20"/>
          <w:szCs w:val="20"/>
        </w:rPr>
        <w:t xml:space="preserve"> MAR indices in the 0.4–0.9 is above 0.2 threshold vital for epidemiological tracking </w:t>
      </w:r>
      <w:r w:rsidRPr="000A0D3C">
        <w:rPr>
          <w:rFonts w:ascii="Arial" w:hAnsi="Arial" w:cs="Arial"/>
          <w:spacing w:val="1"/>
          <w:sz w:val="20"/>
          <w:szCs w:val="20"/>
        </w:rPr>
        <w:fldChar w:fldCharType="begin"/>
      </w:r>
      <w:r w:rsidRPr="000A0D3C">
        <w:rPr>
          <w:rFonts w:ascii="Arial" w:hAnsi="Arial" w:cs="Arial"/>
          <w:spacing w:val="1"/>
          <w:sz w:val="20"/>
          <w:szCs w:val="20"/>
        </w:rPr>
        <w:instrText xml:space="preserve"> ADDIN ZOTERO_ITEM CSL_CITATION {"citationID":"oiUUbJrA","properties":{"formattedCitation":"(Isaiah et al., 2025)","plainCitation":"(Isaiah et al., 2025)","noteIndex":0},"citationItems":[{"id":1096,"uris":["http://zotero.org/users/16296113/items/ASRSJA4L"],"itemData":{"id":1096,"type":"article-journal","container-title":"Pan African Medical Journal","DOI":"10.11604/pamj.2025.51.11.38524","ISSN":"1937-8688","journalAbbreviation":"Pan Afr Med J","language":"en","source":"DOI.org (Crossref)","title":"Multiple antibiotic resistance indexing and molecular identification of &lt;i&gt;Escherichia coli&lt;/i&gt; isolated from clinical and nonclinical sources in Port Harcourt Metropolis, Nigeria","URL":"https://www.panafrican-med-journal.com/content/article/51/11/full","volume":"51","author":[{"family":"Isaiah","given":"Doubra Otis"},{"family":"Otokunefor","given":"Kome"},{"family":"Agbagwa","given":"Obakpororo Ejiro"}],"accessed":{"date-parts":[["2025",9,25]]},"issued":{"date-parts":[["2025"]]}}}],"schema":"https://github.com/citation-style-language/schema/raw/master/csl-citation.json"} </w:instrText>
      </w:r>
      <w:r w:rsidRPr="000A0D3C">
        <w:rPr>
          <w:rFonts w:ascii="Arial" w:hAnsi="Arial" w:cs="Arial"/>
          <w:spacing w:val="1"/>
          <w:sz w:val="20"/>
          <w:szCs w:val="20"/>
        </w:rPr>
        <w:fldChar w:fldCharType="separate"/>
      </w:r>
      <w:r w:rsidRPr="000A0D3C">
        <w:rPr>
          <w:rFonts w:ascii="Arial" w:hAnsi="Arial" w:cs="Arial"/>
          <w:sz w:val="20"/>
          <w:szCs w:val="20"/>
        </w:rPr>
        <w:t>(Isaiah et al., 2025)</w:t>
      </w:r>
      <w:r w:rsidRPr="000A0D3C">
        <w:rPr>
          <w:rFonts w:ascii="Arial" w:hAnsi="Arial" w:cs="Arial"/>
          <w:spacing w:val="1"/>
          <w:sz w:val="20"/>
          <w:szCs w:val="20"/>
        </w:rPr>
        <w:fldChar w:fldCharType="end"/>
      </w:r>
      <w:r w:rsidRPr="000A0D3C">
        <w:rPr>
          <w:rFonts w:ascii="Arial" w:hAnsi="Arial" w:cs="Arial"/>
          <w:spacing w:val="1"/>
          <w:sz w:val="20"/>
          <w:szCs w:val="20"/>
        </w:rPr>
        <w:t xml:space="preserve">. The high MAR isolates in the same environment amplifies risk </w:t>
      </w:r>
      <w:r w:rsidRPr="000A0D3C">
        <w:rPr>
          <w:rFonts w:ascii="Arial" w:hAnsi="Arial" w:cs="Arial"/>
          <w:spacing w:val="1"/>
          <w:sz w:val="20"/>
          <w:szCs w:val="20"/>
        </w:rPr>
        <w:fldChar w:fldCharType="begin"/>
      </w:r>
      <w:r w:rsidRPr="000A0D3C">
        <w:rPr>
          <w:rFonts w:ascii="Arial" w:hAnsi="Arial" w:cs="Arial"/>
          <w:spacing w:val="1"/>
          <w:sz w:val="20"/>
          <w:szCs w:val="20"/>
        </w:rPr>
        <w:instrText xml:space="preserve"> ADDIN ZOTERO_ITEM CSL_CITATION {"citationID":"J7Fbo540","properties":{"formattedCitation":"(Karmoker et al., 2023)","plainCitation":"(Karmoker et al., 2023)","noteIndex":0},"citationItems":[{"id":956,"uris":["http://zotero.org/users/16296113/items/9PINM63B"],"itemData":{"id":956,"type":"article-journal","abstract":"Birds, especially wild waterfowl and migratory birds have the potential to carry antibiotic</w:instrText>
      </w:r>
      <w:r w:rsidRPr="000A0D3C">
        <w:rPr>
          <w:rFonts w:ascii="Cambria Math" w:hAnsi="Cambria Math" w:cs="Cambria Math"/>
          <w:spacing w:val="1"/>
          <w:sz w:val="20"/>
          <w:szCs w:val="20"/>
        </w:rPr>
        <w:instrText>‐</w:instrText>
      </w:r>
      <w:r w:rsidRPr="000A0D3C">
        <w:rPr>
          <w:rFonts w:ascii="Arial" w:hAnsi="Arial" w:cs="Arial"/>
          <w:spacing w:val="1"/>
          <w:sz w:val="20"/>
          <w:szCs w:val="20"/>
        </w:rPr>
        <w:instrText>resistant bacteria, but their role in the dissemination of these resistant pathogens is still neglected in Bangladesh. To the best of our knowledge, this study was carried out for the first time in Bangladesh to isolate and determine the occurrence of multidrug</w:instrText>
      </w:r>
      <w:r w:rsidRPr="000A0D3C">
        <w:rPr>
          <w:rFonts w:ascii="Cambria Math" w:hAnsi="Cambria Math" w:cs="Cambria Math"/>
          <w:spacing w:val="1"/>
          <w:sz w:val="20"/>
          <w:szCs w:val="20"/>
        </w:rPr>
        <w:instrText>‐</w:instrText>
      </w:r>
      <w:r w:rsidRPr="000A0D3C">
        <w:rPr>
          <w:rFonts w:ascii="Arial" w:hAnsi="Arial" w:cs="Arial"/>
          <w:spacing w:val="1"/>
          <w:sz w:val="20"/>
          <w:szCs w:val="20"/>
        </w:rPr>
        <w:instrText>resistant (MDR)\n              Shigella\n              spp. from fecal materials of wild waterfowl and migratory birds. A total of 80 fecal materials from wild waterfowl (\n              n\n               = 50) and migratory birds (\n              n\n               = 30) were screened to detect MDR\n              Shigella\n              isolates.\n              Shigella\n              spp. were isolated and identified by culturing, staining, and biochemical tests followed by polymerase chain reaction (PCR). A disk diffusion assay was employed to investigate antibiotic phenotypes, while the resistance genes were detected by PCR. Among the 80 samples, 15 (18.75%) were found positive for\n              Shigella\n              spp. by PCR, among which the occurrence rate of\n              Shigella\n              spp. was higher in migratory birds (20%, 6/30) than in wild waterfowl (18%, 9/50). By the disk diffusion test, 86.67% (13/15) of\n              Shigella\n              spp. isolates were found to be MDR in nature, including 93.33% of isolates resistant to imipenem. Moreover, frequent and moderate resistance was also observed against tetracycline (86.67%), azithromycin (80%), ampicillin (66.67%), ciprofloxacin and cotrimoxazole (40%), meropenem (26.67%), and streptomycin (13.33%). The bivariate analysis revealed a positive correlation between the resistance profiles of ciprofloxacin and cotrimoxazole, imipenem and tetracycline, tetracycline and ampicillin, and imipenem and azithromycin. Furthermore, the isolates had a multiple antibiotic resistance index of up to 0.47. Antibiotic resistance genes\n              tetA\n              and\n              SHV\n              were found in 69.23% and 50% of relevant antibiotic</w:instrText>
      </w:r>
      <w:r w:rsidRPr="000A0D3C">
        <w:rPr>
          <w:rFonts w:ascii="Cambria Math" w:hAnsi="Cambria Math" w:cs="Cambria Math"/>
          <w:spacing w:val="1"/>
          <w:sz w:val="20"/>
          <w:szCs w:val="20"/>
        </w:rPr>
        <w:instrText>‐</w:instrText>
      </w:r>
      <w:r w:rsidRPr="000A0D3C">
        <w:rPr>
          <w:rFonts w:ascii="Arial" w:hAnsi="Arial" w:cs="Arial"/>
          <w:spacing w:val="1"/>
          <w:sz w:val="20"/>
          <w:szCs w:val="20"/>
        </w:rPr>
        <w:instrText xml:space="preserve">resistant\n              Shigella\n              spp. isolates, respectively. The present study suggests that wild waterfowl and migratory birds are reservoirs of MDR\n              Shigella\n              spp., which may have detrimental impacts on One Health components. We suggest keeping these birds under an AMR monitoring program to avoid the possibility of AMR contamination of the environment and its consequences in all health settings.","container-title":"Veterinary Medicine International","DOI":"10.1155/2023/5374216","ISSN":"2090-8113, 2042-0048","issue":"1","journalAbbreviation":"Veterinary Medicine International","language":"en","page":"5374216","source":"DOI.org (Crossref)","title":"Molecular Detection and Multidrug Resistance of &lt;i&gt;Shigella&lt;/i&gt; spp. Isolated from Wild Waterfowl and Migratory Birds in Bangladesh","volume":"2023","author":[{"family":"Karmoker","given":"Jarna"},{"family":"Saiful Islam","given":"Md."},{"family":"Liton Rana","given":"Md."},{"family":"Ashek Ullah","given":"Md."},{"family":"Neloy","given":"Fahim Haque"},{"family":"Oishy","given":"Nahian Muniath"},{"family":"Pramanik","given":"Pritom Kumar"},{"family":"Siddique","given":"Mahbubul Pratik"},{"family":"Saha","given":"Sukumar"},{"family":"Tanvir Rahman","given":"Md."}],"editor":[{"family":"Chediack","given":"Juan G."}],"issued":{"date-parts":[["2023",1]]}}}],"schema":"https://github.com/citation-style-language/schema/raw/master/csl-citation.json"} </w:instrText>
      </w:r>
      <w:r w:rsidRPr="000A0D3C">
        <w:rPr>
          <w:rFonts w:ascii="Arial" w:hAnsi="Arial" w:cs="Arial"/>
          <w:spacing w:val="1"/>
          <w:sz w:val="20"/>
          <w:szCs w:val="20"/>
        </w:rPr>
        <w:fldChar w:fldCharType="separate"/>
      </w:r>
      <w:r w:rsidRPr="000A0D3C">
        <w:rPr>
          <w:rFonts w:ascii="Arial" w:hAnsi="Arial" w:cs="Arial"/>
          <w:sz w:val="20"/>
          <w:szCs w:val="20"/>
        </w:rPr>
        <w:t>(Karmoker et al., 2023)</w:t>
      </w:r>
      <w:r w:rsidRPr="000A0D3C">
        <w:rPr>
          <w:rFonts w:ascii="Arial" w:hAnsi="Arial" w:cs="Arial"/>
          <w:spacing w:val="1"/>
          <w:sz w:val="20"/>
          <w:szCs w:val="20"/>
        </w:rPr>
        <w:fldChar w:fldCharType="end"/>
      </w:r>
      <w:r w:rsidRPr="000A0D3C">
        <w:rPr>
          <w:rFonts w:ascii="Arial" w:hAnsi="Arial" w:cs="Arial"/>
          <w:spacing w:val="1"/>
          <w:sz w:val="20"/>
          <w:szCs w:val="20"/>
        </w:rPr>
        <w:t xml:space="preserve">. High </w:t>
      </w:r>
      <w:r w:rsidRPr="000A0D3C">
        <w:rPr>
          <w:rFonts w:ascii="Arial" w:hAnsi="Arial" w:cs="Arial"/>
          <w:sz w:val="20"/>
          <w:szCs w:val="20"/>
        </w:rPr>
        <w:t xml:space="preserve">MARI between 0.6-1.0 have also been reported in Odeda, South-West Nigeria and in Kaduna, North-West, Nigeria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1gb0WeCN","properties":{"formattedCitation":"(Alhaji et al., 2022)","plainCitation":"(Alhaji et al., 2022)","noteIndex":0},"citationItems":[{"id":1098,"uris":["http://zotero.org/users/16296113/items/DPQEP9Z7"],"itemData":{"id":1098,"type":"article-journal","abstract":"Diarrhoea diseases remain the second leading cause of death among children under five years globally. Nearly one in every five child deaths are due to diarrhoea, further compounded by antimicrobial resistance. As a result, better understanding of childhood diarrhoea occurrence can perhaps help reduce associated morbidity and mortality rates. This study was conducted to determine the multiple antibiotic resistance indices of Shigella flexineri and Salmonella enterica from diarrhoeic children less than five years from selected hospitals in Kaduna. A total of 264 stool samples were collected from children attending selected hospitals in the Kaduna metropolis. Standard methods involving microbiological, biochemical and molecular analysis using PCR and 16S rRNA molecular characterizations were employed in identifying bacteria associated with diarrhoea in children (0-5) years. Out of the 264 stools examined, a total of 162 (61.4%) were from males, while 102 (38.6%) were from females. The highest incidence was observed in children of 1-24 months of age and the least in children of 4-5 years of age. A total of 97 stool samples (36.7%) were positive for Shigella and Salmonella species, out of which 97, 60(22.7%) were Shigella and 37(14%) Salmonella. The multiple antimicrobial resistance index of these isolates revealed that 100% of the isolates had a MAR index of 0.5 and above, and showed significant resistance against Augmentin, Amoxacillin, Ampicillin-Cloxacillin (Ampiclox) Erythromycin and Gentamycin. The least resistance was observed against imipenem (45%). The high Multiple Antibiotic Resistance index of the isolates indicates previous exposure to antibiotics and the development of resistance to commonly prescribed antibiotics.","container-title":"Nigerian Journal of Microbiology","issue":"(2)","journalAbbreviation":"NJM","page":"6300 - 6309","title":"Multiple Antibiotic Resistance Indices of Shigella flexneri and Salmonella enterica Associated with Diarrhoea in Children (0-5 Years) From Selected Hospitals in Kaduna Metropolis, Nigeria","volume":"36","author":[{"family":"Alhaji","given":"A.I."},{"family":"Mulade","given":"G. L."},{"family":"Ajibade","given":"G. A"},{"family":"Haroun","given":"A. A"},{"family":"Benjamin","given":"O.I"}],"issued":{"date-parts":[["2022"]]}}}],"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Alhaji et al., 2022)</w:t>
      </w:r>
      <w:r w:rsidRPr="000A0D3C">
        <w:rPr>
          <w:rFonts w:ascii="Arial" w:hAnsi="Arial" w:cs="Arial"/>
          <w:sz w:val="20"/>
          <w:szCs w:val="20"/>
        </w:rPr>
        <w:fldChar w:fldCharType="end"/>
      </w:r>
      <w:r w:rsidRPr="000A0D3C">
        <w:rPr>
          <w:rFonts w:ascii="Arial" w:hAnsi="Arial" w:cs="Arial"/>
          <w:sz w:val="20"/>
          <w:szCs w:val="20"/>
        </w:rPr>
        <w:t xml:space="preserve">. </w:t>
      </w:r>
      <w:r w:rsidRPr="000A0D3C">
        <w:rPr>
          <w:rFonts w:ascii="Arial" w:hAnsi="Arial" w:cs="Arial"/>
          <w:spacing w:val="1"/>
          <w:sz w:val="20"/>
          <w:szCs w:val="20"/>
        </w:rPr>
        <w:t xml:space="preserve">These organisms can serve as reservoirs for horizontal gene transfer, fostering further spread of resistance phenotypes emphasizing urgent strengthening of stewardship and infection control in regions with such MAR profiles, with calls to monitor resistance trends and limit empirical use of broad-spectrum antibiotics </w:t>
      </w:r>
      <w:r w:rsidRPr="000A0D3C">
        <w:rPr>
          <w:rFonts w:ascii="Arial" w:hAnsi="Arial" w:cs="Arial"/>
          <w:spacing w:val="1"/>
          <w:sz w:val="20"/>
          <w:szCs w:val="20"/>
        </w:rPr>
        <w:fldChar w:fldCharType="begin"/>
      </w:r>
      <w:r w:rsidRPr="000A0D3C">
        <w:rPr>
          <w:rFonts w:ascii="Arial" w:hAnsi="Arial" w:cs="Arial"/>
          <w:spacing w:val="1"/>
          <w:sz w:val="20"/>
          <w:szCs w:val="20"/>
        </w:rPr>
        <w:instrText xml:space="preserve"> ADDIN ZOTERO_ITEM CSL_CITATION {"citationID":"RQy1QB7W","properties":{"formattedCitation":"(Isaiah et al., 2025)","plainCitation":"(Isaiah et al., 2025)","noteIndex":0},"citationItems":[{"id":1096,"uris":["http://zotero.org/users/16296113/items/ASRSJA4L"],"itemData":{"id":1096,"type":"article-journal","container-title":"Pan African Medical Journal","DOI":"10.11604/pamj.2025.51.11.38524","ISSN":"1937-8688","journalAbbreviation":"Pan Afr Med J","language":"en","source":"DOI.org (Crossref)","title":"Multiple antibiotic resistance indexing and molecular identification of &lt;i&gt;Escherichia coli&lt;/i&gt; isolated from clinical and nonclinical sources in Port Harcourt Metropolis, Nigeria","URL":"https://www.panafrican-med-journal.com/content/article/51/11/full","volume":"51","author":[{"family":"Isaiah","given":"Doubra Otis"},{"family":"Otokunefor","given":"Kome"},{"family":"Agbagwa","given":"Obakpororo Ejiro"}],"accessed":{"date-parts":[["2025",9,25]]},"issued":{"date-parts":[["2025"]]}}}],"schema":"https://github.com/citation-style-language/schema/raw/master/csl-citation.json"} </w:instrText>
      </w:r>
      <w:r w:rsidRPr="000A0D3C">
        <w:rPr>
          <w:rFonts w:ascii="Arial" w:hAnsi="Arial" w:cs="Arial"/>
          <w:spacing w:val="1"/>
          <w:sz w:val="20"/>
          <w:szCs w:val="20"/>
        </w:rPr>
        <w:fldChar w:fldCharType="separate"/>
      </w:r>
      <w:r w:rsidRPr="000A0D3C">
        <w:rPr>
          <w:rFonts w:ascii="Arial" w:hAnsi="Arial" w:cs="Arial"/>
          <w:sz w:val="20"/>
          <w:szCs w:val="20"/>
        </w:rPr>
        <w:t>(Isaiah et al., 2025)</w:t>
      </w:r>
      <w:r w:rsidRPr="000A0D3C">
        <w:rPr>
          <w:rFonts w:ascii="Arial" w:hAnsi="Arial" w:cs="Arial"/>
          <w:spacing w:val="1"/>
          <w:sz w:val="20"/>
          <w:szCs w:val="20"/>
        </w:rPr>
        <w:fldChar w:fldCharType="end"/>
      </w:r>
      <w:r w:rsidRPr="000A0D3C">
        <w:rPr>
          <w:rFonts w:ascii="Arial" w:hAnsi="Arial" w:cs="Arial"/>
          <w:spacing w:val="1"/>
          <w:sz w:val="20"/>
          <w:szCs w:val="20"/>
        </w:rPr>
        <w:t xml:space="preserve"> in Nigeria</w:t>
      </w:r>
      <w:r w:rsidRPr="000A0D3C">
        <w:rPr>
          <w:rFonts w:ascii="Arial" w:hAnsi="Arial" w:cs="Arial"/>
          <w:sz w:val="20"/>
          <w:szCs w:val="20"/>
        </w:rPr>
        <w:t>. Other studies have reported</w:t>
      </w:r>
      <w:r w:rsidRPr="000A0D3C">
        <w:rPr>
          <w:rFonts w:ascii="Arial" w:hAnsi="Arial" w:cs="Arial"/>
          <w:spacing w:val="1"/>
          <w:sz w:val="20"/>
          <w:szCs w:val="20"/>
        </w:rPr>
        <w:t xml:space="preserve"> comparable MARI values in </w:t>
      </w:r>
      <w:r w:rsidRPr="000A0D3C">
        <w:rPr>
          <w:rFonts w:ascii="Arial" w:hAnsi="Arial" w:cs="Arial"/>
          <w:i/>
          <w:iCs/>
          <w:spacing w:val="1"/>
          <w:sz w:val="20"/>
          <w:szCs w:val="20"/>
        </w:rPr>
        <w:t>Shigella</w:t>
      </w:r>
      <w:r w:rsidRPr="000A0D3C">
        <w:rPr>
          <w:rFonts w:ascii="Arial" w:hAnsi="Arial" w:cs="Arial"/>
          <w:spacing w:val="1"/>
          <w:sz w:val="20"/>
          <w:szCs w:val="20"/>
        </w:rPr>
        <w:t xml:space="preserve"> isolates from pediatric and community settings </w:t>
      </w:r>
      <w:r w:rsidRPr="000A0D3C">
        <w:rPr>
          <w:rFonts w:ascii="Arial" w:hAnsi="Arial" w:cs="Arial"/>
          <w:spacing w:val="1"/>
          <w:sz w:val="20"/>
          <w:szCs w:val="20"/>
        </w:rPr>
        <w:fldChar w:fldCharType="begin"/>
      </w:r>
      <w:r w:rsidRPr="000A0D3C">
        <w:rPr>
          <w:rFonts w:ascii="Arial" w:hAnsi="Arial" w:cs="Arial"/>
          <w:spacing w:val="1"/>
          <w:sz w:val="20"/>
          <w:szCs w:val="20"/>
        </w:rPr>
        <w:instrText xml:space="preserve"> ADDIN ZOTERO_ITEM CSL_CITATION {"citationID":"DKa0SInK","properties":{"formattedCitation":"(Nyarkoh et al., 2024; Satija &amp; Anjankar, 2024)","plainCitation":"(Nyarkoh et al., 2024; Satija &amp; Anjankar, 2024)","noteIndex":0},"citationItems":[{"id":87,"uris":["http://zotero.org/users/16296113/items/Y3HYXYU8"],"itemData":{"id":87,"type":"article-journal","abstract":"Background  Shigellosis continues to pose a significant public health problem in Africa; however, there is a lack of comprehensive knowledge regarding its prevalence, serogroup distribution, and antimicrobial resistance profiles. Therefore, the objective of this systematic review and meta-analysis was to determine the overall prevalence of Shigella, the distribution of species, and the patterns of antimicrobial resistance across Africa.\nMethods  Following PRISMA guidelines, a systematic search strategy was conducted using the PubMed, Web of Science and Scopus databases from January 31, 2024 to February 10, 2024. The study quality was assessed using the Joanna Briggs Institute checklist, and data were analyzed using the R statistical language and the R package ‘meta’. The random effects model was employed to estimate the pooled prevalence, while heterogeneity was assessed using the ­I2 statistic and prediction interval.\nResults  A total of 116 studies from 29 African countries were included in this meta-analysis, involving the examination of 99,510 samples. The overall pooled estimate of Shigella prevalence was determined to be 5.9% (95% CI: 4.9 – 7.0%). Regional prevalence showed prevalences of Southern Africa (6.9 [95% CI: 3.0 – 12.2%]), Northern Africa (6.7% [95% CI: 4.1 – 9.8%]), Eastern Africa (6.2% [95% CI: 4.9 – 7.6%]), Central Africa (4.5% [95% CI: 2.6 – 6.8%]) and Western Africa (4.0% [95% CI: 2.5 – 5.9%]). Shigella prevalence was found to be higher in children (6.6%, 95% CI: 3.2 – 11.1%) than in adults (3.6%, 95% CI: 1.6 – 6.3%). The most prevalent species was S. flexneri (53.6%, 95% CI: 46.1%—61.0%), followed by S. sonnei (11.5%, 95% CI: 7.7%—15.7%), S. dysenteriae (10.1%, 95% CI: 6.2 – 14.5%) and S. boydii (7.7%, 95% CI: 4.7 – 11.1%). Among the currently recommended first-line antibiotics, ciprofloxacin and ceftriaxone showed resistance prevalences of 10.0% (95% CI: 4.5%—16.9%) and 8.5% (95% CI: 2.4—16.9%) respectively.\nConclusion  This review highlights the burden of shigellosis in Africa. S. flexneri remains the most prevalent species associated with shigellosis cases with S. sonnei being the second most dominant. The antimicrobial resistance patterns observed in the study suggest local antimicrobial patterns in choosing antibiotics for the treatment of Shigellosis. Recommendation  There is the need to explore alternative treatments for shigellosis with particular focus on vaccine development. There is also the need for more genomic epidemiology studies exploring the dissemination and risk of drug-resistant S. sonnei clones in Africa.","container-title":"BMC Infectious Diseases","DOI":"10.1186/s12879-024-09945-2","ISSN":"1471-2334","issue":"1","journalAbbreviation":"BMC Infect Dis","language":"en","page":"1217","source":"DOI.org (Crossref)","title":"Prevalence of Shigella species and antimicrobial resistance patterns in Africa: systematic review and meta-analysis","title-short":"Prevalence of Shigella species and antimicrobial resistance patterns in Africa","volume":"24","author":[{"family":"Nyarkoh","given":"Rabbi"},{"family":"Odoom","given":"Alex"},{"family":"Donkor","given":"Eric S."}],"issued":{"date-parts":[["2024",10,29]]}}},{"id":1054,"uris":["http://zotero.org/users/16296113/items/UPXUJLFF"],"itemData":{"id":1054,"type":"article-journal","abstract":"Due to their propensity for causing diarrheal illnesses and their rising susceptibility to antimicrobials, Shigella infections constitute a serious threat to global public health. This extensive study explores the frequency, antibiotic resistance, genetic evolution, and effects of Shigella infections on vulnerable groups. The research covers a wide range of geographical areas and sheds information on how the prevalence of Shigella species is evolving. Shigella strain antimicrobial resistance patterns are thoroughly examined.","container-title":"Cureus","DOI":"10.7759/cureus.53276","ISSN":"2168-8184","language":"en","source":"DOI.org (Crossref)","title":"Molecular Characterization of Multidrug-Resistant Shigella flexneri","URL":"https://www.cureus.com/articles/184872-molecular-characterization-of-multidrug-resistant-shigella-flexneri","author":[{"family":"Satija","given":"Kshitij"},{"family":"Anjankar","given":"Vaibhav P"}],"accessed":{"date-parts":[["2025",9,23]]},"issued":{"date-parts":[["2024",1,31]]}}}],"schema":"https://github.com/citation-style-language/schema/raw/master/csl-citation.json"} </w:instrText>
      </w:r>
      <w:r w:rsidRPr="000A0D3C">
        <w:rPr>
          <w:rFonts w:ascii="Arial" w:hAnsi="Arial" w:cs="Arial"/>
          <w:spacing w:val="1"/>
          <w:sz w:val="20"/>
          <w:szCs w:val="20"/>
        </w:rPr>
        <w:fldChar w:fldCharType="separate"/>
      </w:r>
      <w:r w:rsidRPr="000A0D3C">
        <w:rPr>
          <w:rFonts w:ascii="Arial" w:hAnsi="Arial" w:cs="Arial"/>
          <w:sz w:val="20"/>
          <w:szCs w:val="20"/>
        </w:rPr>
        <w:t>(Nyarkoh et al., 2024; Satija &amp; Anjankar, 2024)</w:t>
      </w:r>
      <w:r w:rsidRPr="000A0D3C">
        <w:rPr>
          <w:rFonts w:ascii="Arial" w:hAnsi="Arial" w:cs="Arial"/>
          <w:spacing w:val="1"/>
          <w:sz w:val="20"/>
          <w:szCs w:val="20"/>
        </w:rPr>
        <w:fldChar w:fldCharType="end"/>
      </w:r>
      <w:r w:rsidRPr="000A0D3C">
        <w:rPr>
          <w:rFonts w:ascii="Arial" w:hAnsi="Arial" w:cs="Arial"/>
          <w:b/>
          <w:bCs/>
          <w:sz w:val="20"/>
          <w:szCs w:val="20"/>
        </w:rPr>
        <w:t>.</w:t>
      </w:r>
    </w:p>
    <w:p w14:paraId="1D84DB98" w14:textId="77777777" w:rsidR="000A0D3C" w:rsidRPr="000A0D3C" w:rsidRDefault="000A0D3C" w:rsidP="000A0D3C">
      <w:pPr>
        <w:spacing w:line="240" w:lineRule="auto"/>
        <w:jc w:val="both"/>
        <w:rPr>
          <w:rFonts w:ascii="Arial" w:hAnsi="Arial" w:cs="Arial"/>
          <w:sz w:val="20"/>
          <w:szCs w:val="20"/>
        </w:rPr>
      </w:pPr>
      <w:r w:rsidRPr="000A0D3C">
        <w:rPr>
          <w:rFonts w:ascii="Arial" w:hAnsi="Arial" w:cs="Arial"/>
          <w:sz w:val="20"/>
          <w:szCs w:val="20"/>
        </w:rPr>
        <w:t xml:space="preserve">In many studies, 16S rRNA PCR products around 720 bp have been reported as genus or species-specific amplicons suitable for bacterial identification and community analysis. Seeing a clear band at this size in all samples indicates that the 16S rRNA target region was successfully amplified in all samples, the bacterial RNA was present and intact enough for PCR and the primers and PCR conditions effectively amplified the 16S rRNA gene fragment around 720 bp as reported in a study identifying </w:t>
      </w:r>
      <w:r w:rsidRPr="000A0D3C">
        <w:rPr>
          <w:rFonts w:ascii="Arial" w:hAnsi="Arial" w:cs="Arial"/>
          <w:i/>
          <w:iCs/>
          <w:sz w:val="20"/>
          <w:szCs w:val="20"/>
        </w:rPr>
        <w:t>Shigella</w:t>
      </w:r>
      <w:r w:rsidRPr="000A0D3C">
        <w:rPr>
          <w:rFonts w:ascii="Arial" w:hAnsi="Arial" w:cs="Arial"/>
          <w:sz w:val="20"/>
          <w:szCs w:val="20"/>
        </w:rPr>
        <w:t xml:space="preserve"> </w:t>
      </w:r>
      <w:proofErr w:type="spellStart"/>
      <w:r w:rsidRPr="000A0D3C">
        <w:rPr>
          <w:rFonts w:ascii="Arial" w:hAnsi="Arial" w:cs="Arial"/>
          <w:sz w:val="20"/>
          <w:szCs w:val="20"/>
        </w:rPr>
        <w:t>flexnery</w:t>
      </w:r>
      <w:proofErr w:type="spellEnd"/>
      <w:r w:rsidRPr="000A0D3C">
        <w:rPr>
          <w:rFonts w:ascii="Arial" w:hAnsi="Arial" w:cs="Arial"/>
          <w:sz w:val="20"/>
          <w:szCs w:val="20"/>
        </w:rPr>
        <w:t xml:space="preserve"> in Kaduna, Nigeria and other studies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5dqZDJB2","properties":{"formattedCitation":"(Ajuzie &amp; Atuanya, 2014; Kushkevych &amp; Barto, 2014; Salleh et al., 2022)","plainCitation":"(Ajuzie &amp; Atuanya, 2014; Kushkevych &amp; Barto, 2014; Salleh et al., 2022)","noteIndex":0},"citationItems":[{"id":160,"uris":["http://zotero.org/users/16296113/items/IG39E3D9"],"itemData":{"id":160,"type":"article-journal","abstract":"Identification of bacteria community responsible for decontaminating Eleme petrochemical industrial effluent using 16S PCR denaturing gradient gel electrophoresis (DGGE) was determined. Gene profiles were determined by extracting DNA from bacterial isolates and amplified by polymerase chain reaction (PCR) using 16S rDNA eubacterial primers with a GC clamp. PCR amplified DNA was separated by Denaturing Gradient Gel Electrophoresis (DGGE) analysis. Comparative evaluation of primers for PCR amplification of DNA revealed that V6V8F and V6V8R primers were most suitable for amplification DNA. Denaturing gradient gel ratio of 20% : 80% was most suitable for differentiation of bacterial profiles. Sequencing and phylogenetic analysis of DGGE products were successful displaying 88% -100% similarity and homology to Roseococcus sp. LW5(FM956480.1). Dendograms and similarity matrix revealed 81.5% -100% from sampling points.","container-title":"Nigerian Journal of Technology","issue":"4","language":"en","page":"459 – 469","source":"Zotero","title":"IDENTIFICATION OF THE BACTERIAL COMMUNITY RESPONSIBLE FOR DECONTAMINATING ELEME PETROCHEMICAL INDUSTRIAL EFFLUENT USING 16S rDNA PCR DENATURING GRADIENT GEL ELECTROPHORESIS","volume":"33","author":[{"family":"Ajuzie","given":"C U"},{"family":"Atuanya","given":"E I"}],"issued":{"date-parts":[["2014"]]}}},{"id":79,"uris":["http://zotero.org/users/16296113/items/84BZJHNC"],"itemData":{"id":79,"type":"article-journal","language":"en","source":"Zotero","title":"Sequence analysis of the 16s rRNA gene of sulfate-reducing bacteria isolated from human intestine","author":[{"family":"Kushkevych","given":"Ivan"},{"family":"Barto","given":"Milan"}],"issued":{"date-parts":[["2014"]]}}},{"id":1816,"uris":["http://zotero.org/users/16296113/items/EWPQSAVJ"],"itemData":{"id":1816,"type":"article-journal","abstract":"Shigellosis remains one of the leading causes of morbidity and mortality worldwide and is the second leading cause of diarrheal mortality among all age groups. However, the global emergence of antimicrobial-resistant Shigella strains, limiting the choice of effective drugs for shigellosis, has become the major challenge in the treatment of Shigella infections. The aim of this systematic review and meta-analysis was to provide an updated picture of the prevalence of antimicrobial-resistant Shigella species in Asia. A comprehensive and systematic search was performed on three electronic databases (PubMed, ScienceDirect and Scopus), in which 63 eligible studies published between 2010 and 2022 were identiﬁed. From our meta-analysis of proportions using a random-effects model, the overall prevalence of Shigella spp. in Asian patients was estimated to be 8.0% (95% CI: 5.5–10.5). The pooled prevalence rates of multidrug-resistant (MDR) and extended-spectrum beta-lactamase (ESBL)-producing Shigella strains were 68.7% (95% CI: 59.9–77.5) and 23.9% (95% CI: 12.9–34.8), respectively. Concerning recommended antimicrobial drugs for Shigella, the prevalence of resistance was highest for ciproﬂoxacin (29.8%) and azithromycin (29.2%), followed by ceftriaxone (23.8%), in spite of their importance as ﬁrst- and second-line treatments for shigellosis. In contrast, resistance to carbapenems, such as ertapenem (0.0%), imipenem (0.1%) and meropenem (0.0%), was almost non-existent among the 49 tested antibiotics. The signiﬁcantly high prevalence estimation suggests that the multidrug-resistant Shigella is a pressing threat to public health worthy of careful and justiﬁed interventions. Effective antibiotic treatment strategies, which may lead to better outcomes for the control and treatment of shigellosis in Asia, are essential.","container-title":"Antibiotics","DOI":"10.3390/antibiotics11111653","issue":"11","page":"1653-1653","title":"Prevalence of Multidrug-Resistant and Extended-Spectrum Beta-Lactamase-Producing Shigella Species in Asia: A Systematic Review and Meta-Analysis","volume":"11","author":[{"family":"Salleh","given":"Mohd Zulkifli"},{"family":"Nik Zuraina","given":"Nik Mohd Noor"},{"family":"Hajissa","given":"Khalid"},{"family":"Ilias","given":"Mohamad Ikram"},{"family":"Banga Singh","given":"Kirnpal Kaur"},{"family":"Deris","given":"Zakuan Zainy"}],"issued":{"date-parts":[["2022",8]]}}}],"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Ajuzie &amp; Atuanya, 2014; Kushkevych &amp; Barto, 2014; Salleh et al., 2022)</w:t>
      </w:r>
      <w:r w:rsidRPr="000A0D3C">
        <w:rPr>
          <w:rFonts w:ascii="Arial" w:hAnsi="Arial" w:cs="Arial"/>
          <w:sz w:val="20"/>
          <w:szCs w:val="20"/>
        </w:rPr>
        <w:fldChar w:fldCharType="end"/>
      </w:r>
      <w:r w:rsidRPr="000A0D3C">
        <w:rPr>
          <w:rFonts w:ascii="Arial" w:hAnsi="Arial" w:cs="Arial"/>
          <w:sz w:val="20"/>
          <w:szCs w:val="20"/>
        </w:rPr>
        <w:t>.</w:t>
      </w:r>
    </w:p>
    <w:p w14:paraId="0CE906B3" w14:textId="77777777" w:rsidR="000A0D3C" w:rsidRPr="000A0D3C" w:rsidRDefault="000A0D3C" w:rsidP="000A0D3C">
      <w:pPr>
        <w:spacing w:line="240" w:lineRule="auto"/>
        <w:jc w:val="both"/>
        <w:rPr>
          <w:rFonts w:ascii="Arial" w:hAnsi="Arial" w:cs="Arial"/>
          <w:sz w:val="20"/>
          <w:szCs w:val="20"/>
        </w:rPr>
      </w:pPr>
      <w:r w:rsidRPr="000A0D3C">
        <w:rPr>
          <w:rFonts w:ascii="Arial" w:hAnsi="Arial" w:cs="Arial"/>
          <w:sz w:val="20"/>
          <w:szCs w:val="20"/>
        </w:rPr>
        <w:t xml:space="preserve">Recent studies on detection of </w:t>
      </w:r>
      <w:r w:rsidRPr="000A0D3C">
        <w:rPr>
          <w:rFonts w:ascii="Arial" w:hAnsi="Arial" w:cs="Arial"/>
          <w:i/>
          <w:iCs/>
          <w:sz w:val="20"/>
          <w:szCs w:val="20"/>
        </w:rPr>
        <w:t>Shigella</w:t>
      </w:r>
      <w:r w:rsidRPr="000A0D3C">
        <w:rPr>
          <w:rFonts w:ascii="Arial" w:hAnsi="Arial" w:cs="Arial"/>
          <w:sz w:val="20"/>
          <w:szCs w:val="20"/>
        </w:rPr>
        <w:t xml:space="preserve"> species using PCR targeting 16S rRNA reveal that 16S rRNA primers commonly amplify a band roughly between 700 and 760 bp, serving as a conserved bacterial marker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5QZgK8Dw","properties":{"formattedCitation":"(Karakoc Parlayan et al., 2025)","plainCitation":"(Karakoc Parlayan et al., 2025)","noteIndex":0},"citationItems":[{"id":1753,"uris":["http://zotero.org/users/16296113/items/87NWGPNM"],"itemData":{"id":1753,"type":"article-journal","abstract":"Objective: The increasing proportion of the elderly population necessitates the development of strategies for managing infections encountered by this group. We aimed to examine the distribution of bacterial infections, their clinical presentations, treatments used, and in-hospital mortality rates among elderly patients. Materials and Methods: We examined a cohort aged 65-79 (Group 1) and aged 80 and above (Group 2) with bacterial infections. Demographic characteristics, underlying conditions, clinical/laboratory findings, and mortality rates of the cases were compared. Results: The study included 177 patients, of which 44.6% were female, and the mean age was 76.0 ± 8.8 years. Group 2 included 36.7% of the study population with a higher incidence of sepsis and urinary system infections (p=0.038 and p=0.037, respectively). On the other hand, skin and soft tissue infections (42%) emerged as the predominant cause of hospital admissions in Group 1 (p&lt;0.001). Fatigue and dysuria were more frequent in Group 2 (p=0.008 and p=0.044, respectively), and erythema was more common in Group 1 (p=0.012). Hypertension (58.2%) was the most frequently observed comorbidity. Neurological diseases/ dementia were more common in Group 2 than in Group 1 (p=0.036). Also, a delayed procalcitonin response to antibiotics was noted in Group 2 (p=0.006). Beta-lactam/beta-lactamase inhibitors were the most frequently used antibiotics, and cephalosporin antibiotics were preferred to a greater extent in Group 2 (p=0.02). Conclusion: The increased rates of urinary tract infections and sepsis in individuals over 80 underscores the need for vigilant clinical oversight. Effectively managing underlying conditions can reduce the incidence of some infections in vulnerable groups.","container-title":"Infectious Diseases and Clinical Microbiology","DOI":"10.36519/idcm.2025.458","issue":"1","page":"47-57","title":"An Analysis of Bacterial Infection Distribution in the Elderly, and Their Clinical and Laboratory Profiles: Aging and Bacterial Infection","volume":"7","author":[{"family":"Karakoc Parlayan","given":"Hanife Nur"},{"family":"Bulut","given":"Dilek"},{"family":"Haykir Solay","given":"Asli"},{"family":"Kuzi","given":"Semanur"},{"family":"Arikan","given":"Tugba"},{"family":"Sencan","given":"Irfan"}],"issued":{"date-parts":[["2025",9]]}}}],"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Karakoc Parlayan et al., 2025)</w:t>
      </w:r>
      <w:r w:rsidRPr="000A0D3C">
        <w:rPr>
          <w:rFonts w:ascii="Arial" w:hAnsi="Arial" w:cs="Arial"/>
          <w:sz w:val="20"/>
          <w:szCs w:val="20"/>
        </w:rPr>
        <w:fldChar w:fldCharType="end"/>
      </w:r>
      <w:r w:rsidRPr="000A0D3C">
        <w:rPr>
          <w:rFonts w:ascii="Arial" w:hAnsi="Arial" w:cs="Arial"/>
          <w:sz w:val="20"/>
          <w:szCs w:val="20"/>
        </w:rPr>
        <w:t xml:space="preserve">. A classical multiplex PCR approach uses primers targeting conserved regions of bacterial 16S rRNA, producing a ~755 bp band when </w:t>
      </w:r>
      <w:r w:rsidRPr="000A0D3C">
        <w:rPr>
          <w:rFonts w:ascii="Arial" w:hAnsi="Arial" w:cs="Arial"/>
          <w:i/>
          <w:iCs/>
          <w:sz w:val="20"/>
          <w:szCs w:val="20"/>
        </w:rPr>
        <w:t>Shigella</w:t>
      </w:r>
      <w:r w:rsidRPr="000A0D3C">
        <w:rPr>
          <w:rFonts w:ascii="Arial" w:hAnsi="Arial" w:cs="Arial"/>
          <w:sz w:val="20"/>
          <w:szCs w:val="20"/>
        </w:rPr>
        <w:t xml:space="preserve"> or related bacteria are present. This approach is sensitive and specific for </w:t>
      </w:r>
      <w:r w:rsidRPr="000A0D3C">
        <w:rPr>
          <w:rFonts w:ascii="Arial" w:hAnsi="Arial" w:cs="Arial"/>
          <w:i/>
          <w:iCs/>
          <w:sz w:val="20"/>
          <w:szCs w:val="20"/>
        </w:rPr>
        <w:t>Shigella</w:t>
      </w:r>
      <w:r w:rsidRPr="000A0D3C">
        <w:rPr>
          <w:rFonts w:ascii="Arial" w:hAnsi="Arial" w:cs="Arial"/>
          <w:sz w:val="20"/>
          <w:szCs w:val="20"/>
        </w:rPr>
        <w:t xml:space="preserve"> species among bacteria tested and is often combined with other target genes for confirmation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ckMoF4u0","properties":{"formattedCitation":"(Somda et al., 2025)","plainCitation":"(Somda et al., 2025)","noteIndex":0},"citationItems":[{"id":68,"uris":["http://zotero.org/users/16296113/items/NVZBUIEJ"],"itemData":{"id":68,"type":"article-journal","abstract":"Background  The treatment of Shigella infections has become a major challenge due to the emergence of multidrugresistant Shigella. There is however insufficient knowledge regarding the molecular epidemiology of Shigella strains producing beta-lactamases in Africa. This systematic review investigated the scientific literature on the molecular epidemiology of extended-spectrum beta-lactamase (ESBL) and carbapenemases producing Shigella in Africa. Methods  Papers published in English and French from African countries on the molecular epidemiology of ESBL and carbapenemase producing Shigella from January 1999 to July 5, 2024 were reviewed. An extensive literature search was conducted through electronic databases including PubMed, Scopus, Web of Sciences, African Journals Online (AJOL) and Google scholar using specific keywords. The meta-analysis and forest plots of Shigella species, ESBL and carbapenemases genes were done using the comprehensive Meta-Analysis software. All data were analyzed using a binary random-effects model by the DerSimonian-Laird method at a 95% confidence interval. Results  Out of the 583 research articles, only 18 (3.1%) articles representing eleven countries were included in the meta-analysis. The overall pooled prevalence of ESBL and Carbapenem Resistant (CR)-producing Shigella was estimated as 41.2% (95% CI: 22.8–62.4; I2 = 93.7%, p &lt; 0.05). The leading ESBL and CR-producing Shigella species reported in this review was Shigella flexneri, 34.5% (95% CI: 16.6–58.2; I2 = 94.9%, p &lt; 0.05). ESBL and CR-producing Shigella sonnei was the least reported with estimated prevalence of 6.7% (95% CI: 3.4–13.2; I2 = 80.7%, p &lt; 0.05). In this review, blaTEM, blaOXA−1, and blaCTX−M were the most prevalent genes in Africa with prevalence of 25.9% (95% CI: 13.9–43.2; I2 = 90.9%, p &lt; 0.05), 25.7% (95% CI: 14.9–43.0; I2 = 93.7%, p &lt; 0.05), and 10.8% (95% CI: 4.5–23.4; I2 = 85.6%, p &lt; 0.05) respectively. The prevalence of Carbapenemases genes on the other hand was low, reported as 0.8% (95% CI: 0.2–10.3; I2 = 51.4%; p &lt; 0.05) for blaNDM, 1.1% for blaKPC, and 0.5% for blaIMP.","container-title":"BMC Infectious Diseases","DOI":"10.1186/s12879-024-10266-7","ISSN":"1471-2334","issue":"1","journalAbbreviation":"BMC Infect Dis","language":"en","page":"81","source":"DOI.org (Crossref)","title":"Molecular epidemiology of extended-spectrum beta-lactamases and carbapenemases-producing Shigella in Africa: a systematic review and meta-analysis","title-short":"Molecular epidemiology of extended-spectrum beta-lactamases and carbapenemases-producing Shigella in Africa","volume":"25","author":[{"family":"Somda","given":"Namwin Siourimè"},{"family":"Nyarkoh","given":"Rabbi"},{"family":"Tankoano","given":"Abel"},{"family":"Bonkoungou","given":"Ouindgueta Juste Isidore"},{"family":"Tetteh-Quarcoo","given":"Patience B."},{"family":"Donkor","given":"Eric S."}],"issued":{"date-parts":[["2025",1,18]]}}}],"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Somda et al., 2025)</w:t>
      </w:r>
      <w:r w:rsidRPr="000A0D3C">
        <w:rPr>
          <w:rFonts w:ascii="Arial" w:hAnsi="Arial" w:cs="Arial"/>
          <w:sz w:val="20"/>
          <w:szCs w:val="20"/>
        </w:rPr>
        <w:fldChar w:fldCharType="end"/>
      </w:r>
      <w:r w:rsidRPr="000A0D3C">
        <w:rPr>
          <w:rFonts w:ascii="Arial" w:hAnsi="Arial" w:cs="Arial"/>
          <w:sz w:val="20"/>
          <w:szCs w:val="20"/>
        </w:rPr>
        <w:t>.</w:t>
      </w:r>
    </w:p>
    <w:p w14:paraId="62B2C882" w14:textId="77777777" w:rsidR="000A0D3C" w:rsidRPr="000A0D3C" w:rsidRDefault="000A0D3C" w:rsidP="000A0D3C">
      <w:pPr>
        <w:spacing w:line="240" w:lineRule="auto"/>
        <w:jc w:val="both"/>
        <w:rPr>
          <w:rFonts w:ascii="Arial" w:hAnsi="Arial" w:cs="Arial"/>
          <w:sz w:val="20"/>
          <w:szCs w:val="20"/>
        </w:rPr>
      </w:pPr>
      <w:r w:rsidRPr="000A0D3C">
        <w:rPr>
          <w:rFonts w:ascii="Arial" w:hAnsi="Arial" w:cs="Arial"/>
          <w:sz w:val="20"/>
          <w:szCs w:val="20"/>
        </w:rPr>
        <w:t xml:space="preserve">The best matching strains with significant alignment, respectively were </w:t>
      </w:r>
      <w:r w:rsidRPr="000A0D3C">
        <w:rPr>
          <w:rFonts w:ascii="Arial" w:hAnsi="Arial" w:cs="Arial"/>
          <w:i/>
          <w:iCs/>
          <w:sz w:val="20"/>
          <w:szCs w:val="20"/>
        </w:rPr>
        <w:t xml:space="preserve">Shigella </w:t>
      </w:r>
      <w:proofErr w:type="spellStart"/>
      <w:r w:rsidRPr="000A0D3C">
        <w:rPr>
          <w:rFonts w:ascii="Arial" w:hAnsi="Arial" w:cs="Arial"/>
          <w:i/>
          <w:iCs/>
          <w:sz w:val="20"/>
          <w:szCs w:val="20"/>
        </w:rPr>
        <w:t>Sonnei</w:t>
      </w:r>
      <w:proofErr w:type="spellEnd"/>
      <w:r w:rsidRPr="000A0D3C">
        <w:rPr>
          <w:rFonts w:ascii="Arial" w:hAnsi="Arial" w:cs="Arial"/>
          <w:sz w:val="20"/>
          <w:szCs w:val="20"/>
        </w:rPr>
        <w:t xml:space="preserve"> (33.3%) and </w:t>
      </w:r>
      <w:r w:rsidRPr="000A0D3C">
        <w:rPr>
          <w:rFonts w:ascii="Arial" w:hAnsi="Arial" w:cs="Arial"/>
          <w:i/>
          <w:iCs/>
          <w:sz w:val="20"/>
          <w:szCs w:val="20"/>
        </w:rPr>
        <w:t xml:space="preserve">Shigella </w:t>
      </w:r>
      <w:proofErr w:type="spellStart"/>
      <w:r w:rsidRPr="000A0D3C">
        <w:rPr>
          <w:rFonts w:ascii="Arial" w:hAnsi="Arial" w:cs="Arial"/>
          <w:i/>
          <w:iCs/>
          <w:sz w:val="20"/>
          <w:szCs w:val="20"/>
        </w:rPr>
        <w:t>dysenteriae</w:t>
      </w:r>
      <w:proofErr w:type="spellEnd"/>
      <w:r w:rsidRPr="000A0D3C">
        <w:rPr>
          <w:rFonts w:ascii="Arial" w:hAnsi="Arial" w:cs="Arial"/>
          <w:sz w:val="20"/>
          <w:szCs w:val="20"/>
        </w:rPr>
        <w:t xml:space="preserve"> (40%) </w:t>
      </w:r>
      <w:bookmarkStart w:id="6" w:name="_Hlk205432728"/>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3MBmo18I","properties":{"formattedCitation":"(Chen et al., 2014)","plainCitation":"(Chen et al., 2014)","noteIndex":0},"citationItems":[{"id":75,"uris":["http://zotero.org/users/16296113/items/P6524PJD"],"itemData":{"id":75,"type":"article-journal","abstract":"Conventional Sanger sequencing remains time-consuming and laborious. In this study, we developed a rapid improved sequencing protocol of 16S rRNA for pathogens identification by using a new combination of SYBR Green I real-time PCR and Sanger sequencing with FTAH cards. To compare the sequencing quality of this method with conventional Sanger sequencing, 12 strains, including three kinds of strains (1 reference strain and 3 clinical strains, which were previously identified by biochemical tests), which have 4 Pseudomonas aeruginosa, 4 Staphyloccocus aureus and 4 Escherichia coli, were targeted. Additionally, to validate the sequencing results and bacteria identification, expanded specimens with 90 clinical strains, also comprised of the three kinds of strains which included 30 samples respectively, were performed as just described. The results showed that although statistical differences (P,0.05) were found in sequencing quality between the two methods, their identification results were all correct and consistent. The workload, the time consumption and the cost per batch were respectively light versus heavy, 8 h versus 11 h and $420 versus $400. In the 90 clinical strains, all of the Pseudomonas aeruginosa and Staphyloccocus aureus strains were correctly identified, but only 26.7% of the Escherichia coli strains were recognized as Escherichia coli, while 33.3% as Shigella sonnei and 40% as Shigella dysenteriae. The protocol described here is a rapid, reliable, stable and convenient method for 16S rRNA sequencing, and can be used for Pseudomonas aeruginosa and Staphyloccocus aureus identification, yet it is not completely suitable for discriminating Escherichia coli and Shigella strains.","container-title":"PLoS ONE","DOI":"10.1371/journal.pone.0088886","ISSN":"1932-6203","issue":"2","journalAbbreviation":"PLoS ONE","language":"en","page":"e88886","source":"DOI.org (Crossref)","title":"Rapid Sanger Sequencing of the 16S rRNA Gene for Identification of Some Common Pathogens","volume":"9","author":[{"family":"Chen","given":"Linxiang"},{"family":"Cai","given":"Ying"},{"family":"Zhou","given":"Guangbiao"},{"family":"Shi","given":"Xiaojun"},{"family":"Su","given":"Jianhui"},{"family":"Chen","given":"Guanwu"},{"family":"Lin","given":"Kun"}],"editor":[{"family":"Schildgen","given":"Oliver"}],"issued":{"date-parts":[["2014",2,14]]}}}],"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Chen et al., 2014)</w:t>
      </w:r>
      <w:r w:rsidRPr="000A0D3C">
        <w:rPr>
          <w:rFonts w:ascii="Arial" w:hAnsi="Arial" w:cs="Arial"/>
          <w:sz w:val="20"/>
          <w:szCs w:val="20"/>
        </w:rPr>
        <w:fldChar w:fldCharType="end"/>
      </w:r>
      <w:r w:rsidRPr="000A0D3C">
        <w:rPr>
          <w:rFonts w:ascii="Arial" w:hAnsi="Arial" w:cs="Arial"/>
          <w:sz w:val="20"/>
          <w:szCs w:val="20"/>
        </w:rPr>
        <w:t xml:space="preserve">. This underscores that while Sanger sequencing and BLAST provide reliable identification at the genus level, species-level discrimination between </w:t>
      </w:r>
      <w:r w:rsidRPr="000A0D3C">
        <w:rPr>
          <w:rFonts w:ascii="Arial" w:hAnsi="Arial" w:cs="Arial"/>
          <w:i/>
          <w:iCs/>
          <w:sz w:val="20"/>
          <w:szCs w:val="20"/>
        </w:rPr>
        <w:t>Shigella</w:t>
      </w:r>
      <w:r w:rsidRPr="000A0D3C">
        <w:rPr>
          <w:rFonts w:ascii="Arial" w:hAnsi="Arial" w:cs="Arial"/>
          <w:sz w:val="20"/>
          <w:szCs w:val="20"/>
        </w:rPr>
        <w:t xml:space="preserve"> species and </w:t>
      </w:r>
      <w:r w:rsidRPr="000A0D3C">
        <w:rPr>
          <w:rFonts w:ascii="Arial" w:hAnsi="Arial" w:cs="Arial"/>
          <w:i/>
          <w:iCs/>
          <w:sz w:val="20"/>
          <w:szCs w:val="20"/>
        </w:rPr>
        <w:t>E. coli</w:t>
      </w:r>
      <w:r w:rsidRPr="000A0D3C">
        <w:rPr>
          <w:rFonts w:ascii="Arial" w:hAnsi="Arial" w:cs="Arial"/>
          <w:sz w:val="20"/>
          <w:szCs w:val="20"/>
        </w:rPr>
        <w:t xml:space="preserve"> is challenging.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32jFERf3","properties":{"formattedCitation":"(Peker et al., 2019)","plainCitation":"(Peker et al., 2019)","noteIndex":0},"citationItems":[{"id":76,"uris":["http://zotero.org/users/16296113/items/HL54HI4C"],"itemData":{"id":76,"type":"article-journal","abstract":"Rapid and reliable identiﬁcation of bacterial pathogens directly from patient samples is required for optimizing antimicrobial therapy. Although Sanger sequencing of the 16S ribosomal RNA (rRNA) gene is used as a molecular method, species identiﬁcation and discrimination is not always achievable for bacteria as their 16S rRNA genes have sometimes high sequence homology. Recently, next generation sequencing (NGS) of the 16S–23S rRNA encoding region has been proposed for reliable identiﬁcation of pathogens directly from patient samples. However, data analysis is laborious and timeconsuming and a database for the complete 16S–23S rRNA encoding region is not available. Therefore, a better, faster, and stronger approach is needed for NGS data analysis of the 16S–23S rRNA encoding region. We compared speed and diagnostic accuracy of different data analysis approaches: de novo assembly followed by Basic Local Alignment Search Tool (BLAST), operational taxonomic unit (OTU) clustering, or mapping using an in-house developed 16S–23S rRNA encoding region database for the identiﬁcation of bacterial species. De novo assembly followed by BLAST using the inhouse database was superior to the other methods, resulting in the shortest turnaround time (2 h and 5 min), approximately 2 h less than OTU clustering and 4.5 h less than mapping, and a sensitivity of 80%. Mapping was the slowest and most laborious data analysis approach with a sensitivity of 60%, whereas OTU clustering was the least laborious approach with 70% sensitivity. Although the in-house database requires more sequence entries to improve the sensitivity, the combination of de novo assembly and BLAST currently appears to be the optimal approach for data analysis.","container-title":"Frontiers in Microbiology","DOI":"10.3389/fmicb.2019.00620","ISSN":"1664-302X","journalAbbreviation":"Front. Microbiol.","language":"en","page":"620","source":"DOI.org (Crossref)","title":"A Comparison of Three Different Bioinformatics Analyses of the 16S–23S rRNA Encoding Region for Bacterial Identification","volume":"10","author":[{"family":"Peker","given":"Nilay"},{"family":"Garcia-Croes","given":"Sharron"},{"family":"Dijkhuizen","given":"Brigitte"},{"family":"Wiersma","given":"Henry H."},{"family":"Van Zanten","given":"Evert"},{"family":"Wisselink","given":"Guido"},{"family":"Friedrich","given":"Alex W."},{"family":"Kooistra-Smid","given":"Mirjam"},{"family":"Sinha","given":"Bhanu"},{"family":"Rossen","given":"John W. A."},{"family":"Couto","given":"Natacha"}],"issued":{"date-parts":[["2019",4,16]]}}}],"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Peker et al., 2019)</w:t>
      </w:r>
      <w:r w:rsidRPr="000A0D3C">
        <w:rPr>
          <w:rFonts w:ascii="Arial" w:hAnsi="Arial" w:cs="Arial"/>
          <w:sz w:val="20"/>
          <w:szCs w:val="20"/>
        </w:rPr>
        <w:fldChar w:fldCharType="end"/>
      </w:r>
      <w:r w:rsidRPr="000A0D3C">
        <w:rPr>
          <w:rFonts w:ascii="Arial" w:hAnsi="Arial" w:cs="Arial"/>
          <w:sz w:val="20"/>
          <w:szCs w:val="20"/>
        </w:rPr>
        <w:t xml:space="preserve"> compared Sanger sequencing of the 16S rRNA gene (using traditional PCR and sequencing protocols) which successfully identified various bacteria, with identification of </w:t>
      </w:r>
      <w:r w:rsidRPr="000A0D3C">
        <w:rPr>
          <w:rFonts w:ascii="Arial" w:hAnsi="Arial" w:cs="Arial"/>
          <w:i/>
          <w:iCs/>
          <w:sz w:val="20"/>
          <w:szCs w:val="20"/>
        </w:rPr>
        <w:t>Shigella</w:t>
      </w:r>
      <w:r w:rsidRPr="000A0D3C">
        <w:rPr>
          <w:rFonts w:ascii="Arial" w:hAnsi="Arial" w:cs="Arial"/>
          <w:sz w:val="20"/>
          <w:szCs w:val="20"/>
        </w:rPr>
        <w:t xml:space="preserve"> versus closely related species was sometimes limited by sequence similarity.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V7FInbEZ","properties":{"formattedCitation":"(Fong-Flores et al., 2022)","plainCitation":"(Fong-Flores et al., 2022)","noteIndex":0},"citationItems":[{"id":70,"uris":["http://zotero.org/users/16296113/items/G9D373H8"],"itemData":{"id":70,"type":"article-journal","abstract":"The diagnosis of bacterial or fungal infections requires the identification of the pathogen etiology in the shortest time possible. Although some biomarkers are used as indicators of bacterial infections, their specificity and sensitivity are highly variable, and there is no direct relationship between the level increase of these biomarkers for mycosis. It is common to obtain negative microbiological cultures in patients infected by non-culturable, intracellular bacteria or mycosis, even though there is a high clinical suspicion of infection. This study identifies the pathogen present in critically infected patients through 16S and 18S/eEF1 genes detection by polymerase chain reaction (PCR) coupled with Sanger sequencing. Thirty clinical samples were evaluated by PCR, of which 40% were positive for fungi, 23.33% for bacteria, 26.7% for fungi and bacteria, and 10% for no pathogen. The PCRs outcomes period for bacteria or fungi was one day compared to seven and up to 14 days (on average) of microbiological culture for bacteria and fungi. Then, we assessed the relationship with the most used biomarkers (procalcitonin, C-reactive protein, globular sedimentation velocity, and the neutrophil-lymphocyte index). This combination of molecular techniques has been shown as helpful in identifying intracellular bacteria and fungi that are difficult to culture by conventional methods. Screening with genomic markers 16S and 18S/eEF1 by PCR allowed us to optimize the time to obtain the result of the infection caused by bacteria or fungi. Also, identifying the specific etiological microorganism by Sanger sequencing was very helpful in avoiding the progression of the disease and setting targeted treatment with better clinical outcomes.","container-title":"Advances in Infectious Diseases","DOI":"10.4236/aid.2022.123029","ISSN":"2164-2648, 2164-2656","issue":"03","journalAbbreviation":"AID","language":"en","page":"363-382","source":"DOI.org (Crossref)","title":"Sanger Sequencing Implementation in Clinically Ill Patients for Bacterial and Fungal Pathogens Identification","volume":"12","author":[{"family":"Fong-Flores","given":"Víctor"},{"family":"Murillo-Gallo","given":"Andrea"},{"family":"Contreras-Ojeda","given":"Luis"},{"family":"Barraza","given":"Aarón"}],"issued":{"date-parts":[["2022"]]}}}],"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Fong-Flores et al., 2022)</w:t>
      </w:r>
      <w:r w:rsidRPr="000A0D3C">
        <w:rPr>
          <w:rFonts w:ascii="Arial" w:hAnsi="Arial" w:cs="Arial"/>
          <w:sz w:val="20"/>
          <w:szCs w:val="20"/>
        </w:rPr>
        <w:fldChar w:fldCharType="end"/>
      </w:r>
      <w:r w:rsidRPr="000A0D3C">
        <w:rPr>
          <w:rFonts w:ascii="Arial" w:hAnsi="Arial" w:cs="Arial"/>
          <w:sz w:val="20"/>
          <w:szCs w:val="20"/>
        </w:rPr>
        <w:t xml:space="preserve"> emphasized that Sanger sequencing is widely used for clinical identification, especially for organisms difficult to culture, and results are routinely interpreted using BLAST matches.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1hwU7XNs","properties":{"formattedCitation":"(Locher et al., 2022)","plainCitation":"(Locher et al., 2022)","noteIndex":0},"citationItems":[{"id":74,"uris":["http://zotero.org/users/16296113/items/KPK7TDM7"],"itemData":{"id":74,"type":"article-journal","abstract":"Sanger sequencing of the 16S rRNA gene is routinely used for the identiﬁcation of bacterial isolates. However, this method is still performed mostly in morespecialized reference laboratories, and traditional protocols can be labor intensive. In this study, 99 clinical bacterial isolates were used to validate a fast, simpliﬁed, and largely automated protocol for 16S sequencing. The workﬂow combines real-time PCR of the ﬁrst 500 bp of the bacterial 16S rRNA gene and amplicon sequencing on an automated, cartridge-based sequence analyzer. Sequence analysis, NCBI BLAST search, and result interpretation were performed using an automated R-based script. The automated workﬂow and R analysis described here produced results equal to those of manual sequence analysis. Of the 96 sequences with adequate quality, 90 were concordantly identiﬁed to the genus (n = 62) or species level (n = 28) compared with routine laboratory identiﬁcation of the organism. One organism identiﬁcation was discordant, and 5 resulted in an inconclusive identiﬁcation. For sequences that gave a valid result, the overall accuracy of identiﬁcation to at least the genus level was 98.9%. This simpliﬁed sequencing protocol provides a standardized approach to clinical 16S sequencing, analysis, and quality control that would be suited to frontline clinical microbiology laboratories with minimal experience.","container-title":"Microbiology Spectrum","DOI":"10.1128/spectrum.00408-22","ISSN":"2165-0497","issue":"2","journalAbbreviation":"Microbiol Spectr","language":"en","page":"e00408-22","source":"DOI.org (Crossref)","title":"Automated 16S Sequencing Using an R-Based Analysis Module for Bacterial Identification","volume":"10","author":[{"family":"Locher","given":"Kerstin"},{"family":"Belanger","given":"Corrie R."},{"family":"Eckbo","given":"Eric"},{"family":"Caza","given":"Melissa"},{"family":"Velapatino","given":"Billie"},{"family":"Charles","given":"Marthe K."}],"editor":[{"family":"Powell","given":"Eleanor A."}],"issued":{"date-parts":[["2022",4,27]]}}}],"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Locher et al., 2022)</w:t>
      </w:r>
      <w:r w:rsidRPr="000A0D3C">
        <w:rPr>
          <w:rFonts w:ascii="Arial" w:hAnsi="Arial" w:cs="Arial"/>
          <w:sz w:val="20"/>
          <w:szCs w:val="20"/>
        </w:rPr>
        <w:fldChar w:fldCharType="end"/>
      </w:r>
      <w:r w:rsidRPr="000A0D3C">
        <w:rPr>
          <w:rFonts w:ascii="Arial" w:hAnsi="Arial" w:cs="Arial"/>
          <w:sz w:val="20"/>
          <w:szCs w:val="20"/>
        </w:rPr>
        <w:t xml:space="preserve"> sees the BLAST method as standard for bacterial characterization when conventional culture fails to yield results only.</w:t>
      </w:r>
      <w:bookmarkEnd w:id="6"/>
    </w:p>
    <w:p w14:paraId="7FC30800" w14:textId="77777777" w:rsidR="000A0D3C" w:rsidRPr="000A0D3C" w:rsidRDefault="000A0D3C" w:rsidP="000A0D3C">
      <w:pPr>
        <w:spacing w:line="240" w:lineRule="auto"/>
        <w:jc w:val="both"/>
        <w:rPr>
          <w:rFonts w:ascii="Arial" w:hAnsi="Arial" w:cs="Arial"/>
          <w:sz w:val="20"/>
          <w:szCs w:val="20"/>
        </w:rPr>
      </w:pPr>
      <w:r w:rsidRPr="000A0D3C">
        <w:rPr>
          <w:rFonts w:ascii="Arial" w:hAnsi="Arial" w:cs="Arial"/>
          <w:sz w:val="20"/>
          <w:szCs w:val="20"/>
        </w:rPr>
        <w:t xml:space="preserve">The genetic relatedness established with bootstrap confidence value ≥ 70% for 3YS sequence with three strains of </w:t>
      </w:r>
      <w:r w:rsidRPr="000A0D3C">
        <w:rPr>
          <w:rFonts w:ascii="Arial" w:hAnsi="Arial" w:cs="Arial"/>
          <w:i/>
          <w:iCs/>
          <w:sz w:val="20"/>
          <w:szCs w:val="20"/>
        </w:rPr>
        <w:t>Shigella</w:t>
      </w:r>
      <w:r w:rsidRPr="000A0D3C">
        <w:rPr>
          <w:rFonts w:ascii="Arial" w:hAnsi="Arial" w:cs="Arial"/>
          <w:sz w:val="20"/>
          <w:szCs w:val="20"/>
        </w:rPr>
        <w:t xml:space="preserve"> </w:t>
      </w:r>
      <w:r w:rsidRPr="000A0D3C">
        <w:rPr>
          <w:rFonts w:ascii="Arial" w:hAnsi="Arial" w:cs="Arial"/>
          <w:i/>
          <w:iCs/>
          <w:sz w:val="20"/>
          <w:szCs w:val="20"/>
        </w:rPr>
        <w:t>flexneri</w:t>
      </w:r>
      <w:r w:rsidRPr="000A0D3C">
        <w:rPr>
          <w:rFonts w:ascii="Arial" w:hAnsi="Arial" w:cs="Arial"/>
          <w:sz w:val="20"/>
          <w:szCs w:val="20"/>
        </w:rPr>
        <w:t xml:space="preserve"> where they share same clade as one (MF429114) isolated from, </w:t>
      </w:r>
      <w:proofErr w:type="spellStart"/>
      <w:r w:rsidRPr="000A0D3C">
        <w:rPr>
          <w:rFonts w:ascii="Arial" w:hAnsi="Arial" w:cs="Arial"/>
          <w:sz w:val="20"/>
          <w:szCs w:val="20"/>
        </w:rPr>
        <w:t>Beijin</w:t>
      </w:r>
      <w:proofErr w:type="spellEnd"/>
      <w:r w:rsidRPr="000A0D3C">
        <w:rPr>
          <w:rFonts w:ascii="Arial" w:hAnsi="Arial" w:cs="Arial"/>
          <w:sz w:val="20"/>
          <w:szCs w:val="20"/>
        </w:rPr>
        <w:t xml:space="preserve">, China in </w:t>
      </w:r>
      <w:r w:rsidRPr="000A0D3C">
        <w:rPr>
          <w:rFonts w:ascii="Arial" w:hAnsi="Arial" w:cs="Arial"/>
          <w:sz w:val="20"/>
          <w:szCs w:val="20"/>
        </w:rPr>
        <w:lastRenderedPageBreak/>
        <w:t xml:space="preserve">2017. This sequence shows the phylogenetic framework for the </w:t>
      </w:r>
      <w:r w:rsidRPr="000A0D3C">
        <w:rPr>
          <w:rFonts w:ascii="Arial" w:hAnsi="Arial" w:cs="Arial"/>
          <w:i/>
          <w:iCs/>
          <w:sz w:val="20"/>
          <w:szCs w:val="20"/>
        </w:rPr>
        <w:t>Shigella</w:t>
      </w:r>
      <w:r w:rsidRPr="000A0D3C">
        <w:rPr>
          <w:rFonts w:ascii="Arial" w:hAnsi="Arial" w:cs="Arial"/>
          <w:sz w:val="20"/>
          <w:szCs w:val="20"/>
        </w:rPr>
        <w:t xml:space="preserve"> sequence, isolated from this study with isolates of Chinese origin which were reported and deposited in the NCBI GenBank from 2017 and 2018. </w:t>
      </w:r>
    </w:p>
    <w:p w14:paraId="7816F3F7" w14:textId="77777777" w:rsidR="000A0D3C" w:rsidRPr="000A0D3C" w:rsidRDefault="000A0D3C" w:rsidP="000A0D3C">
      <w:pPr>
        <w:pStyle w:val="NoSpacing"/>
        <w:jc w:val="both"/>
        <w:rPr>
          <w:rFonts w:ascii="Arial" w:hAnsi="Arial" w:cs="Arial"/>
          <w:sz w:val="20"/>
          <w:szCs w:val="20"/>
        </w:rPr>
      </w:pP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UecFnJkj","properties":{"formattedCitation":"(Chen et al., 2014)","plainCitation":"(Chen et al., 2014)","noteIndex":0},"citationItems":[{"id":75,"uris":["http://zotero.org/users/16296113/items/P6524PJD"],"itemData":{"id":75,"type":"article-journal","abstract":"Conventional Sanger sequencing remains time-consuming and laborious. In this study, we developed a rapid improved sequencing protocol of 16S rRNA for pathogens identification by using a new combination of SYBR Green I real-time PCR and Sanger sequencing with FTAH cards. To compare the sequencing quality of this method with conventional Sanger sequencing, 12 strains, including three kinds of strains (1 reference strain and 3 clinical strains, which were previously identified by biochemical tests), which have 4 Pseudomonas aeruginosa, 4 Staphyloccocus aureus and 4 Escherichia coli, were targeted. Additionally, to validate the sequencing results and bacteria identification, expanded specimens with 90 clinical strains, also comprised of the three kinds of strains which included 30 samples respectively, were performed as just described. The results showed that although statistical differences (P,0.05) were found in sequencing quality between the two methods, their identification results were all correct and consistent. The workload, the time consumption and the cost per batch were respectively light versus heavy, 8 h versus 11 h and $420 versus $400. In the 90 clinical strains, all of the Pseudomonas aeruginosa and Staphyloccocus aureus strains were correctly identified, but only 26.7% of the Escherichia coli strains were recognized as Escherichia coli, while 33.3% as Shigella sonnei and 40% as Shigella dysenteriae. The protocol described here is a rapid, reliable, stable and convenient method for 16S rRNA sequencing, and can be used for Pseudomonas aeruginosa and Staphyloccocus aureus identification, yet it is not completely suitable for discriminating Escherichia coli and Shigella strains.","container-title":"PLoS ONE","DOI":"10.1371/journal.pone.0088886","ISSN":"1932-6203","issue":"2","journalAbbreviation":"PLoS ONE","language":"en","page":"e88886","source":"DOI.org (Crossref)","title":"Rapid Sanger Sequencing of the 16S rRNA Gene for Identification of Some Common Pathogens","volume":"9","author":[{"family":"Chen","given":"Linxiang"},{"family":"Cai","given":"Ying"},{"family":"Zhou","given":"Guangbiao"},{"family":"Shi","given":"Xiaojun"},{"family":"Su","given":"Jianhui"},{"family":"Chen","given":"Guanwu"},{"family":"Lin","given":"Kun"}],"editor":[{"family":"Schildgen","given":"Oliver"}],"issued":{"date-parts":[["2014",2,14]]}}}],"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Chen et al., 2014)</w:t>
      </w:r>
      <w:r w:rsidRPr="000A0D3C">
        <w:rPr>
          <w:rFonts w:ascii="Arial" w:hAnsi="Arial" w:cs="Arial"/>
          <w:sz w:val="20"/>
          <w:szCs w:val="20"/>
        </w:rPr>
        <w:fldChar w:fldCharType="end"/>
      </w:r>
      <w:r w:rsidRPr="000A0D3C">
        <w:rPr>
          <w:rFonts w:ascii="Arial" w:hAnsi="Arial" w:cs="Arial"/>
          <w:sz w:val="20"/>
          <w:szCs w:val="20"/>
        </w:rPr>
        <w:t xml:space="preserve"> reported similar phylogeny for </w:t>
      </w:r>
      <w:r w:rsidRPr="000A0D3C">
        <w:rPr>
          <w:rFonts w:ascii="Arial" w:hAnsi="Arial" w:cs="Arial"/>
          <w:i/>
          <w:iCs/>
          <w:sz w:val="20"/>
          <w:szCs w:val="20"/>
        </w:rPr>
        <w:t>Shigella</w:t>
      </w:r>
      <w:r w:rsidRPr="000A0D3C">
        <w:rPr>
          <w:rFonts w:ascii="Arial" w:hAnsi="Arial" w:cs="Arial"/>
          <w:sz w:val="20"/>
          <w:szCs w:val="20"/>
        </w:rPr>
        <w:t xml:space="preserve"> species using 16S rRNA sequence but could not completely differentiate from </w:t>
      </w:r>
      <w:r w:rsidRPr="000A0D3C">
        <w:rPr>
          <w:rFonts w:ascii="Arial" w:hAnsi="Arial" w:cs="Arial"/>
          <w:i/>
          <w:iCs/>
          <w:sz w:val="20"/>
          <w:szCs w:val="20"/>
        </w:rPr>
        <w:t>E. coli</w:t>
      </w:r>
      <w:r w:rsidRPr="000A0D3C">
        <w:rPr>
          <w:rFonts w:ascii="Arial" w:hAnsi="Arial" w:cs="Arial"/>
          <w:sz w:val="20"/>
          <w:szCs w:val="20"/>
        </w:rPr>
        <w:t xml:space="preserve">. Most studies that succeeded in higher percentage identities and close and identical phylogeny for </w:t>
      </w:r>
      <w:r w:rsidRPr="000A0D3C">
        <w:rPr>
          <w:rFonts w:ascii="Arial" w:hAnsi="Arial" w:cs="Arial"/>
          <w:i/>
          <w:iCs/>
          <w:sz w:val="20"/>
          <w:szCs w:val="20"/>
        </w:rPr>
        <w:t>Shigella</w:t>
      </w:r>
      <w:r w:rsidRPr="000A0D3C">
        <w:rPr>
          <w:rFonts w:ascii="Arial" w:hAnsi="Arial" w:cs="Arial"/>
          <w:sz w:val="20"/>
          <w:szCs w:val="20"/>
        </w:rPr>
        <w:t xml:space="preserve"> have used Whole Genome Sequencing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m8L7SqmJ","properties":{"formattedCitation":"(Baker et al., 2018; El-baz et al., 2022)","plainCitation":"(Baker et al., 2018; El-baz et al., 2022)","noteIndex":0},"citationItems":[{"id":89,"uris":["http://zotero.org/users/16296113/items/KU2Y3YUH"],"itemData":{"id":89,"type":"article-journal","abstract":"Abstract\n            \n              Shigella are globally important diarrhoeal pathogens that are endemic in low-to-middle income nations and also occur in high income nations, typically in travellers or community-based risk-groups. Shigella phylogenetics reveals population structures that are more reliable than those built with traditional typing methods, and has identified sublineages associated with specific geographical regions or patient groups. Genomic analyses reveal temporal increases in\n              Shigella\n              antimicrobial resistance (AMR) gene content, which is frequently encoded on mobile genetic elements. Here, we whole genome sequenced representative subsamples of\n              S\n              .\n              flexneri\n              2a and\n              S\n              .\n              sonnei\n              (n = 366) from the United Kingdom from 2008 to 2014, and analysed these alongside publicly available data to make qualitative insights on the genomic epidemiology of shigellosis and its AMR within the broader global context. Combined phylogenetic, epidemiological and genomic anlayses revealed the presence of domestically-circulating sublineages in patient risk-groups and the importation of travel-related sublineages from both Africa and Asia, including ciprofloxacin-resistant sublineages of both species from Asia. Genomic analyses revealed common AMR determinants among travel-related and domestically-acquired isolates, and the evolution of mutations associated with reduced quinolone susceptibility in domestically-circulating sublineages. Collectively, this study provides unprecedented insights on the contribution and mobility of endemic and travel-imported sublineages and AMR determinants responsible for disease in a high-income nation.","container-title":"Scientific Reports","DOI":"10.1038/s41598-018-25764-3","ISSN":"2045-2322","issue":"1","journalAbbreviation":"Sci Rep","language":"en","page":"7389","source":"DOI.org (Crossref)","title":"Genomic epidemiology of Shigella in the United Kingdom shows transmission of pathogen sublineages and determinants of antimicrobial resistance","volume":"8","author":[{"family":"Baker","given":"Kate S."},{"family":"Dallman","given":"Timothy J."},{"family":"Field","given":"Nigel"},{"family":"Childs","given":"Tristan"},{"family":"Mitchell","given":"Holly"},{"family":"Day","given":"Martin"},{"family":"Weill","given":"François-Xavier"},{"family":"Lefèvre","given":"Sophie"},{"family":"Tourdjman","given":"Mathieu"},{"family":"Hughes","given":"Gwenda"},{"family":"Jenkins","given":"Claire"},{"family":"Thomson","given":"Nicholas"}],"issued":{"date-parts":[["2018",5,9]]}}},{"id":86,"uris":["http://zotero.org/users/16296113/items/LYLY366L"],"itemData":{"id":86,"type":"article-journal","abstract":"Escherichia coli is a multifaceted microbe since some are commensals, normally inhabiting the gut of both humans and animals while others are pathogenic responsible for a wide range of intestinal and extra-intestinal infections. It is one of the leading causes of septicemia, neonatal meningitis, urinary tract infections (UTIs), cystitis, pyelonephritis, and traveler’s diarrhea. The present study aims to survey the distribution and unravel the association of phylotypes, virulence determinants, and antimicrobial resistance of E. coli isolated from different clinical sources in Mansoura hospitals, Egypt. One hundred and fifty E. coli isolates were collected from different clinical sources. Antimicrobial resistance profile, virulence determinants, and virulence encoding genes were detected. Moreover, phylogenetic and molecular typing using ERIC-PCR analysis was performed. Our results have revealed that phylogroup B2 (26.67%) with the greatest content in virulence traits was the most prevalent phylogenetic group. Different virulence profiles and varying incidence of virulence determinants were detected among tested isolates. High rates of resistance to different categories of antimicrobial agents, dramatic increase of MDR (92.67%), and emergence of XDR (4%) were detected. ERIC-PCR analysis revealed great diversity among tested isolates. There was no clustering of isolates according to resistance, virulence patterns, or phylotypes. Our research has demonstrated significant phylogenetic diversity of E. coli isolated from different clinical sources in Mansoura hospitals, Dakahlia governorate, Egypt. E. coli isolates are equipped with various virulence factors which contribute to their pathogenesis in human. The elevated rates of antimicrobial resistance and emergence of MDR and XDR mirror the trend detected globally in recent years. Key points  • Clinical E. coli isolates exhibited substantial molecular and phylogenetic diversity. • Elevated rates of antimicrobial resistance and emergence of XDR in pathogenic E. coli. • B2 Phylogroup with the highest VS was the most prevalent among pathogenic E. coli.","container-title":"Applied Microbiology and Biotechnology","DOI":"10.1007/s00253-021-11740-x","ISSN":"0175-7598, 1432-0614","issue":"3","journalAbbreviation":"Appl Microbiol Biotechnol","language":"en","page":"1279-1298","source":"DOI.org (Crossref)","title":"Characterization of virulence determinants and phylogenetic background of multiple and extensively drug resistant Escherichia coli isolated from different clinical sources in Egypt","volume":"106","author":[{"family":"El-baz","given":"Rana"},{"family":"Said","given":"Heba Shehta"},{"family":"Abdelmegeed","given":"Eman Salama"},{"family":"Barwa","given":"Rasha"}],"issued":{"date-parts":[["2022",2]]}}}],"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Baker et al., 2018; El-baz et al., 2022)</w:t>
      </w:r>
      <w:r w:rsidRPr="000A0D3C">
        <w:rPr>
          <w:rFonts w:ascii="Arial" w:hAnsi="Arial" w:cs="Arial"/>
          <w:sz w:val="20"/>
          <w:szCs w:val="20"/>
        </w:rPr>
        <w:fldChar w:fldCharType="end"/>
      </w:r>
      <w:r w:rsidRPr="000A0D3C">
        <w:rPr>
          <w:rFonts w:ascii="Arial" w:hAnsi="Arial" w:cs="Arial"/>
          <w:sz w:val="20"/>
          <w:szCs w:val="20"/>
        </w:rPr>
        <w:t xml:space="preserve">.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uTktPVGd","properties":{"formattedCitation":"(Halimeh et al., 2021)","plainCitation":"(Halimeh et al., 2021)","noteIndex":0},"citationItems":[{"id":69,"uris":["http://zotero.org/users/16296113/items/ZGCYNBLR"],"itemData":{"id":69,"type":"article-journal","abstract":"The Shigella genus includes serious foodborne disease etiologic agents, with 4 species and 54 serotypes. Identification at species and serotype levels is a crucial task in microbiological laboratories. Nevertheless, the genetic similarity between Shigella spp. and Escherichia coli challenges the correct identification and serotyping of Shigella spp., with subsequent negative repercussions on surveillance, epidemiological investigations, and selection of appropriate treatments. For this purpose, multiple techniques have been developed historically ranging from phenotype-based methods and single or multilocus molecular techniques to whole-genome sequencing (WGS). To facilitate the selection of the most relevant method, we herein provide a global overview of historical and emerging identification and serotyping techniques with a particular focus on the WGS-based approaches. This review highlights the excellent discriminatory power of WGS to more accurately elucidate the epidemiology of Shigella spp., disclose novel promising genomic targets for surveillance methods, and validate previous well-established methods.","container-title":"Brazilian Journal of Microbiology","DOI":"10.1007/s42770-021-00573-5","ISSN":"1517-8382, 1678-4405","issue":"4","journalAbbreviation":"Braz J Microbiol","language":"en","page":"2043-2055","source":"DOI.org (Crossref)","title":"Historical, current, and emerging tools for identification and serotyping of Shigella","volume":"52","author":[{"family":"Halimeh","given":"Fatima Bachir"},{"family":"Rafei","given":"Rayane"},{"family":"Osman","given":"Marwan"},{"family":"Kassem","given":"Issmat I."},{"family":"Diene","given":"Seydina M."},{"family":"Dabboussi","given":"Fouad"},{"family":"Rolain","given":"Jean-Marc"},{"family":"Hamze","given":"Monzer"}],"issued":{"date-parts":[["2021",12]]}}}],"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Halimeh et al., 2021)</w:t>
      </w:r>
      <w:r w:rsidRPr="000A0D3C">
        <w:rPr>
          <w:rFonts w:ascii="Arial" w:hAnsi="Arial" w:cs="Arial"/>
          <w:sz w:val="20"/>
          <w:szCs w:val="20"/>
        </w:rPr>
        <w:fldChar w:fldCharType="end"/>
      </w:r>
      <w:r w:rsidRPr="000A0D3C">
        <w:rPr>
          <w:rFonts w:ascii="Arial" w:hAnsi="Arial" w:cs="Arial"/>
          <w:sz w:val="20"/>
          <w:szCs w:val="20"/>
        </w:rPr>
        <w:t xml:space="preserve"> recommended WGS for more accurate identification of </w:t>
      </w:r>
      <w:r w:rsidRPr="000A0D3C">
        <w:rPr>
          <w:rFonts w:ascii="Arial" w:hAnsi="Arial" w:cs="Arial"/>
          <w:i/>
          <w:iCs/>
          <w:sz w:val="20"/>
          <w:szCs w:val="20"/>
        </w:rPr>
        <w:t>Shigella</w:t>
      </w:r>
      <w:r w:rsidRPr="000A0D3C">
        <w:rPr>
          <w:rFonts w:ascii="Arial" w:hAnsi="Arial" w:cs="Arial"/>
          <w:sz w:val="20"/>
          <w:szCs w:val="20"/>
        </w:rPr>
        <w:t xml:space="preserve"> species.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aYZ8JKPz","properties":{"formattedCitation":"(Peker et al., 2019)","plainCitation":"(Peker et al., 2019)","noteIndex":0},"citationItems":[{"id":76,"uris":["http://zotero.org/users/16296113/items/HL54HI4C"],"itemData":{"id":76,"type":"article-journal","abstract":"Rapid and reliable identiﬁcation of bacterial pathogens directly from patient samples is required for optimizing antimicrobial therapy. Although Sanger sequencing of the 16S ribosomal RNA (rRNA) gene is used as a molecular method, species identiﬁcation and discrimination is not always achievable for bacteria as their 16S rRNA genes have sometimes high sequence homology. Recently, next generation sequencing (NGS) of the 16S–23S rRNA encoding region has been proposed for reliable identiﬁcation of pathogens directly from patient samples. However, data analysis is laborious and timeconsuming and a database for the complete 16S–23S rRNA encoding region is not available. Therefore, a better, faster, and stronger approach is needed for NGS data analysis of the 16S–23S rRNA encoding region. We compared speed and diagnostic accuracy of different data analysis approaches: de novo assembly followed by Basic Local Alignment Search Tool (BLAST), operational taxonomic unit (OTU) clustering, or mapping using an in-house developed 16S–23S rRNA encoding region database for the identiﬁcation of bacterial species. De novo assembly followed by BLAST using the inhouse database was superior to the other methods, resulting in the shortest turnaround time (2 h and 5 min), approximately 2 h less than OTU clustering and 4.5 h less than mapping, and a sensitivity of 80%. Mapping was the slowest and most laborious data analysis approach with a sensitivity of 60%, whereas OTU clustering was the least laborious approach with 70% sensitivity. Although the in-house database requires more sequence entries to improve the sensitivity, the combination of de novo assembly and BLAST currently appears to be the optimal approach for data analysis.","container-title":"Frontiers in Microbiology","DOI":"10.3389/fmicb.2019.00620","ISSN":"1664-302X","journalAbbreviation":"Front. Microbiol.","language":"en","page":"620","source":"DOI.org (Crossref)","title":"A Comparison of Three Different Bioinformatics Analyses of the 16S–23S rRNA Encoding Region for Bacterial Identification","volume":"10","author":[{"family":"Peker","given":"Nilay"},{"family":"Garcia-Croes","given":"Sharron"},{"family":"Dijkhuizen","given":"Brigitte"},{"family":"Wiersma","given":"Henry H."},{"family":"Van Zanten","given":"Evert"},{"family":"Wisselink","given":"Guido"},{"family":"Friedrich","given":"Alex W."},{"family":"Kooistra-Smid","given":"Mirjam"},{"family":"Sinha","given":"Bhanu"},{"family":"Rossen","given":"John W. A."},{"family":"Couto","given":"Natacha"}],"issued":{"date-parts":[["2019",4,16]]}}}],"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Peker et al., 2019)</w:t>
      </w:r>
      <w:r w:rsidRPr="000A0D3C">
        <w:rPr>
          <w:rFonts w:ascii="Arial" w:hAnsi="Arial" w:cs="Arial"/>
          <w:sz w:val="20"/>
          <w:szCs w:val="20"/>
        </w:rPr>
        <w:fldChar w:fldCharType="end"/>
      </w:r>
      <w:r w:rsidRPr="000A0D3C">
        <w:rPr>
          <w:rFonts w:ascii="Arial" w:hAnsi="Arial" w:cs="Arial"/>
          <w:sz w:val="20"/>
          <w:szCs w:val="20"/>
        </w:rPr>
        <w:t xml:space="preserve"> thought that an in house developed 16S-23S rRNA sequence would suffice but had challenges resolving some isolates and recommended that the combination of de novo assembly and BLAST could be the optimal approach for data analysis. PCR amplified DNA was separated by Denaturing Gradient Gel Electrophoresis (DGGE) analysis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bGnPmThV","properties":{"formattedCitation":"(Ajuzie &amp; Atuanya, 2014)","plainCitation":"(Ajuzie &amp; Atuanya, 2014)","noteIndex":0},"citationItems":[{"id":160,"uris":["http://zotero.org/users/16296113/items/IG39E3D9"],"itemData":{"id":160,"type":"article-journal","abstract":"Identification of bacteria community responsible for decontaminating Eleme petrochemical industrial effluent using 16S PCR denaturing gradient gel electrophoresis (DGGE) was determined. Gene profiles were determined by extracting DNA from bacterial isolates and amplified by polymerase chain reaction (PCR) using 16S rDNA eubacterial primers with a GC clamp. PCR amplified DNA was separated by Denaturing Gradient Gel Electrophoresis (DGGE) analysis. Comparative evaluation of primers for PCR amplification of DNA revealed that V6V8F and V6V8R primers were most suitable for amplification DNA. Denaturing gradient gel ratio of 20% : 80% was most suitable for differentiation of bacterial profiles. Sequencing and phylogenetic analysis of DGGE products were successful displaying 88% -100% similarity and homology to Roseococcus sp. LW5(FM956480.1). Dendograms and similarity matrix revealed 81.5% -100% from sampling points.","container-title":"Nigerian Journal of Technology","issue":"4","language":"en","page":"459 – 469","source":"Zotero","title":"IDENTIFICATION OF THE BACTERIAL COMMUNITY RESPONSIBLE FOR DECONTAMINATING ELEME PETROCHEMICAL INDUSTRIAL EFFLUENT USING 16S rDNA PCR DENATURING GRADIENT GEL ELECTROPHORESIS","volume":"33","author":[{"family":"Ajuzie","given":"C U"},{"family":"Atuanya","given":"E I"}],"issued":{"date-parts":[["2014"]]}}}],"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Ajuzie &amp; Atuanya, 2014)</w:t>
      </w:r>
      <w:r w:rsidRPr="000A0D3C">
        <w:rPr>
          <w:rFonts w:ascii="Arial" w:hAnsi="Arial" w:cs="Arial"/>
          <w:sz w:val="20"/>
          <w:szCs w:val="20"/>
        </w:rPr>
        <w:fldChar w:fldCharType="end"/>
      </w:r>
      <w:r w:rsidRPr="000A0D3C">
        <w:rPr>
          <w:rFonts w:ascii="Arial" w:hAnsi="Arial" w:cs="Arial"/>
          <w:sz w:val="20"/>
          <w:szCs w:val="20"/>
        </w:rPr>
        <w:t>.</w:t>
      </w:r>
    </w:p>
    <w:p w14:paraId="239A3043" w14:textId="77777777" w:rsidR="000A0D3C" w:rsidRPr="000A0D3C" w:rsidRDefault="000A0D3C" w:rsidP="000A0D3C">
      <w:pPr>
        <w:pStyle w:val="NoSpacing"/>
        <w:jc w:val="both"/>
        <w:rPr>
          <w:rFonts w:ascii="Arial" w:hAnsi="Arial" w:cs="Arial"/>
          <w:sz w:val="20"/>
          <w:szCs w:val="20"/>
        </w:rPr>
      </w:pP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rUuSk4or","properties":{"formattedCitation":"(Olaniyi et al., 2019)","plainCitation":"(Olaniyi et al., 2019)","noteIndex":0},"citationItems":[{"id":419,"uris":["http://zotero.org/users/16296113/items/AXRS85KK"],"itemData":{"id":419,"type":"article-journal","container-title":"Journal of Advances in Microbiology","issue":"(1)","language":"en","page":"1-8","source":"Zotero","title":"Characterization and Antimicrobial Resistance Profile of Pathogenic Bacteria Isolated from Freshly Sold Amaranthus viridis in Ile-Ife, Southwest Nigeria","volume":"18","author":[{"family":"Olaniyi","given":"F T"},{"family":"Akaniro","given":"I R"},{"family":"Oguh","given":"C E"},{"family":"Fashina","given":"C D"},{"family":"Ahmed","given":"I"},{"family":"Ezeh","given":"C C"}],"issued":{"date-parts":[["2019"]]}}}],"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Olaniyi et al., 2019)</w:t>
      </w:r>
      <w:r w:rsidRPr="000A0D3C">
        <w:rPr>
          <w:rFonts w:ascii="Arial" w:hAnsi="Arial" w:cs="Arial"/>
          <w:sz w:val="20"/>
          <w:szCs w:val="20"/>
        </w:rPr>
        <w:fldChar w:fldCharType="end"/>
      </w:r>
      <w:r w:rsidRPr="000A0D3C">
        <w:rPr>
          <w:rFonts w:ascii="Arial" w:hAnsi="Arial" w:cs="Arial"/>
          <w:sz w:val="20"/>
          <w:szCs w:val="20"/>
        </w:rPr>
        <w:t xml:space="preserve"> identified </w:t>
      </w:r>
      <w:r w:rsidRPr="000A0D3C">
        <w:rPr>
          <w:rFonts w:ascii="Arial" w:hAnsi="Arial" w:cs="Arial"/>
          <w:i/>
          <w:iCs/>
          <w:sz w:val="20"/>
          <w:szCs w:val="20"/>
        </w:rPr>
        <w:t xml:space="preserve">M. </w:t>
      </w:r>
      <w:proofErr w:type="spellStart"/>
      <w:r w:rsidRPr="000A0D3C">
        <w:rPr>
          <w:rFonts w:ascii="Arial" w:hAnsi="Arial" w:cs="Arial"/>
          <w:i/>
          <w:iCs/>
          <w:sz w:val="20"/>
          <w:szCs w:val="20"/>
        </w:rPr>
        <w:t>genitalium</w:t>
      </w:r>
      <w:proofErr w:type="spellEnd"/>
      <w:r w:rsidRPr="000A0D3C">
        <w:rPr>
          <w:rFonts w:ascii="Arial" w:hAnsi="Arial" w:cs="Arial"/>
          <w:sz w:val="20"/>
          <w:szCs w:val="20"/>
        </w:rPr>
        <w:t xml:space="preserve"> with good percentage similarity but it shared no phylogenetic relationship with other examined species from around the world.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4coBss2y","properties":{"formattedCitation":"(Iliyasu et al., 2020b)","plainCitation":"(Iliyasu et al., 2020b)","noteIndex":0},"citationItems":[{"id":122,"uris":["http://zotero.org/users/16296113/items/DQ8AFGQF"],"itemData":{"id":122,"type":"article-journal","abstract":"Accurate identification of bacterial pathogens from clinical specimens and Multidrug Resistant (MDR) characterization is a key to empirical therapy. Twelve (12) bacteria isolates from blood, urine and faecal samples were selected based on the ability to grow on Luria Bertani (LB) agar medium containing 100µg/ml ampicillin, identified by 16S rDNA PCR and sequencing. Identified isolates tagged; U01, U02, U03, U04, S08, U10 and U11 were from urine specimens, S05, S06, S07 and S12 from stool, while B09 was from blood. The isolates were screened for MDR pattern according to Kirby-Bauer disc diffusion method. Conventional biochemical tests revealed that all the isolates are Escherichia coli. The 16S gene sequencing results confirmed that, ten (10) isolates had high similar sequence alignment with identified E. coli strains, while two are Enterobacter cloacae and P. aeruginosa. The antimicrobial susceptibility pattern shows that, most of the isolates (83.3%) were MDR. All the 12 isolates (100%) are resistant to Ampicillin, Cephalothin, Erythromycin, Fusidic acid, Novobiocin and Oxacillin, but sensitive to Colistin sulphate and Imipenem. Eleven isolates (91.7%) are resistant to Chloramphenicol, Cotrimoxazole, Streptomycin, Sulphatriad and Tetracycline. Eight of the 12 isolates (66.7%) are resistant to Ciprofloxacin and Ceftriaxone. Seven (58.3%) are resistant to Cefotaxime, Cefuroxime and Gentamycin. Nine (75%) are sensitive and three isolates (25%) are resistant to Augmentin. The high resistance to these antibacterial agents in this study was due to the indiscriminate use of first-line common antibiotics like ampicillin in the study area, which is now substituted with Augmentin. Routine biochemical identification tests should always be confirmed with genotypic methods such as 16S gene sequencing, to avoid misdiagnosis, as variations do exist among some bacterial strains.","container-title":"Nigerian Journal of Biotechnology","DOI":"10.4314/njb.v36i2.16","ISSN":"0189-1731","issue":"2","journalAbbreviation":"Nig. J. Biotechnol","language":"en","page":"158-166","source":"DOI.org (Crossref)","title":"16S rDNA Sequencing analysis in identification of some multidrug resistant (MDR) bacterial isolates from clinical specimens","volume":"36","author":[{"family":"Iliyasu","given":"M.Y."},{"family":"Bamanga","given":"R.A."},{"family":"Umar","given":"A.F."},{"family":"Agbo","given":"E.B."},{"family":"Uba","given":"A."}],"issued":{"date-parts":[["2020",3,13]]}}}],"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Iliyasu et al., 2020b)</w:t>
      </w:r>
      <w:r w:rsidRPr="000A0D3C">
        <w:rPr>
          <w:rFonts w:ascii="Arial" w:hAnsi="Arial" w:cs="Arial"/>
          <w:sz w:val="20"/>
          <w:szCs w:val="20"/>
        </w:rPr>
        <w:fldChar w:fldCharType="end"/>
      </w:r>
      <w:r w:rsidRPr="000A0D3C">
        <w:rPr>
          <w:rFonts w:ascii="Arial" w:hAnsi="Arial" w:cs="Arial"/>
          <w:sz w:val="20"/>
          <w:szCs w:val="20"/>
        </w:rPr>
        <w:t xml:space="preserve"> reported similar cladogram in </w:t>
      </w:r>
      <w:r w:rsidRPr="000A0D3C">
        <w:rPr>
          <w:rFonts w:ascii="Arial" w:hAnsi="Arial" w:cs="Arial"/>
          <w:i/>
          <w:iCs/>
          <w:sz w:val="20"/>
          <w:szCs w:val="20"/>
        </w:rPr>
        <w:t>Cryptosporidium Parvum</w:t>
      </w:r>
      <w:r w:rsidRPr="000A0D3C">
        <w:rPr>
          <w:rFonts w:ascii="Arial" w:hAnsi="Arial" w:cs="Arial"/>
          <w:sz w:val="20"/>
          <w:szCs w:val="20"/>
        </w:rPr>
        <w:t xml:space="preserve"> Strains identified using SSU-rRNA.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AKr16pe8","properties":{"formattedCitation":"(Kushkevych &amp; Barto, 2014)","plainCitation":"(Kushkevych &amp; Barto, 2014)","noteIndex":0},"citationItems":[{"id":79,"uris":["http://zotero.org/users/16296113/items/84BZJHNC"],"itemData":{"id":79,"type":"article-journal","language":"en","source":"Zotero","title":"Sequence analysis of the 16s rRNA gene of sulfate-reducing bacteria isolated from human intestine","author":[{"family":"Kushkevych","given":"Ivan"},{"family":"Barto","given":"Milan"}],"issued":{"date-parts":[["2014"]]}}}],"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Kushkevych &amp; Barto, 2014)</w:t>
      </w:r>
      <w:r w:rsidRPr="000A0D3C">
        <w:rPr>
          <w:rFonts w:ascii="Arial" w:hAnsi="Arial" w:cs="Arial"/>
          <w:sz w:val="20"/>
          <w:szCs w:val="20"/>
        </w:rPr>
        <w:fldChar w:fldCharType="end"/>
      </w:r>
      <w:r w:rsidRPr="000A0D3C">
        <w:rPr>
          <w:rFonts w:ascii="Arial" w:hAnsi="Arial" w:cs="Arial"/>
          <w:sz w:val="20"/>
          <w:szCs w:val="20"/>
        </w:rPr>
        <w:t xml:space="preserve"> uses Sequence analysis of the 16s rRNA gene of sulfate-reducing bacteria isolated from human intestine with 99% homology with sequences</w:t>
      </w:r>
      <w:r w:rsidRPr="000A0D3C">
        <w:rPr>
          <w:rFonts w:ascii="Arial" w:hAnsi="Arial" w:cs="Arial"/>
          <w:i/>
          <w:iCs/>
          <w:sz w:val="20"/>
          <w:szCs w:val="20"/>
        </w:rPr>
        <w:t xml:space="preserve"> </w:t>
      </w:r>
      <w:proofErr w:type="spellStart"/>
      <w:r w:rsidRPr="000A0D3C">
        <w:rPr>
          <w:rFonts w:ascii="Arial" w:hAnsi="Arial" w:cs="Arial"/>
          <w:i/>
          <w:iCs/>
          <w:sz w:val="20"/>
          <w:szCs w:val="20"/>
        </w:rPr>
        <w:t>Desulfovibrio</w:t>
      </w:r>
      <w:proofErr w:type="spellEnd"/>
      <w:r w:rsidRPr="000A0D3C">
        <w:rPr>
          <w:rFonts w:ascii="Arial" w:hAnsi="Arial" w:cs="Arial"/>
          <w:i/>
          <w:iCs/>
          <w:sz w:val="20"/>
          <w:szCs w:val="20"/>
        </w:rPr>
        <w:t xml:space="preserve"> </w:t>
      </w:r>
      <w:proofErr w:type="spellStart"/>
      <w:r w:rsidRPr="000A0D3C">
        <w:rPr>
          <w:rFonts w:ascii="Arial" w:hAnsi="Arial" w:cs="Arial"/>
          <w:i/>
          <w:iCs/>
          <w:sz w:val="20"/>
          <w:szCs w:val="20"/>
        </w:rPr>
        <w:t>piger</w:t>
      </w:r>
      <w:proofErr w:type="spellEnd"/>
      <w:r w:rsidRPr="000A0D3C">
        <w:rPr>
          <w:rFonts w:ascii="Arial" w:hAnsi="Arial" w:cs="Arial"/>
          <w:sz w:val="20"/>
          <w:szCs w:val="20"/>
        </w:rPr>
        <w:t xml:space="preserve"> ATCC 29098 deposited in the GenBank.</w:t>
      </w:r>
    </w:p>
    <w:p w14:paraId="6D3A329C" w14:textId="77777777" w:rsidR="000A0D3C" w:rsidRPr="000A0D3C" w:rsidRDefault="000A0D3C" w:rsidP="000A0D3C">
      <w:pPr>
        <w:spacing w:line="240" w:lineRule="auto"/>
        <w:jc w:val="both"/>
        <w:rPr>
          <w:rFonts w:ascii="Arial" w:hAnsi="Arial" w:cs="Arial"/>
          <w:sz w:val="20"/>
          <w:szCs w:val="20"/>
        </w:rPr>
      </w:pPr>
      <w:r w:rsidRPr="000A0D3C">
        <w:rPr>
          <w:rFonts w:ascii="Arial" w:hAnsi="Arial" w:cs="Arial"/>
          <w:sz w:val="20"/>
          <w:szCs w:val="20"/>
        </w:rPr>
        <w:t xml:space="preserve">Although study offers meaningful insights, in interpreting the results the limitations have to be considered: the relatively small sample size and the reliance on 16S rRNA sequencing instead of whole-genome sequencing for phylogenetic analysis. These factors may restrict the ability to distinguish strains at a finer, strain-specific level </w:t>
      </w:r>
      <w:r w:rsidRPr="000A0D3C">
        <w:rPr>
          <w:rFonts w:ascii="Arial" w:hAnsi="Arial" w:cs="Arial"/>
          <w:sz w:val="20"/>
          <w:szCs w:val="20"/>
        </w:rPr>
        <w:fldChar w:fldCharType="begin"/>
      </w:r>
      <w:r w:rsidRPr="000A0D3C">
        <w:rPr>
          <w:rFonts w:ascii="Arial" w:hAnsi="Arial" w:cs="Arial"/>
          <w:sz w:val="20"/>
          <w:szCs w:val="20"/>
        </w:rPr>
        <w:instrText xml:space="preserve"> ADDIN ZOTERO_ITEM CSL_CITATION {"citationID":"l6K6URNj","properties":{"formattedCitation":"(Rijah &amp; Al-Galebi, 2025)","plainCitation":"(Rijah &amp; Al-Galebi, 2025)","noteIndex":0},"citationItems":[{"id":1048,"uris":["http://zotero.org/users/16296113/items/ZA5RFSP2"],"itemData":{"id":1048,"type":"article-journal","abstract":"Objective: Investigating the genetic diversity, virulence determinants, and resistance profiles of Shigella spp is essential to managing outbreaks and informing effective treatment measures, especially in the Iraqi setting, where such data is scarce.\nMethods: Stool samples from patients with acute diarrhoea were cultured on selective media. Colony phenotypic identification was based on non-lactose fermenting properties, H</w:instrText>
      </w:r>
      <w:r w:rsidRPr="000A0D3C">
        <w:rPr>
          <w:rFonts w:ascii="Cambria Math" w:hAnsi="Cambria Math" w:cs="Cambria Math"/>
          <w:sz w:val="20"/>
          <w:szCs w:val="20"/>
        </w:rPr>
        <w:instrText>₂</w:instrText>
      </w:r>
      <w:r w:rsidRPr="000A0D3C">
        <w:rPr>
          <w:rFonts w:ascii="Arial" w:hAnsi="Arial" w:cs="Arial"/>
          <w:sz w:val="20"/>
          <w:szCs w:val="20"/>
        </w:rPr>
        <w:instrText xml:space="preserve">S negative behaviour, and Gram-negative, nonmotile appearance. Molecular confirmation via PCR amplification of the 16S rRNA gene sequence assembly was performed using the assembly tool in CLC Genomic Workbench with default parameters, and partial sequences were aligned using ClustalW, and phylogenetic trees were constructed in MEGA11. Conventional PCR detected virulence (ipaH, invE, sigA) and resistance genes (blaTEM, aada1, qnrA).\nResults: All 88 isolates were positive for the 16S rRNA gene. Phylogenetic analysis revealed grouping into clusters of 3 species: S. sonnei, S. flexneri, and S. dysenteriae, each closely related to reference strains from Asia and the Middle East. The ipaH gene was universally present, whereas invE and sigA were detected in a subset of isolates. Common resistance genes included blaTEM, indicating extensive resistance to β-lactam antibiotics.\nConclusion: Local isolates of Shigella spp exhibited considerable genetic diversity and harboured virulence and antimicrobial resistance genes. These findings highlight the importance of routine molecular surveillance in tracking the spread of high-risk strains and supporting public health interventions and treatment protocols tailored to specific clusters. Iraqi dysentery guidelines need to be updated to restrict ineffective antibiotics, improve hospital hygiene, and develop vaccines targeting conserved virulence genes.","container-title":"Babcock University Medical Journal","DOI":"10.38029/babcockuniv.med.j..v8i1.822","ISSN":"2756-4657, 2465-6666","issue":"1","journalAbbreviation":"Babcock Univ. Med. J.","language":"en","license":"https://creativecommons.org/licenses/by-nc/4.0","page":"257-270","source":"DOI.org (Crossref)","title":"Molecular Characterisation of Virulence and Antibiotic Resistance Genes in Diarrhoeal Shigella Isolates from Diwaniyah, Iraq","volume":"8","author":[{"family":"Rijah","given":"Zahraa"},{"family":"Al-Galebi","given":"Ahlam"}],"issued":{"date-parts":[["2025",6,30]]}}}],"schema":"https://github.com/citation-style-language/schema/raw/master/csl-citation.json"} </w:instrText>
      </w:r>
      <w:r w:rsidRPr="000A0D3C">
        <w:rPr>
          <w:rFonts w:ascii="Arial" w:hAnsi="Arial" w:cs="Arial"/>
          <w:sz w:val="20"/>
          <w:szCs w:val="20"/>
        </w:rPr>
        <w:fldChar w:fldCharType="separate"/>
      </w:r>
      <w:r w:rsidRPr="000A0D3C">
        <w:rPr>
          <w:rFonts w:ascii="Arial" w:hAnsi="Arial" w:cs="Arial"/>
          <w:sz w:val="20"/>
          <w:szCs w:val="20"/>
        </w:rPr>
        <w:t>(Rijah &amp; Al-Galebi, 2025)</w:t>
      </w:r>
      <w:r w:rsidRPr="000A0D3C">
        <w:rPr>
          <w:rFonts w:ascii="Arial" w:hAnsi="Arial" w:cs="Arial"/>
          <w:sz w:val="20"/>
          <w:szCs w:val="20"/>
        </w:rPr>
        <w:fldChar w:fldCharType="end"/>
      </w:r>
      <w:r w:rsidRPr="000A0D3C">
        <w:rPr>
          <w:rFonts w:ascii="Arial" w:hAnsi="Arial" w:cs="Arial"/>
          <w:sz w:val="20"/>
          <w:szCs w:val="20"/>
        </w:rPr>
        <w:t>.</w:t>
      </w:r>
    </w:p>
    <w:p w14:paraId="6CB47452" w14:textId="120D2235" w:rsidR="000A0D3C" w:rsidRPr="000A0D3C" w:rsidRDefault="000A0D3C" w:rsidP="000A0D3C">
      <w:pPr>
        <w:spacing w:line="240" w:lineRule="auto"/>
        <w:jc w:val="both"/>
        <w:rPr>
          <w:rFonts w:ascii="Arial" w:hAnsi="Arial" w:cs="Arial"/>
          <w:sz w:val="22"/>
          <w:szCs w:val="22"/>
        </w:rPr>
      </w:pPr>
      <w:r w:rsidRPr="000A0D3C">
        <w:rPr>
          <w:rFonts w:ascii="Arial" w:hAnsi="Arial" w:cs="Arial"/>
          <w:b/>
          <w:bCs/>
          <w:sz w:val="22"/>
          <w:szCs w:val="22"/>
        </w:rPr>
        <w:t>5. CONCLUSION</w:t>
      </w:r>
    </w:p>
    <w:p w14:paraId="61DF4C1F" w14:textId="369D8BEB" w:rsidR="000A0D3C" w:rsidRPr="000A0D3C" w:rsidRDefault="000A0D3C" w:rsidP="000A0D3C">
      <w:pPr>
        <w:spacing w:line="240" w:lineRule="auto"/>
        <w:jc w:val="both"/>
        <w:rPr>
          <w:rFonts w:ascii="Arial" w:hAnsi="Arial" w:cs="Arial"/>
          <w:sz w:val="20"/>
          <w:szCs w:val="20"/>
        </w:rPr>
      </w:pPr>
      <w:r w:rsidRPr="000A0D3C">
        <w:rPr>
          <w:rFonts w:ascii="Arial" w:hAnsi="Arial" w:cs="Arial"/>
          <w:sz w:val="20"/>
          <w:szCs w:val="20"/>
        </w:rPr>
        <w:t xml:space="preserve">The phenotypic and Genotypic diversity of </w:t>
      </w:r>
      <w:r w:rsidRPr="000A0D3C">
        <w:rPr>
          <w:rFonts w:ascii="Arial" w:hAnsi="Arial" w:cs="Arial"/>
          <w:i/>
          <w:iCs/>
          <w:sz w:val="20"/>
          <w:szCs w:val="20"/>
        </w:rPr>
        <w:t>Shigella</w:t>
      </w:r>
      <w:r w:rsidRPr="000A0D3C">
        <w:rPr>
          <w:rFonts w:ascii="Arial" w:hAnsi="Arial" w:cs="Arial"/>
          <w:sz w:val="20"/>
          <w:szCs w:val="20"/>
        </w:rPr>
        <w:t xml:space="preserve"> strains in Bauchi and Yobe secondary hospitals were emphasized in this study. Although, the prevalence rates are not as high as reported from other regions but it maintains that children are at higher risk of infection. It therefore calls for update of empirical treatment guideline that </w:t>
      </w:r>
      <w:proofErr w:type="spellStart"/>
      <w:r w:rsidRPr="000A0D3C">
        <w:rPr>
          <w:rFonts w:ascii="Arial" w:hAnsi="Arial" w:cs="Arial"/>
          <w:sz w:val="20"/>
          <w:szCs w:val="20"/>
        </w:rPr>
        <w:t>favour</w:t>
      </w:r>
      <w:proofErr w:type="spellEnd"/>
      <w:r w:rsidRPr="000A0D3C">
        <w:rPr>
          <w:rFonts w:ascii="Arial" w:hAnsi="Arial" w:cs="Arial"/>
          <w:sz w:val="20"/>
          <w:szCs w:val="20"/>
        </w:rPr>
        <w:t xml:space="preserve"> Amikacin, Chloramphenicol and Azithromycin as the best performers in this study </w:t>
      </w:r>
      <w:r w:rsidR="00801E8D">
        <w:rPr>
          <w:rFonts w:ascii="Arial" w:hAnsi="Arial" w:cs="Arial"/>
          <w:sz w:val="20"/>
          <w:szCs w:val="20"/>
        </w:rPr>
        <w:t xml:space="preserve">and need for health care practitioners </w:t>
      </w:r>
      <w:proofErr w:type="gramStart"/>
      <w:r w:rsidR="00801E8D">
        <w:rPr>
          <w:rFonts w:ascii="Arial" w:hAnsi="Arial" w:cs="Arial"/>
          <w:sz w:val="20"/>
          <w:szCs w:val="20"/>
        </w:rPr>
        <w:t xml:space="preserve">to </w:t>
      </w:r>
      <w:r w:rsidRPr="000A0D3C">
        <w:rPr>
          <w:rFonts w:ascii="Arial" w:hAnsi="Arial" w:cs="Arial"/>
          <w:sz w:val="20"/>
          <w:szCs w:val="20"/>
        </w:rPr>
        <w:t xml:space="preserve"> prioritize</w:t>
      </w:r>
      <w:proofErr w:type="gramEnd"/>
      <w:r w:rsidRPr="000A0D3C">
        <w:rPr>
          <w:rFonts w:ascii="Arial" w:hAnsi="Arial" w:cs="Arial"/>
          <w:sz w:val="20"/>
          <w:szCs w:val="20"/>
        </w:rPr>
        <w:t xml:space="preserve"> immediate change of antibiotics </w:t>
      </w:r>
      <w:r w:rsidR="00801E8D">
        <w:rPr>
          <w:rFonts w:ascii="Arial" w:hAnsi="Arial" w:cs="Arial"/>
          <w:sz w:val="20"/>
          <w:szCs w:val="20"/>
        </w:rPr>
        <w:t>whenever</w:t>
      </w:r>
      <w:r w:rsidRPr="000A0D3C">
        <w:rPr>
          <w:rFonts w:ascii="Arial" w:hAnsi="Arial" w:cs="Arial"/>
          <w:sz w:val="20"/>
          <w:szCs w:val="20"/>
        </w:rPr>
        <w:t xml:space="preserve"> sensitivity </w:t>
      </w:r>
      <w:r w:rsidR="00801E8D">
        <w:rPr>
          <w:rFonts w:ascii="Arial" w:hAnsi="Arial" w:cs="Arial"/>
          <w:sz w:val="20"/>
          <w:szCs w:val="20"/>
        </w:rPr>
        <w:t>test results are available</w:t>
      </w:r>
      <w:r w:rsidRPr="000A0D3C">
        <w:rPr>
          <w:rFonts w:ascii="Arial" w:hAnsi="Arial" w:cs="Arial"/>
          <w:sz w:val="20"/>
          <w:szCs w:val="20"/>
        </w:rPr>
        <w:t xml:space="preserve">. The high MAR indices for the MDR </w:t>
      </w:r>
      <w:r w:rsidRPr="000A0D3C">
        <w:rPr>
          <w:rFonts w:ascii="Arial" w:hAnsi="Arial" w:cs="Arial"/>
          <w:i/>
          <w:iCs/>
          <w:sz w:val="20"/>
          <w:szCs w:val="20"/>
        </w:rPr>
        <w:t>Shigella</w:t>
      </w:r>
      <w:r w:rsidRPr="000A0D3C">
        <w:rPr>
          <w:rFonts w:ascii="Arial" w:hAnsi="Arial" w:cs="Arial"/>
          <w:sz w:val="20"/>
          <w:szCs w:val="20"/>
        </w:rPr>
        <w:t xml:space="preserve"> species and XDR </w:t>
      </w:r>
      <w:r w:rsidRPr="000A0D3C">
        <w:rPr>
          <w:rFonts w:ascii="Arial" w:hAnsi="Arial" w:cs="Arial"/>
          <w:i/>
          <w:iCs/>
          <w:sz w:val="20"/>
          <w:szCs w:val="20"/>
        </w:rPr>
        <w:t>Shigella</w:t>
      </w:r>
      <w:r w:rsidRPr="000A0D3C">
        <w:rPr>
          <w:rFonts w:ascii="Arial" w:hAnsi="Arial" w:cs="Arial"/>
          <w:sz w:val="20"/>
          <w:szCs w:val="20"/>
        </w:rPr>
        <w:t xml:space="preserve"> </w:t>
      </w:r>
      <w:r w:rsidRPr="000A0D3C">
        <w:rPr>
          <w:rFonts w:ascii="Arial" w:hAnsi="Arial" w:cs="Arial"/>
          <w:i/>
          <w:iCs/>
          <w:sz w:val="20"/>
          <w:szCs w:val="20"/>
        </w:rPr>
        <w:t>flexneri</w:t>
      </w:r>
      <w:r w:rsidRPr="000A0D3C">
        <w:rPr>
          <w:rFonts w:ascii="Arial" w:hAnsi="Arial" w:cs="Arial"/>
          <w:sz w:val="20"/>
          <w:szCs w:val="20"/>
        </w:rPr>
        <w:t xml:space="preserve"> signify high risk and </w:t>
      </w:r>
      <w:r w:rsidRPr="000A0D3C">
        <w:rPr>
          <w:rFonts w:ascii="Arial" w:hAnsi="Arial" w:cs="Arial"/>
          <w:spacing w:val="1"/>
          <w:sz w:val="20"/>
          <w:szCs w:val="20"/>
        </w:rPr>
        <w:t>the guidelines recommend molecular diagnostics and genotype tracking to help clinicians tailor therapy and limit outbreaks</w:t>
      </w:r>
      <w:r w:rsidRPr="000A0D3C">
        <w:rPr>
          <w:rFonts w:ascii="Arial" w:hAnsi="Arial" w:cs="Arial"/>
          <w:sz w:val="20"/>
          <w:szCs w:val="20"/>
        </w:rPr>
        <w:t xml:space="preserve">. Molecular detection of 16S rRNA genes, sequencing and phylogeny offers meaningful insight into molecular relationship of the isolated strains to their counterparts from other continents. These findings underscore the urgent need for WGS-enhanced surveillance and regional antibiotic stewardship to check MDR </w:t>
      </w:r>
      <w:r w:rsidRPr="000A0D3C">
        <w:rPr>
          <w:rFonts w:ascii="Arial" w:hAnsi="Arial" w:cs="Arial"/>
          <w:i/>
          <w:iCs/>
          <w:sz w:val="20"/>
          <w:szCs w:val="20"/>
        </w:rPr>
        <w:t>Shigella</w:t>
      </w:r>
      <w:r w:rsidRPr="000A0D3C">
        <w:rPr>
          <w:rFonts w:ascii="Arial" w:hAnsi="Arial" w:cs="Arial"/>
          <w:sz w:val="20"/>
          <w:szCs w:val="20"/>
        </w:rPr>
        <w:t xml:space="preserve"> transmission within Northeastern states and other geopolitical zones.</w:t>
      </w:r>
    </w:p>
    <w:p w14:paraId="4E78357A" w14:textId="3D44EACC" w:rsidR="000A0D3C" w:rsidRPr="000A0D3C" w:rsidRDefault="000A0D3C" w:rsidP="000A0D3C">
      <w:pPr>
        <w:spacing w:line="240" w:lineRule="auto"/>
        <w:jc w:val="both"/>
        <w:rPr>
          <w:rFonts w:ascii="Arial" w:hAnsi="Arial" w:cs="Arial"/>
          <w:color w:val="333333"/>
          <w:sz w:val="22"/>
          <w:szCs w:val="22"/>
          <w:shd w:val="clear" w:color="auto" w:fill="FFFFFF"/>
        </w:rPr>
      </w:pPr>
      <w:r w:rsidRPr="000A0D3C">
        <w:rPr>
          <w:rFonts w:ascii="Arial" w:hAnsi="Arial" w:cs="Arial"/>
          <w:b/>
          <w:bCs/>
          <w:color w:val="333333"/>
          <w:sz w:val="22"/>
          <w:szCs w:val="22"/>
          <w:shd w:val="clear" w:color="auto" w:fill="FFFFFF"/>
        </w:rPr>
        <w:t>ETHICAL APPROVAL</w:t>
      </w:r>
    </w:p>
    <w:p w14:paraId="74A85897" w14:textId="1C8689C0" w:rsidR="000A0D3C" w:rsidRPr="000A0D3C" w:rsidRDefault="000A0D3C" w:rsidP="000A0D3C">
      <w:pPr>
        <w:spacing w:line="240" w:lineRule="auto"/>
        <w:jc w:val="both"/>
        <w:rPr>
          <w:rFonts w:ascii="Arial" w:hAnsi="Arial" w:cs="Arial"/>
          <w:color w:val="333333"/>
          <w:sz w:val="20"/>
          <w:szCs w:val="20"/>
          <w:shd w:val="clear" w:color="auto" w:fill="FFFFFF"/>
        </w:rPr>
      </w:pPr>
      <w:r w:rsidRPr="000A0D3C">
        <w:rPr>
          <w:rFonts w:ascii="Arial" w:hAnsi="Arial" w:cs="Arial"/>
          <w:color w:val="333333"/>
          <w:sz w:val="20"/>
          <w:szCs w:val="20"/>
          <w:shd w:val="clear" w:color="auto" w:fill="FFFFFF"/>
        </w:rPr>
        <w:t>Ethical approval for collection of clinical specimen/isolate was approved by ‘Bauchi State Heath Research Committee’ and Yobe State Hospital Management Board’s Ethics Review Committee.</w:t>
      </w:r>
    </w:p>
    <w:p w14:paraId="662FBE3F" w14:textId="08F14B7C" w:rsidR="000A0D3C" w:rsidRPr="000A0D3C" w:rsidRDefault="000A0D3C" w:rsidP="000A0D3C">
      <w:pPr>
        <w:spacing w:line="240" w:lineRule="auto"/>
        <w:jc w:val="both"/>
        <w:rPr>
          <w:rFonts w:ascii="Arial" w:hAnsi="Arial" w:cs="Arial"/>
          <w:b/>
          <w:bCs/>
          <w:color w:val="333333"/>
          <w:sz w:val="22"/>
          <w:szCs w:val="22"/>
          <w:shd w:val="clear" w:color="auto" w:fill="FFFFFF"/>
        </w:rPr>
      </w:pPr>
      <w:r w:rsidRPr="000A0D3C">
        <w:rPr>
          <w:rFonts w:ascii="Arial" w:hAnsi="Arial" w:cs="Arial"/>
          <w:b/>
          <w:bCs/>
          <w:color w:val="333333"/>
          <w:sz w:val="22"/>
          <w:szCs w:val="22"/>
          <w:shd w:val="clear" w:color="auto" w:fill="FFFFFF"/>
        </w:rPr>
        <w:t>COMPETING INTEREST</w:t>
      </w:r>
    </w:p>
    <w:p w14:paraId="50A26482" w14:textId="12C85A36" w:rsidR="000A0D3C" w:rsidRDefault="000A0D3C" w:rsidP="000A0D3C">
      <w:pPr>
        <w:spacing w:line="240" w:lineRule="auto"/>
        <w:jc w:val="both"/>
        <w:rPr>
          <w:rFonts w:ascii="Arial" w:hAnsi="Arial" w:cs="Arial"/>
          <w:color w:val="333333"/>
          <w:sz w:val="20"/>
          <w:szCs w:val="20"/>
          <w:shd w:val="clear" w:color="auto" w:fill="FFFFFF"/>
        </w:rPr>
      </w:pPr>
      <w:r w:rsidRPr="000A0D3C">
        <w:rPr>
          <w:rFonts w:ascii="Arial" w:hAnsi="Arial" w:cs="Arial"/>
          <w:color w:val="333333"/>
          <w:sz w:val="20"/>
          <w:szCs w:val="20"/>
          <w:shd w:val="clear" w:color="auto" w:fill="FFFFFF"/>
        </w:rPr>
        <w:t>The authors report no conflicts of interests. </w:t>
      </w:r>
    </w:p>
    <w:p w14:paraId="2B398D6E" w14:textId="59F37732" w:rsidR="00374521" w:rsidRDefault="00374521" w:rsidP="000A0D3C">
      <w:pPr>
        <w:spacing w:line="240" w:lineRule="auto"/>
        <w:jc w:val="both"/>
        <w:rPr>
          <w:rFonts w:ascii="Arial" w:hAnsi="Arial" w:cs="Arial"/>
          <w:color w:val="333333"/>
          <w:sz w:val="20"/>
          <w:szCs w:val="20"/>
          <w:shd w:val="clear" w:color="auto" w:fill="FFFFFF"/>
        </w:rPr>
      </w:pPr>
    </w:p>
    <w:p w14:paraId="21CBB946" w14:textId="77777777" w:rsidR="00374521" w:rsidRDefault="00374521" w:rsidP="00374521">
      <w:r>
        <w:t>Disclaimer (Artificial intelligence)</w:t>
      </w:r>
    </w:p>
    <w:p w14:paraId="1F8F7DE3" w14:textId="77777777" w:rsidR="00374521" w:rsidRDefault="00374521" w:rsidP="00374521">
      <w:r>
        <w:t xml:space="preserve">Option 1: </w:t>
      </w:r>
    </w:p>
    <w:p w14:paraId="5EDD1D91" w14:textId="77777777" w:rsidR="00374521" w:rsidRDefault="00374521" w:rsidP="00374521">
      <w:r>
        <w:t>Author(s) hereby declare that NO generative AI technologies such as Large Language Models (</w:t>
      </w:r>
      <w:proofErr w:type="spellStart"/>
      <w:r>
        <w:t>ChatGPT</w:t>
      </w:r>
      <w:proofErr w:type="spellEnd"/>
      <w:r>
        <w:t xml:space="preserve">, COPILOT, etc.) and text-to-image generators have been used during the writing or editing of this manuscript. </w:t>
      </w:r>
    </w:p>
    <w:p w14:paraId="63C4350A" w14:textId="77777777" w:rsidR="00374521" w:rsidRDefault="00374521" w:rsidP="00374521">
      <w:r>
        <w:t xml:space="preserve">Option 2: </w:t>
      </w:r>
    </w:p>
    <w:p w14:paraId="7933BA03" w14:textId="77777777" w:rsidR="00374521" w:rsidRDefault="00374521" w:rsidP="00374521">
      <w:r>
        <w:lastRenderedPageBreak/>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50740F2F" w14:textId="77777777" w:rsidR="00374521" w:rsidRDefault="00374521" w:rsidP="00374521">
      <w:r>
        <w:t>Details of the AI usage are given below:</w:t>
      </w:r>
    </w:p>
    <w:p w14:paraId="0F774EED" w14:textId="77777777" w:rsidR="00374521" w:rsidRDefault="00374521" w:rsidP="00374521">
      <w:r>
        <w:t>1.</w:t>
      </w:r>
    </w:p>
    <w:p w14:paraId="6F1B8D32" w14:textId="77777777" w:rsidR="00374521" w:rsidRDefault="00374521" w:rsidP="00374521">
      <w:r>
        <w:t>2.</w:t>
      </w:r>
    </w:p>
    <w:p w14:paraId="0F04B2B9" w14:textId="77777777" w:rsidR="00374521" w:rsidRPr="00D047BB" w:rsidRDefault="00374521" w:rsidP="00374521">
      <w:r>
        <w:t>3.</w:t>
      </w:r>
    </w:p>
    <w:p w14:paraId="42492AEA" w14:textId="77777777" w:rsidR="00374521" w:rsidRPr="0063354D" w:rsidRDefault="00374521" w:rsidP="00374521"/>
    <w:p w14:paraId="0C002655" w14:textId="77777777" w:rsidR="00374521" w:rsidRPr="00F7241A" w:rsidRDefault="00374521" w:rsidP="00374521"/>
    <w:p w14:paraId="6C30A8E1" w14:textId="77777777" w:rsidR="00374521" w:rsidRPr="000A0D3C" w:rsidRDefault="00374521" w:rsidP="000A0D3C">
      <w:pPr>
        <w:spacing w:line="240" w:lineRule="auto"/>
        <w:jc w:val="both"/>
        <w:rPr>
          <w:rFonts w:ascii="Arial" w:hAnsi="Arial" w:cs="Arial"/>
          <w:color w:val="333333"/>
          <w:sz w:val="20"/>
          <w:szCs w:val="20"/>
          <w:shd w:val="clear" w:color="auto" w:fill="FFFFFF"/>
        </w:rPr>
      </w:pPr>
    </w:p>
    <w:p w14:paraId="606AD4C3" w14:textId="77777777" w:rsidR="000A0D3C" w:rsidRPr="000A0D3C" w:rsidRDefault="000A0D3C" w:rsidP="000A0D3C">
      <w:pPr>
        <w:spacing w:line="240" w:lineRule="auto"/>
        <w:jc w:val="both"/>
        <w:rPr>
          <w:rFonts w:ascii="Arial" w:hAnsi="Arial" w:cs="Arial"/>
          <w:b/>
          <w:bCs/>
        </w:rPr>
      </w:pPr>
    </w:p>
    <w:p w14:paraId="7D713176" w14:textId="77777777" w:rsidR="000A0D3C" w:rsidRPr="000A0D3C" w:rsidRDefault="000A0D3C" w:rsidP="000A0D3C">
      <w:pPr>
        <w:spacing w:line="240" w:lineRule="auto"/>
        <w:jc w:val="both"/>
        <w:rPr>
          <w:rFonts w:ascii="Arial" w:hAnsi="Arial" w:cs="Arial"/>
          <w:b/>
          <w:bCs/>
          <w:sz w:val="22"/>
          <w:szCs w:val="22"/>
        </w:rPr>
      </w:pPr>
      <w:r w:rsidRPr="000A0D3C">
        <w:rPr>
          <w:rFonts w:ascii="Arial" w:hAnsi="Arial" w:cs="Arial"/>
          <w:b/>
          <w:bCs/>
          <w:sz w:val="22"/>
          <w:szCs w:val="22"/>
        </w:rPr>
        <w:t>REFERENCES</w:t>
      </w:r>
    </w:p>
    <w:p w14:paraId="39BAB64B" w14:textId="77777777" w:rsidR="00D37188" w:rsidRDefault="000A0D3C" w:rsidP="00D37188">
      <w:pPr>
        <w:pStyle w:val="Bibliography"/>
      </w:pPr>
      <w:r w:rsidRPr="000A0D3C">
        <w:rPr>
          <w:rFonts w:ascii="Arial" w:hAnsi="Arial" w:cs="Arial"/>
          <w:b/>
          <w:bCs/>
          <w:sz w:val="20"/>
          <w:szCs w:val="20"/>
        </w:rPr>
        <w:fldChar w:fldCharType="begin"/>
      </w:r>
      <w:r w:rsidR="00D37188">
        <w:rPr>
          <w:rFonts w:ascii="Arial" w:hAnsi="Arial" w:cs="Arial"/>
          <w:b/>
          <w:bCs/>
          <w:sz w:val="20"/>
          <w:szCs w:val="20"/>
        </w:rPr>
        <w:instrText xml:space="preserve"> ADDIN ZOTERO_BIBL {"uncited":[],"omitted":[],"custom":[]} CSL_BIBLIOGRAPHY </w:instrText>
      </w:r>
      <w:r w:rsidRPr="000A0D3C">
        <w:rPr>
          <w:rFonts w:ascii="Arial" w:hAnsi="Arial" w:cs="Arial"/>
          <w:b/>
          <w:bCs/>
          <w:sz w:val="20"/>
          <w:szCs w:val="20"/>
        </w:rPr>
        <w:fldChar w:fldCharType="separate"/>
      </w:r>
      <w:r w:rsidR="00D37188">
        <w:t xml:space="preserve">Abdulhassan, S. S., &amp; Naji, H. F. (2022a). </w:t>
      </w:r>
      <w:r w:rsidR="00D37188">
        <w:rPr>
          <w:i/>
          <w:iCs/>
        </w:rPr>
        <w:t>Role of Extended Spectrum B -lactamase Genes in Antibiotics Resistance of Shigella spp .</w:t>
      </w:r>
      <w:r w:rsidR="00D37188">
        <w:t xml:space="preserve"> </w:t>
      </w:r>
      <w:r w:rsidR="00D37188">
        <w:rPr>
          <w:i/>
          <w:iCs/>
        </w:rPr>
        <w:t>62</w:t>
      </w:r>
      <w:r w:rsidR="00D37188">
        <w:t>(09), 4387–4398.</w:t>
      </w:r>
    </w:p>
    <w:p w14:paraId="4AF0360F" w14:textId="77777777" w:rsidR="00D37188" w:rsidRDefault="00D37188" w:rsidP="00D37188">
      <w:pPr>
        <w:pStyle w:val="Bibliography"/>
      </w:pPr>
      <w:r>
        <w:t xml:space="preserve">Abdulhassan, S. S., &amp; Naji, H. F. (2022b). </w:t>
      </w:r>
      <w:r>
        <w:rPr>
          <w:i/>
          <w:iCs/>
        </w:rPr>
        <w:t>Role of Extended Spectrum B-lactamase Genes in Antibiotics Resistance of Shigella spp.</w:t>
      </w:r>
      <w:r>
        <w:t xml:space="preserve"> </w:t>
      </w:r>
      <w:r>
        <w:rPr>
          <w:i/>
          <w:iCs/>
        </w:rPr>
        <w:t>62</w:t>
      </w:r>
      <w:r>
        <w:t>(09).</w:t>
      </w:r>
    </w:p>
    <w:p w14:paraId="7C56BCFB" w14:textId="77777777" w:rsidR="00D37188" w:rsidRDefault="00D37188" w:rsidP="00D37188">
      <w:pPr>
        <w:pStyle w:val="Bibliography"/>
      </w:pPr>
      <w:r>
        <w:t xml:space="preserve">Adesoji, A. T., Ogunjobi, A. A., &amp; Olatoye, I. O. (2016). Characterization of Integrons and Sulfonamide Resistance Genes among Bacteria from Drinking Water Distribution Systems in Southwestern Nigeria. </w:t>
      </w:r>
      <w:r>
        <w:rPr>
          <w:i/>
          <w:iCs/>
        </w:rPr>
        <w:t>Chemotherapy</w:t>
      </w:r>
      <w:r>
        <w:t xml:space="preserve">, </w:t>
      </w:r>
      <w:r>
        <w:rPr>
          <w:i/>
          <w:iCs/>
        </w:rPr>
        <w:t>62</w:t>
      </w:r>
      <w:r>
        <w:t>(1), 34–42. https://doi.org/10.1159/000446150</w:t>
      </w:r>
    </w:p>
    <w:p w14:paraId="269CD9BA" w14:textId="77777777" w:rsidR="00D37188" w:rsidRDefault="00D37188" w:rsidP="00D37188">
      <w:pPr>
        <w:pStyle w:val="Bibliography"/>
      </w:pPr>
      <w:r>
        <w:t xml:space="preserve">Ajayi, O. I., Ojo, D. A., Akintokun, A. K., &amp; Akinrotoye, K. P. (2019). Prevalence and Antibiotic Resistance Profiles of Serotypes of Shigella Species isolated from Community Children in Odeda Local Government , Ogun State . </w:t>
      </w:r>
      <w:r>
        <w:rPr>
          <w:i/>
          <w:iCs/>
        </w:rPr>
        <w:t>Journal of Environmental Treatment Techniques</w:t>
      </w:r>
      <w:r>
        <w:t xml:space="preserve">, </w:t>
      </w:r>
      <w:r>
        <w:rPr>
          <w:i/>
          <w:iCs/>
        </w:rPr>
        <w:t>7</w:t>
      </w:r>
      <w:r>
        <w:t>(3), 270–281.</w:t>
      </w:r>
    </w:p>
    <w:p w14:paraId="6A5987D0" w14:textId="77777777" w:rsidR="00D37188" w:rsidRDefault="00D37188" w:rsidP="00D37188">
      <w:pPr>
        <w:pStyle w:val="Bibliography"/>
      </w:pPr>
      <w:r>
        <w:lastRenderedPageBreak/>
        <w:t xml:space="preserve">Ajuzie, C. U., &amp; Atuanya, E. I. (2014). IDENTIFICATION OF THE BACTERIAL COMMUNITY RESPONSIBLE FOR DECONTAMINATING ELEME PETROCHEMICAL INDUSTRIAL EFFLUENT USING 16S rDNA PCR DENATURING GRADIENT GEL ELECTROPHORESIS. </w:t>
      </w:r>
      <w:r>
        <w:rPr>
          <w:i/>
          <w:iCs/>
        </w:rPr>
        <w:t>Nigerian Journal of Technology</w:t>
      </w:r>
      <w:r>
        <w:t xml:space="preserve">, </w:t>
      </w:r>
      <w:r>
        <w:rPr>
          <w:i/>
          <w:iCs/>
        </w:rPr>
        <w:t>33</w:t>
      </w:r>
      <w:r>
        <w:t>(4), 459–469.</w:t>
      </w:r>
    </w:p>
    <w:p w14:paraId="07BC2F33" w14:textId="77777777" w:rsidR="00D37188" w:rsidRDefault="00D37188" w:rsidP="00D37188">
      <w:pPr>
        <w:pStyle w:val="Bibliography"/>
      </w:pPr>
      <w:r>
        <w:t xml:space="preserve">Alhaji, A. I., Mulade, G. L., Ajibade, G. A., Haroun, A. A., &amp; Benjamin, O. I. (2022). Multiple Antibiotic Resistance Indices of Shigella flexneri and Salmonella enterica Associated with Diarrhoea in Children (0-5 Years) From Selected Hospitals in Kaduna Metropolis, Nigeria. </w:t>
      </w:r>
      <w:r>
        <w:rPr>
          <w:i/>
          <w:iCs/>
        </w:rPr>
        <w:t>Nigerian Journal of Microbiology</w:t>
      </w:r>
      <w:r>
        <w:t xml:space="preserve">, </w:t>
      </w:r>
      <w:r>
        <w:rPr>
          <w:i/>
          <w:iCs/>
        </w:rPr>
        <w:t>36</w:t>
      </w:r>
      <w:r>
        <w:t>((2)), 6300–6309.</w:t>
      </w:r>
    </w:p>
    <w:p w14:paraId="596B7BF0" w14:textId="77777777" w:rsidR="00D37188" w:rsidRDefault="00D37188" w:rsidP="00D37188">
      <w:pPr>
        <w:pStyle w:val="Bibliography"/>
      </w:pPr>
      <w:r>
        <w:t xml:space="preserve">Allen, H., Mitchell, H. D., Simms, I., Baker, K. S., Foster, K., Hughes, G., Dallman, T. J., &amp; Jenkins, C. (2021). Evidence for re-infection and persistent carriage of Shigella species in adult males reporting domestically acquired infection in England. </w:t>
      </w:r>
      <w:r>
        <w:rPr>
          <w:i/>
          <w:iCs/>
        </w:rPr>
        <w:t>Clinical Microbiology and Infection</w:t>
      </w:r>
      <w:r>
        <w:t xml:space="preserve">, </w:t>
      </w:r>
      <w:r>
        <w:rPr>
          <w:i/>
          <w:iCs/>
        </w:rPr>
        <w:t>27</w:t>
      </w:r>
      <w:r>
        <w:t>(1), 126.e7-126.e13. https://doi.org/10.1016/j.cmi.2020.03.036</w:t>
      </w:r>
    </w:p>
    <w:p w14:paraId="0B7E79D0" w14:textId="77777777" w:rsidR="00D37188" w:rsidRDefault="00D37188" w:rsidP="00D37188">
      <w:pPr>
        <w:pStyle w:val="Bibliography"/>
      </w:pPr>
      <w:r>
        <w:t xml:space="preserve">Al-Shattrawi, H. J. G. (2025). </w:t>
      </w:r>
      <w:r>
        <w:rPr>
          <w:i/>
          <w:iCs/>
        </w:rPr>
        <w:t>Molecular Profiling of Multidrug-Resistant Zoonotic Shigella spp. In Chicken Farms: A Case Study from Diyala</w:t>
      </w:r>
      <w:r>
        <w:t xml:space="preserve">. </w:t>
      </w:r>
      <w:r>
        <w:rPr>
          <w:i/>
          <w:iCs/>
        </w:rPr>
        <w:t>2</w:t>
      </w:r>
      <w:r>
        <w:t>(1).</w:t>
      </w:r>
    </w:p>
    <w:p w14:paraId="7D7599D7" w14:textId="77777777" w:rsidR="00350721" w:rsidRPr="00A34DC3" w:rsidRDefault="00350721" w:rsidP="00350721">
      <w:pPr>
        <w:spacing w:after="0" w:line="480" w:lineRule="auto"/>
        <w:ind w:hanging="480"/>
        <w:jc w:val="both"/>
        <w:rPr>
          <w:rFonts w:ascii="Arial" w:eastAsia="Times New Roman" w:hAnsi="Arial" w:cs="Arial"/>
          <w:kern w:val="0"/>
          <w:sz w:val="20"/>
          <w:szCs w:val="20"/>
          <w14:ligatures w14:val="none"/>
        </w:rPr>
      </w:pPr>
      <w:r w:rsidRPr="00A34DC3">
        <w:rPr>
          <w:rFonts w:ascii="Arial" w:eastAsia="Times New Roman" w:hAnsi="Arial" w:cs="Arial"/>
          <w:kern w:val="0"/>
          <w:sz w:val="20"/>
          <w:szCs w:val="20"/>
          <w14:ligatures w14:val="none"/>
        </w:rPr>
        <w:t xml:space="preserve">Anderson, J. D., Bagamian, K. H., Pecenka, C. J., Muhib, F., Puett, C. A., Hausdorff, W. P., &amp; Scheele, S. (2023). Potential impact and cost-effectiveness of Shigella vaccination in 102 low-income and middle-income countries in children aged 5 years or younger: A modelling study. </w:t>
      </w:r>
      <w:r w:rsidRPr="00A34DC3">
        <w:rPr>
          <w:rFonts w:ascii="Arial" w:eastAsia="Times New Roman" w:hAnsi="Arial" w:cs="Arial"/>
          <w:i/>
          <w:iCs/>
          <w:kern w:val="0"/>
          <w:sz w:val="20"/>
          <w:szCs w:val="20"/>
          <w14:ligatures w14:val="none"/>
        </w:rPr>
        <w:t>The Lancet Global Health</w:t>
      </w:r>
      <w:r w:rsidRPr="00A34DC3">
        <w:rPr>
          <w:rFonts w:ascii="Arial" w:eastAsia="Times New Roman" w:hAnsi="Arial" w:cs="Arial"/>
          <w:kern w:val="0"/>
          <w:sz w:val="20"/>
          <w:szCs w:val="20"/>
          <w14:ligatures w14:val="none"/>
        </w:rPr>
        <w:t xml:space="preserve">, </w:t>
      </w:r>
      <w:r w:rsidRPr="00A34DC3">
        <w:rPr>
          <w:rFonts w:ascii="Arial" w:eastAsia="Times New Roman" w:hAnsi="Arial" w:cs="Arial"/>
          <w:i/>
          <w:iCs/>
          <w:kern w:val="0"/>
          <w:sz w:val="20"/>
          <w:szCs w:val="20"/>
          <w14:ligatures w14:val="none"/>
        </w:rPr>
        <w:t>11</w:t>
      </w:r>
      <w:r w:rsidRPr="00A34DC3">
        <w:rPr>
          <w:rFonts w:ascii="Arial" w:eastAsia="Times New Roman" w:hAnsi="Arial" w:cs="Arial"/>
          <w:kern w:val="0"/>
          <w:sz w:val="20"/>
          <w:szCs w:val="20"/>
          <w14:ligatures w14:val="none"/>
        </w:rPr>
        <w:t xml:space="preserve">(6), e880–e891. </w:t>
      </w:r>
      <w:hyperlink r:id="rId28" w:history="1">
        <w:r w:rsidRPr="00A34DC3">
          <w:rPr>
            <w:rFonts w:ascii="Arial" w:eastAsia="Times New Roman" w:hAnsi="Arial" w:cs="Arial"/>
            <w:color w:val="0000FF"/>
            <w:kern w:val="0"/>
            <w:sz w:val="20"/>
            <w:szCs w:val="20"/>
            <w:u w:val="single"/>
            <w14:ligatures w14:val="none"/>
          </w:rPr>
          <w:t>https://doi.org/10.1016/S2214-109X(23)00192-4</w:t>
        </w:r>
      </w:hyperlink>
    </w:p>
    <w:p w14:paraId="0E13C8F4" w14:textId="77777777" w:rsidR="00D37188" w:rsidRDefault="00D37188" w:rsidP="00D37188">
      <w:pPr>
        <w:pStyle w:val="Bibliography"/>
      </w:pPr>
      <w:r>
        <w:t xml:space="preserve">Baker, K. S., Dallman, T. J., Field, N., Childs, T., Mitchell, H., Day, M., Weill, F.-X., Lefèvre, S., Tourdjman, M., Hughes, G., Jenkins, C., &amp; Thomson, N. (2018). Genomic epidemiology of Shigella in the United Kingdom shows transmission of pathogen sublineages and determinants of antimicrobial resistance. </w:t>
      </w:r>
      <w:r>
        <w:rPr>
          <w:i/>
          <w:iCs/>
        </w:rPr>
        <w:t>Scientific Reports</w:t>
      </w:r>
      <w:r>
        <w:t xml:space="preserve">, </w:t>
      </w:r>
      <w:r>
        <w:rPr>
          <w:i/>
          <w:iCs/>
        </w:rPr>
        <w:t>8</w:t>
      </w:r>
      <w:r>
        <w:t>(1), 7389. https://doi.org/10.1038/s41598-018-25764-3</w:t>
      </w:r>
    </w:p>
    <w:p w14:paraId="2810E872" w14:textId="77777777" w:rsidR="00D37188" w:rsidRDefault="00D37188" w:rsidP="00D37188">
      <w:pPr>
        <w:pStyle w:val="Bibliography"/>
      </w:pPr>
      <w:r>
        <w:lastRenderedPageBreak/>
        <w:t xml:space="preserve">CDC. (2020). Antibiotic Resistance &amp; Patient Safety Portal. </w:t>
      </w:r>
      <w:r>
        <w:rPr>
          <w:i/>
          <w:iCs/>
        </w:rPr>
        <w:t>National Center for Emerging and Zoonotic Infectious Diseases</w:t>
      </w:r>
      <w:r>
        <w:t xml:space="preserve">, </w:t>
      </w:r>
      <w:r>
        <w:rPr>
          <w:i/>
          <w:iCs/>
        </w:rPr>
        <w:t>May</w:t>
      </w:r>
      <w:r>
        <w:t>, 1–4.</w:t>
      </w:r>
    </w:p>
    <w:p w14:paraId="2BB232E9" w14:textId="77777777" w:rsidR="00D37188" w:rsidRDefault="00D37188" w:rsidP="00D37188">
      <w:pPr>
        <w:pStyle w:val="Bibliography"/>
      </w:pPr>
      <w:r>
        <w:t xml:space="preserve">Chen, L., Cai, Y., Zhou, G., Shi, X., Su, J., Chen, G., &amp; Lin, K. (2014). Rapid Sanger Sequencing of the 16S rRNA Gene for Identification of Some Common Pathogens. </w:t>
      </w:r>
      <w:r>
        <w:rPr>
          <w:i/>
          <w:iCs/>
        </w:rPr>
        <w:t>PLoS ONE</w:t>
      </w:r>
      <w:r>
        <w:t xml:space="preserve">, </w:t>
      </w:r>
      <w:r>
        <w:rPr>
          <w:i/>
          <w:iCs/>
        </w:rPr>
        <w:t>9</w:t>
      </w:r>
      <w:r>
        <w:t>(2), e88886. https://doi.org/10.1371/journal.pone.0088886</w:t>
      </w:r>
    </w:p>
    <w:p w14:paraId="6E57D1C9" w14:textId="77777777" w:rsidR="00D37188" w:rsidRDefault="00D37188" w:rsidP="00D37188">
      <w:pPr>
        <w:pStyle w:val="Bibliography"/>
      </w:pPr>
      <w:r>
        <w:t xml:space="preserve">Chukwuma, O., Esther, E., &amp; Amana, O. (2022). </w:t>
      </w:r>
      <w:r>
        <w:rPr>
          <w:i/>
          <w:iCs/>
        </w:rPr>
        <w:t>Among Children (≤5 Years) at the Benue State</w:t>
      </w:r>
      <w:r>
        <w:t>.</w:t>
      </w:r>
    </w:p>
    <w:p w14:paraId="3A17EE40" w14:textId="77777777" w:rsidR="00D37188" w:rsidRDefault="00D37188" w:rsidP="00D37188">
      <w:pPr>
        <w:pStyle w:val="Bibliography"/>
      </w:pPr>
      <w:r>
        <w:t xml:space="preserve">Chukwuma, O., Esther, E., Amana, O., Olalekan, O. J., Chukwuma, O., Esther, E., Amana, O., &amp; Olalekan, O. J. (2022). Analysis of Multi-Drug Resistance of Diarrhoeagenic Escherichia coli and Shigella dysenteriae Infections among Children (≤5 Years) at the Benue State Teaching Hospital, Makurdi, Nigeria. </w:t>
      </w:r>
      <w:r>
        <w:rPr>
          <w:i/>
          <w:iCs/>
        </w:rPr>
        <w:t>IMCC Journal of Science</w:t>
      </w:r>
      <w:r>
        <w:t xml:space="preserve">, </w:t>
      </w:r>
      <w:r>
        <w:rPr>
          <w:i/>
          <w:iCs/>
        </w:rPr>
        <w:t>2</w:t>
      </w:r>
      <w:r>
        <w:t>(1), 42–53.</w:t>
      </w:r>
    </w:p>
    <w:p w14:paraId="431BEC2F" w14:textId="77777777" w:rsidR="00D37188" w:rsidRDefault="00D37188" w:rsidP="00D37188">
      <w:pPr>
        <w:pStyle w:val="Bibliography"/>
      </w:pPr>
      <w:r>
        <w:t xml:space="preserve">Cusack, T. P., Ashley, E. A., Ling, C. L., Roberts, T., Turner, P., Wangrangsimakul, T., &amp; Dance, D. A. B. (2019). Time to switch from CLSI to EUCAST? A Southeast Asian perspective. </w:t>
      </w:r>
      <w:r>
        <w:rPr>
          <w:i/>
          <w:iCs/>
        </w:rPr>
        <w:t>Clinical Microbiology and Infection</w:t>
      </w:r>
      <w:r>
        <w:t xml:space="preserve">, </w:t>
      </w:r>
      <w:r>
        <w:rPr>
          <w:i/>
          <w:iCs/>
        </w:rPr>
        <w:t>25</w:t>
      </w:r>
      <w:r>
        <w:t>(7), 782–785. https://doi.org/10.1016/j.cmi.2019.03.016</w:t>
      </w:r>
    </w:p>
    <w:p w14:paraId="2140A63C" w14:textId="77777777" w:rsidR="00D37188" w:rsidRDefault="00D37188" w:rsidP="00D37188">
      <w:pPr>
        <w:pStyle w:val="Bibliography"/>
      </w:pPr>
      <w:r>
        <w:t xml:space="preserve">El-baz, R., Said, H. S., Abdelmegeed, E. S., &amp; Barwa, R. (2022). Characterization of virulence determinants and phylogenetic background of multiple and extensively drug resistant Escherichia coli isolated from different clinical sources in Egypt. </w:t>
      </w:r>
      <w:r>
        <w:rPr>
          <w:i/>
          <w:iCs/>
        </w:rPr>
        <w:t>Applied Microbiology and Biotechnology</w:t>
      </w:r>
      <w:r>
        <w:t xml:space="preserve">, </w:t>
      </w:r>
      <w:r>
        <w:rPr>
          <w:i/>
          <w:iCs/>
        </w:rPr>
        <w:t>106</w:t>
      </w:r>
      <w:r>
        <w:t>(3), 1279–1298. https://doi.org/10.1007/s00253-021-11740-x</w:t>
      </w:r>
    </w:p>
    <w:p w14:paraId="4836197F" w14:textId="77777777" w:rsidR="00D37188" w:rsidRDefault="00D37188" w:rsidP="00D37188">
      <w:pPr>
        <w:pStyle w:val="Bibliography"/>
      </w:pPr>
      <w:r>
        <w:t xml:space="preserve">Enitan, S. S., Odigie, J., Adekunbi, O. A., Emmanuel, O. O., Ogbonna, N. I., Laura, T. M. C., Ofodile, C. A., Itodo, G. E., Edafetanure-Ibeh, M., &amp; Adetola, A. O. (2021). Prevalence of shigellosis and associated risk factors among undergraduate students of a private university in Ogun State, Nigeria. </w:t>
      </w:r>
      <w:r>
        <w:rPr>
          <w:i/>
          <w:iCs/>
        </w:rPr>
        <w:t>Trends in Infection and Global Health</w:t>
      </w:r>
      <w:r>
        <w:t xml:space="preserve">, </w:t>
      </w:r>
      <w:r>
        <w:rPr>
          <w:i/>
          <w:iCs/>
        </w:rPr>
        <w:t>1</w:t>
      </w:r>
      <w:r>
        <w:t>(1), 25–36. https://doi.org/10.24815/tigh.v1i1.22422</w:t>
      </w:r>
    </w:p>
    <w:p w14:paraId="5E7D04D6" w14:textId="77777777" w:rsidR="00D37188" w:rsidRDefault="00D37188" w:rsidP="00D37188">
      <w:pPr>
        <w:pStyle w:val="Bibliography"/>
      </w:pPr>
      <w:r>
        <w:lastRenderedPageBreak/>
        <w:t xml:space="preserve">Eze, J. N., &amp; Onokala, P. C. (2022). Pattern of household vulnerability to desertification in Yobe state, Nigeria. </w:t>
      </w:r>
      <w:r>
        <w:rPr>
          <w:i/>
          <w:iCs/>
        </w:rPr>
        <w:t>GeoJournal</w:t>
      </w:r>
      <w:r>
        <w:t xml:space="preserve">, </w:t>
      </w:r>
      <w:r>
        <w:rPr>
          <w:i/>
          <w:iCs/>
        </w:rPr>
        <w:t>87</w:t>
      </w:r>
      <w:r>
        <w:t>(4), 2699–2717. https://doi.org/10.1007/s10708-021-10395-5</w:t>
      </w:r>
    </w:p>
    <w:p w14:paraId="7D2F6E90" w14:textId="77777777" w:rsidR="00D37188" w:rsidRDefault="00D37188" w:rsidP="00D37188">
      <w:pPr>
        <w:pStyle w:val="Bibliography"/>
      </w:pPr>
      <w:r>
        <w:t xml:space="preserve">Fong-Flores, V., Murillo-Gallo, A., Contreras-Ojeda, L., &amp; Barraza, A. (2022). Sanger Sequencing Implementation in Clinically Ill Patients for Bacterial and Fungal Pathogens Identification. </w:t>
      </w:r>
      <w:r>
        <w:rPr>
          <w:i/>
          <w:iCs/>
        </w:rPr>
        <w:t>Advances in Infectious Diseases</w:t>
      </w:r>
      <w:r>
        <w:t xml:space="preserve">, </w:t>
      </w:r>
      <w:r>
        <w:rPr>
          <w:i/>
          <w:iCs/>
        </w:rPr>
        <w:t>12</w:t>
      </w:r>
      <w:r>
        <w:t>(03), 363–382. https://doi.org/10.4236/aid.2022.123029</w:t>
      </w:r>
    </w:p>
    <w:p w14:paraId="027810F2" w14:textId="77777777" w:rsidR="00350721" w:rsidRPr="00A34DC3" w:rsidRDefault="00350721" w:rsidP="00350721">
      <w:pPr>
        <w:spacing w:after="0" w:line="480" w:lineRule="auto"/>
        <w:ind w:hanging="480"/>
        <w:jc w:val="both"/>
        <w:rPr>
          <w:rFonts w:ascii="Arial" w:eastAsia="Times New Roman" w:hAnsi="Arial" w:cs="Arial"/>
          <w:kern w:val="0"/>
          <w:sz w:val="20"/>
          <w:szCs w:val="20"/>
          <w14:ligatures w14:val="none"/>
        </w:rPr>
      </w:pPr>
      <w:r w:rsidRPr="00A34DC3">
        <w:rPr>
          <w:rFonts w:ascii="Arial" w:eastAsia="Times New Roman" w:hAnsi="Arial" w:cs="Arial"/>
          <w:kern w:val="0"/>
          <w:sz w:val="20"/>
          <w:szCs w:val="20"/>
          <w14:ligatures w14:val="none"/>
        </w:rPr>
        <w:t xml:space="preserve">Global Antimicrobial Resistance and Use Surveillance System (GLASS) report. (2025). </w:t>
      </w:r>
      <w:r w:rsidRPr="00A34DC3">
        <w:rPr>
          <w:rFonts w:ascii="Arial" w:eastAsia="Times New Roman" w:hAnsi="Arial" w:cs="Arial"/>
          <w:i/>
          <w:iCs/>
          <w:kern w:val="0"/>
          <w:sz w:val="20"/>
          <w:szCs w:val="20"/>
          <w14:ligatures w14:val="none"/>
        </w:rPr>
        <w:t>Antibiotic use data for 2022</w:t>
      </w:r>
      <w:r w:rsidRPr="00A34DC3">
        <w:rPr>
          <w:rFonts w:ascii="Arial" w:eastAsia="Times New Roman" w:hAnsi="Arial" w:cs="Arial"/>
          <w:kern w:val="0"/>
          <w:sz w:val="20"/>
          <w:szCs w:val="20"/>
          <w14:ligatures w14:val="none"/>
        </w:rPr>
        <w:t xml:space="preserve"> (No. CC BY-NC-SA 3.0 IGO; pp. 1–39). World Health Organization. </w:t>
      </w:r>
      <w:hyperlink r:id="rId29" w:history="1">
        <w:r w:rsidRPr="00A34DC3">
          <w:rPr>
            <w:rFonts w:ascii="Arial" w:eastAsia="Times New Roman" w:hAnsi="Arial" w:cs="Arial"/>
            <w:color w:val="0000FF"/>
            <w:kern w:val="0"/>
            <w:sz w:val="20"/>
            <w:szCs w:val="20"/>
            <w:u w:val="single"/>
            <w14:ligatures w14:val="none"/>
          </w:rPr>
          <w:t>https://creativecommons.org/licenses/by-nc-sa/3.0/igo</w:t>
        </w:r>
      </w:hyperlink>
    </w:p>
    <w:p w14:paraId="1FB18EF0" w14:textId="77777777" w:rsidR="00D37188" w:rsidRDefault="00D37188" w:rsidP="00D37188">
      <w:pPr>
        <w:pStyle w:val="Bibliography"/>
      </w:pPr>
      <w:r>
        <w:t xml:space="preserve">Halimeh, F. B., Rafei, R., Osman, M., Kassem, I. I., Diene, S. M., Dabboussi, F., Rolain, J.-M., &amp; Hamze, M. (2021). Historical, current, and emerging tools for identification and serotyping of Shigella. </w:t>
      </w:r>
      <w:r>
        <w:rPr>
          <w:i/>
          <w:iCs/>
        </w:rPr>
        <w:t>Brazilian Journal of Microbiology</w:t>
      </w:r>
      <w:r>
        <w:t xml:space="preserve">, </w:t>
      </w:r>
      <w:r>
        <w:rPr>
          <w:i/>
          <w:iCs/>
        </w:rPr>
        <w:t>52</w:t>
      </w:r>
      <w:r>
        <w:t>(4), 2043–2055. https://doi.org/10.1007/s42770-021-00573-5</w:t>
      </w:r>
    </w:p>
    <w:p w14:paraId="79C55424" w14:textId="77777777" w:rsidR="00D37188" w:rsidRDefault="00D37188" w:rsidP="00D37188">
      <w:pPr>
        <w:pStyle w:val="Bibliography"/>
      </w:pPr>
      <w:r>
        <w:t xml:space="preserve">Hall, G. S. (2013).  Bailey &amp; Scott’s Diagnostic Microbiology, 13 th Edn . </w:t>
      </w:r>
      <w:r>
        <w:rPr>
          <w:i/>
          <w:iCs/>
        </w:rPr>
        <w:t>Laboratory Medicine</w:t>
      </w:r>
      <w:r>
        <w:t xml:space="preserve">, </w:t>
      </w:r>
      <w:r>
        <w:rPr>
          <w:i/>
          <w:iCs/>
        </w:rPr>
        <w:t>44</w:t>
      </w:r>
      <w:r>
        <w:t>(4), e138–e139. https://doi.org/10.1309/lm5jc0ph0oggbszz</w:t>
      </w:r>
    </w:p>
    <w:p w14:paraId="2239E9CF" w14:textId="77777777" w:rsidR="00D37188" w:rsidRDefault="00D37188" w:rsidP="00D37188">
      <w:pPr>
        <w:pStyle w:val="Bibliography"/>
      </w:pPr>
      <w:r>
        <w:t xml:space="preserve">Iliyasu, M. Y., Bamanga, R. A., Umar, A. F., Agbo, E. B., &amp; Uba, A. (2020a). 16S rDNA Sequencing analysis in identification of some multidrug resistant (MDR) bacterial isolates from clinical specimens. </w:t>
      </w:r>
      <w:r>
        <w:rPr>
          <w:i/>
          <w:iCs/>
        </w:rPr>
        <w:t>Nigerian Journal of Biotechnology</w:t>
      </w:r>
      <w:r>
        <w:t xml:space="preserve">, </w:t>
      </w:r>
      <w:r>
        <w:rPr>
          <w:i/>
          <w:iCs/>
        </w:rPr>
        <w:t>36</w:t>
      </w:r>
      <w:r>
        <w:t>(2), 158–166. https://doi.org/10.4314/njb.v36i2.16</w:t>
      </w:r>
    </w:p>
    <w:p w14:paraId="22CB6013" w14:textId="77777777" w:rsidR="00D37188" w:rsidRDefault="00D37188" w:rsidP="00D37188">
      <w:pPr>
        <w:pStyle w:val="Bibliography"/>
      </w:pPr>
      <w:r>
        <w:t xml:space="preserve">Iliyasu, M. Y., Bamanga, R. A., Umar, A. F., Agbo, E. B., &amp; Uba, A. (2020b). 16S rDNA Sequencing analysis in identification of some multidrug resistant (MDR) bacterial isolates from </w:t>
      </w:r>
      <w:r>
        <w:lastRenderedPageBreak/>
        <w:t xml:space="preserve">clinical specimens. </w:t>
      </w:r>
      <w:r>
        <w:rPr>
          <w:i/>
          <w:iCs/>
        </w:rPr>
        <w:t>Nigerian Journal of Biotechnology</w:t>
      </w:r>
      <w:r>
        <w:t xml:space="preserve">, </w:t>
      </w:r>
      <w:r>
        <w:rPr>
          <w:i/>
          <w:iCs/>
        </w:rPr>
        <w:t>36</w:t>
      </w:r>
      <w:r>
        <w:t>(2), 158–166. https://doi.org/10.4314/njb.v36i2.16</w:t>
      </w:r>
    </w:p>
    <w:p w14:paraId="6F318361" w14:textId="77777777" w:rsidR="00D37188" w:rsidRDefault="00D37188" w:rsidP="00D37188">
      <w:pPr>
        <w:pStyle w:val="Bibliography"/>
      </w:pPr>
      <w:r>
        <w:t xml:space="preserve">Isaiah, D. O., Otokunefor, K., &amp; Agbagwa, O. E. (2025). Multiple antibiotic resistance indexing and molecular identification of </w:t>
      </w:r>
      <w:r>
        <w:rPr>
          <w:i/>
          <w:iCs/>
        </w:rPr>
        <w:t>Escherichia coli</w:t>
      </w:r>
      <w:r>
        <w:t xml:space="preserve"> isolated from clinical and nonclinical sources in Port Harcourt Metropolis, Nigeria. </w:t>
      </w:r>
      <w:r>
        <w:rPr>
          <w:i/>
          <w:iCs/>
        </w:rPr>
        <w:t>Pan African Medical Journal</w:t>
      </w:r>
      <w:r>
        <w:t xml:space="preserve">, </w:t>
      </w:r>
      <w:r>
        <w:rPr>
          <w:i/>
          <w:iCs/>
        </w:rPr>
        <w:t>51</w:t>
      </w:r>
      <w:r>
        <w:t>. https://doi.org/10.11604/pamj.2025.51.11.38524</w:t>
      </w:r>
    </w:p>
    <w:p w14:paraId="598A0F35" w14:textId="77777777" w:rsidR="00D37188" w:rsidRDefault="00D37188" w:rsidP="00D37188">
      <w:pPr>
        <w:pStyle w:val="Bibliography"/>
      </w:pPr>
      <w:r>
        <w:t xml:space="preserve">Iwalokun, B. A., Gbenle, G. O., Adewole, T. A., Smith, S. I., Akinsinde, K. A., &amp; Omonigbehin, E. O. (2003). Effects of Ocimum gratissimum L. essential oil at subinhibitory concentrations on virulent and multidrug-resistant Shigella strains from Lagos, Nigeria. </w:t>
      </w:r>
      <w:r>
        <w:rPr>
          <w:i/>
          <w:iCs/>
        </w:rPr>
        <w:t>Apmis</w:t>
      </w:r>
      <w:r>
        <w:t xml:space="preserve">, </w:t>
      </w:r>
      <w:r>
        <w:rPr>
          <w:i/>
          <w:iCs/>
        </w:rPr>
        <w:t>111</w:t>
      </w:r>
      <w:r>
        <w:t>(4), 477–482. https://doi.org/10.1034/j.1600-0463.2003.1110405.x</w:t>
      </w:r>
    </w:p>
    <w:p w14:paraId="20763E8B" w14:textId="77777777" w:rsidR="00D37188" w:rsidRDefault="00D37188" w:rsidP="00D37188">
      <w:pPr>
        <w:pStyle w:val="Bibliography"/>
      </w:pPr>
      <w:r>
        <w:t xml:space="preserve">Juraschek, K., Deneke, C., Schmoger, S., Grobbel, M., Malorny, B., Käsbohrer, A., Schwarz, S., Meemken, D., &amp; Hammerl, J. A. (2021). Phenotypic and Genotypic Properties of Fluoroquinolone-Resistant, qnr-Carrying Escherichia coli Isolated from the German Food Chain in 2017. </w:t>
      </w:r>
      <w:r>
        <w:rPr>
          <w:i/>
          <w:iCs/>
        </w:rPr>
        <w:t>Microorganisms</w:t>
      </w:r>
      <w:r>
        <w:t xml:space="preserve">, </w:t>
      </w:r>
      <w:r>
        <w:rPr>
          <w:i/>
          <w:iCs/>
        </w:rPr>
        <w:t>9</w:t>
      </w:r>
      <w:r>
        <w:t>(6), 1308. https://doi.org/10.3390/microorganisms9061308</w:t>
      </w:r>
    </w:p>
    <w:p w14:paraId="734A2F9D" w14:textId="77777777" w:rsidR="00D37188" w:rsidRDefault="00D37188" w:rsidP="00D37188">
      <w:pPr>
        <w:pStyle w:val="Bibliography"/>
      </w:pPr>
      <w:r>
        <w:t xml:space="preserve">Karakoc Parlayan, H. N., Bulut, D., Haykir Solay, A., Kuzi, S., Arikan, T., &amp; Sencan, I. (2025). An Analysis of Bacterial Infection Distribution in the Elderly, and Their Clinical and Laboratory Profiles: Aging and Bacterial Infection. </w:t>
      </w:r>
      <w:r>
        <w:rPr>
          <w:i/>
          <w:iCs/>
        </w:rPr>
        <w:t>Infectious Diseases and Clinical Microbiology</w:t>
      </w:r>
      <w:r>
        <w:t xml:space="preserve">, </w:t>
      </w:r>
      <w:r>
        <w:rPr>
          <w:i/>
          <w:iCs/>
        </w:rPr>
        <w:t>7</w:t>
      </w:r>
      <w:r>
        <w:t>(1), 47–57. https://doi.org/10.36519/idcm.2025.458</w:t>
      </w:r>
    </w:p>
    <w:p w14:paraId="00118111" w14:textId="77777777" w:rsidR="00D37188" w:rsidRDefault="00D37188" w:rsidP="00D37188">
      <w:pPr>
        <w:pStyle w:val="Bibliography"/>
      </w:pPr>
      <w:r>
        <w:t xml:space="preserve">Karmoker, J., Saiful Islam, Md., Liton Rana, Md., Ashek Ullah, Md., Neloy, F. H., Oishy, N. M., Pramanik, P. K., Siddique, M. P., Saha, S., &amp; Tanvir Rahman, Md. (2023). Molecular Detection and Multidrug Resistance of </w:t>
      </w:r>
      <w:r>
        <w:rPr>
          <w:i/>
          <w:iCs/>
        </w:rPr>
        <w:t>Shigella</w:t>
      </w:r>
      <w:r>
        <w:t xml:space="preserve"> spp. Isolated from Wild Waterfowl and </w:t>
      </w:r>
      <w:r>
        <w:lastRenderedPageBreak/>
        <w:t xml:space="preserve">Migratory Birds in Bangladesh. </w:t>
      </w:r>
      <w:r>
        <w:rPr>
          <w:i/>
          <w:iCs/>
        </w:rPr>
        <w:t>Veterinary Medicine International</w:t>
      </w:r>
      <w:r>
        <w:t xml:space="preserve">, </w:t>
      </w:r>
      <w:r>
        <w:rPr>
          <w:i/>
          <w:iCs/>
        </w:rPr>
        <w:t>2023</w:t>
      </w:r>
      <w:r>
        <w:t>(1), 5374216. https://doi.org/10.1155/2023/5374216</w:t>
      </w:r>
    </w:p>
    <w:p w14:paraId="3A91135C" w14:textId="77777777" w:rsidR="00D37188" w:rsidRDefault="00D37188" w:rsidP="00D37188">
      <w:pPr>
        <w:pStyle w:val="Bibliography"/>
      </w:pPr>
      <w:r>
        <w:t xml:space="preserve">Kushkevych, I., &amp; Barto, M. (2014). </w:t>
      </w:r>
      <w:r>
        <w:rPr>
          <w:i/>
          <w:iCs/>
        </w:rPr>
        <w:t>Sequence analysis of the 16s rRNA gene of sulfate-reducing bacteria isolated from human intestine</w:t>
      </w:r>
      <w:r>
        <w:t>.</w:t>
      </w:r>
    </w:p>
    <w:p w14:paraId="6AA09460" w14:textId="77777777" w:rsidR="00D37188" w:rsidRDefault="00D37188" w:rsidP="00D37188">
      <w:pPr>
        <w:pStyle w:val="Bibliography"/>
      </w:pPr>
      <w:r>
        <w:t xml:space="preserve">Lawal, M. S. (2017a). Antimicrobial Resistance Pattern and Plasmid Profile of Diarrheal Salmonallae and Shigallae Bacteria Isolated from Clinical Samples in Kaduna Metropolis, Nigeria. </w:t>
      </w:r>
      <w:r>
        <w:rPr>
          <w:i/>
          <w:iCs/>
        </w:rPr>
        <w:t>Journal of Bacteriology &amp; Mycology: Open Access</w:t>
      </w:r>
      <w:r>
        <w:t xml:space="preserve">, </w:t>
      </w:r>
      <w:r>
        <w:rPr>
          <w:i/>
          <w:iCs/>
        </w:rPr>
        <w:t>4</w:t>
      </w:r>
      <w:r>
        <w:t>(2). https://doi.org/10.15406/jbmoa.2017.04.00084</w:t>
      </w:r>
    </w:p>
    <w:p w14:paraId="2D691A31" w14:textId="77777777" w:rsidR="00D37188" w:rsidRDefault="00D37188" w:rsidP="00D37188">
      <w:pPr>
        <w:pStyle w:val="Bibliography"/>
      </w:pPr>
      <w:r>
        <w:t xml:space="preserve">Lawal, M. S. (2017b). Antimicrobial Resistance Pattern and Plasmid Profile of Diarrheal Salmonallae and Shigallae Bacteria Isolated from Clinical Samples in Kaduna Metropolis, Nigeria. </w:t>
      </w:r>
      <w:r>
        <w:rPr>
          <w:i/>
          <w:iCs/>
        </w:rPr>
        <w:t>Journal of Bacteriology &amp; Mycology: Open Access</w:t>
      </w:r>
      <w:r>
        <w:t xml:space="preserve">, </w:t>
      </w:r>
      <w:r>
        <w:rPr>
          <w:i/>
          <w:iCs/>
        </w:rPr>
        <w:t>4</w:t>
      </w:r>
      <w:r>
        <w:t>(2). https://doi.org/10.15406/jbmoa.2017.04.00084</w:t>
      </w:r>
    </w:p>
    <w:p w14:paraId="341E922F" w14:textId="77777777" w:rsidR="00D37188" w:rsidRDefault="00D37188" w:rsidP="00D37188">
      <w:pPr>
        <w:pStyle w:val="Bibliography"/>
      </w:pPr>
      <w:r>
        <w:t xml:space="preserve">Locher, K., Belanger, C. R., Eckbo, E., Caza, M., Velapatino, B., &amp; Charles, M. K. (2022). Automated 16S Sequencing Using an R-Based Analysis Module for Bacterial Identification. </w:t>
      </w:r>
      <w:r>
        <w:rPr>
          <w:i/>
          <w:iCs/>
        </w:rPr>
        <w:t>Microbiology Spectrum</w:t>
      </w:r>
      <w:r>
        <w:t xml:space="preserve">, </w:t>
      </w:r>
      <w:r>
        <w:rPr>
          <w:i/>
          <w:iCs/>
        </w:rPr>
        <w:t>10</w:t>
      </w:r>
      <w:r>
        <w:t>(2), e00408-22. https://doi.org/10.1128/spectrum.00408-22</w:t>
      </w:r>
    </w:p>
    <w:p w14:paraId="13DADA63" w14:textId="77777777" w:rsidR="00D37188" w:rsidRDefault="00D37188" w:rsidP="00D37188">
      <w:pPr>
        <w:pStyle w:val="Bibliography"/>
      </w:pPr>
      <w:r>
        <w:rPr>
          <w:i/>
          <w:iCs/>
        </w:rPr>
        <w:t>M100: Performance standards for antimicrobial susceptibility testing</w:t>
      </w:r>
      <w:r>
        <w:t xml:space="preserve"> (33rd editi). (2023). Clinical and Laboratory Standards Institute.</w:t>
      </w:r>
    </w:p>
    <w:p w14:paraId="4DF8BC1D" w14:textId="77777777" w:rsidR="00D37188" w:rsidRDefault="00D37188" w:rsidP="00D37188">
      <w:pPr>
        <w:pStyle w:val="Bibliography"/>
      </w:pPr>
      <w:r>
        <w:t xml:space="preserve">Magiorakos, A.-P., Srinivasan, A., Carey, R. B., Carmeli, Y., Falagas, M. E., Giske, C. G., Harbarth, S., Hindler, J. F., Kahlmeter, G., Olsson-Liljequist, B., Paterson, D. L., Rice, L. B., Stelling, J., Struelens, M. J., Vatopoulos, A., Weber, J. T., &amp; Monnet, D. L. (2012). Multidrug-resistant, extensively drug-resistant and pandrug-resistant bacteria: An international expert </w:t>
      </w:r>
      <w:r>
        <w:lastRenderedPageBreak/>
        <w:t xml:space="preserve">proposal for interim standard definitions for acquired resistance. </w:t>
      </w:r>
      <w:r>
        <w:rPr>
          <w:i/>
          <w:iCs/>
        </w:rPr>
        <w:t>Clinical Microbiology and Infection: The Official Publication of the European Society of Clinical Microbiology and Infectious Diseases</w:t>
      </w:r>
      <w:r>
        <w:t xml:space="preserve">, </w:t>
      </w:r>
      <w:r>
        <w:rPr>
          <w:i/>
          <w:iCs/>
        </w:rPr>
        <w:t>18</w:t>
      </w:r>
      <w:r>
        <w:t>(3), 268–281. https://doi.org/10.1111/j.1469-0691.2011.03570.x</w:t>
      </w:r>
    </w:p>
    <w:p w14:paraId="5A558E8F" w14:textId="77777777" w:rsidR="00D37188" w:rsidRDefault="00D37188" w:rsidP="00D37188">
      <w:pPr>
        <w:pStyle w:val="Bibliography"/>
      </w:pPr>
      <w:r>
        <w:t xml:space="preserve">Mason, L. C. E., Greig, D. R., Cowley, L. A., Partridge, S. R., Martinez, E., Blackwell, G. A., Chong, C. E., De Silva, P. M., Bengtsson, R. J., Draper, J. L., Ginn, A. N., Sandaradura, I., Sim, E. M., Iredell, J. R., Sintchenko, V., Ingle, D. J., Howden, B. P., Lefèvre, S., Njamkepo, E., … Baker, K. S. (2023). The evolution and international spread of extensively drug resistant Shigella sonnei. </w:t>
      </w:r>
      <w:r>
        <w:rPr>
          <w:i/>
          <w:iCs/>
        </w:rPr>
        <w:t>Nature Communications</w:t>
      </w:r>
      <w:r>
        <w:t xml:space="preserve">, </w:t>
      </w:r>
      <w:r>
        <w:rPr>
          <w:i/>
          <w:iCs/>
        </w:rPr>
        <w:t>14</w:t>
      </w:r>
      <w:r>
        <w:t>(1), 1983. https://doi.org/10.1038/s41467-023-37672-w</w:t>
      </w:r>
    </w:p>
    <w:p w14:paraId="1F4ADE9D" w14:textId="77777777" w:rsidR="00D37188" w:rsidRDefault="00D37188" w:rsidP="00D37188">
      <w:pPr>
        <w:pStyle w:val="Bibliography"/>
      </w:pPr>
      <w:r>
        <w:t xml:space="preserve">Matanza, X. M., &amp; Clements, A. (2023). Pathogenicity and virulence of Shigella sonnei: A highly drug-resistant pathogen of increasing prevalence. </w:t>
      </w:r>
      <w:r>
        <w:rPr>
          <w:i/>
          <w:iCs/>
        </w:rPr>
        <w:t>Virulence</w:t>
      </w:r>
      <w:r>
        <w:t xml:space="preserve">, </w:t>
      </w:r>
      <w:r>
        <w:rPr>
          <w:i/>
          <w:iCs/>
        </w:rPr>
        <w:t>14</w:t>
      </w:r>
      <w:r>
        <w:t>(1), 2280838. https://doi.org/10.1080/21505594.2023.2280838</w:t>
      </w:r>
    </w:p>
    <w:p w14:paraId="164AFEA3" w14:textId="77777777" w:rsidR="00D37188" w:rsidRDefault="00D37188" w:rsidP="00D37188">
      <w:pPr>
        <w:pStyle w:val="Bibliography"/>
      </w:pPr>
      <w:r>
        <w:t xml:space="preserve">Medeiros, P. H. Q. S., Lima, A. Â. M., Guedes, M. M., Havt, A., Bona, M. D., Rey, L. C., Soares, A. M., Guerrant, R. L., Weigl, B. H., &amp; Lima, I. F. N. (2018). Molecular characterization of virulence and antimicrobial resistance profile of Shigella species isolated from children with moderate to severe diarrhea in northeastern Brazil. </w:t>
      </w:r>
      <w:r>
        <w:rPr>
          <w:i/>
          <w:iCs/>
        </w:rPr>
        <w:t>Diagnostic Microbiology and Infectious Disease</w:t>
      </w:r>
      <w:r>
        <w:t xml:space="preserve">, </w:t>
      </w:r>
      <w:r>
        <w:rPr>
          <w:i/>
          <w:iCs/>
        </w:rPr>
        <w:t>90</w:t>
      </w:r>
      <w:r>
        <w:t>(3), 198–205. https://doi.org/10.1016/j.diagmicrobio.2017.11.002</w:t>
      </w:r>
    </w:p>
    <w:p w14:paraId="56175F46" w14:textId="77777777" w:rsidR="00D37188" w:rsidRDefault="00D37188" w:rsidP="00D37188">
      <w:pPr>
        <w:pStyle w:val="Bibliography"/>
      </w:pPr>
      <w:r>
        <w:t xml:space="preserve">Mitchell, H. D., Thomson, N. R., Jenkins, C., Dallman, T. J., Painset, A., Kirwan, P., Delpech, V., Mikhail, A. F. W., Field, N., &amp; Hughes, G. (2021). Linkage of Whole Genome Sequencing, Epidemiological, and Clinical Data to Understand the Genetic Diversity and Clinical </w:t>
      </w:r>
      <w:r>
        <w:lastRenderedPageBreak/>
        <w:t xml:space="preserve">Outcomes of Shigella flexneri among Men Who Have Sex with Men in England. </w:t>
      </w:r>
      <w:r>
        <w:rPr>
          <w:i/>
          <w:iCs/>
        </w:rPr>
        <w:t>Microbiology Spectrum</w:t>
      </w:r>
      <w:r>
        <w:t xml:space="preserve">, </w:t>
      </w:r>
      <w:r>
        <w:rPr>
          <w:i/>
          <w:iCs/>
        </w:rPr>
        <w:t>9</w:t>
      </w:r>
      <w:r>
        <w:t>(3), 1–14. https://doi.org/10.1128/spectrum.01213-21</w:t>
      </w:r>
    </w:p>
    <w:p w14:paraId="59AED2C6" w14:textId="77777777" w:rsidR="00D37188" w:rsidRDefault="00D37188" w:rsidP="00D37188">
      <w:pPr>
        <w:pStyle w:val="Bibliography"/>
      </w:pPr>
      <w:r>
        <w:t xml:space="preserve">Nandi, D., Kaur, K., &amp; Janardhanan, R. (2023). Shigella storm and men who have sex with men: A perspective on the Indian context. </w:t>
      </w:r>
      <w:r>
        <w:rPr>
          <w:i/>
          <w:iCs/>
        </w:rPr>
        <w:t>Indian Journal of Public Health</w:t>
      </w:r>
      <w:r>
        <w:t xml:space="preserve">, </w:t>
      </w:r>
      <w:r>
        <w:rPr>
          <w:i/>
          <w:iCs/>
        </w:rPr>
        <w:t>67</w:t>
      </w:r>
      <w:r>
        <w:t>(3), 480–481. https://doi.org/10.4103/ijph.ijph_1947_21</w:t>
      </w:r>
    </w:p>
    <w:p w14:paraId="22D8E7AC" w14:textId="77777777" w:rsidR="00D37188" w:rsidRDefault="00D37188" w:rsidP="00D37188">
      <w:pPr>
        <w:pStyle w:val="Bibliography"/>
      </w:pPr>
      <w:r>
        <w:t xml:space="preserve">NAP. (2024). </w:t>
      </w:r>
      <w:r>
        <w:rPr>
          <w:i/>
          <w:iCs/>
        </w:rPr>
        <w:t>National Action Plan (NAP) on Antimicrobial Resistance: SITUATIONAL  ANALYSIS  and Key Recommendations for  the Development of NAP 2.0</w:t>
      </w:r>
      <w:r>
        <w:t>. Federal Ministries of Agriculture and Food Security, Environment and Health and  Social Welfare.</w:t>
      </w:r>
    </w:p>
    <w:p w14:paraId="763C80FB" w14:textId="77777777" w:rsidR="00D37188" w:rsidRDefault="00D37188" w:rsidP="00D37188">
      <w:pPr>
        <w:pStyle w:val="Bibliography"/>
      </w:pPr>
      <w:r>
        <w:t xml:space="preserve">Ngolo, J. L. (2023). </w:t>
      </w:r>
      <w:r>
        <w:rPr>
          <w:i/>
          <w:iCs/>
        </w:rPr>
        <w:t>Epidemiology and Characteristics of Resistant Typhoidal Salmonella Strains Prevalent in</w:t>
      </w:r>
      <w:r>
        <w:t xml:space="preserve">. </w:t>
      </w:r>
      <w:r>
        <w:rPr>
          <w:i/>
          <w:iCs/>
        </w:rPr>
        <w:t>34</w:t>
      </w:r>
      <w:r>
        <w:t>(1). https://doi.org/10.12962/j20882033.v34i1.14677</w:t>
      </w:r>
    </w:p>
    <w:p w14:paraId="0A2D12AD" w14:textId="77777777" w:rsidR="00D37188" w:rsidRDefault="00D37188" w:rsidP="00D37188">
      <w:pPr>
        <w:pStyle w:val="Bibliography"/>
      </w:pPr>
      <w:r>
        <w:t xml:space="preserve">Ngoshe, I., Denue, B., Bello, H., Akawu, C., &amp; Gashau, W. (2017). Prevalence and antimicrobial susceptibility of Shigella species isolates from diarrheal stool of patients in a tertiary health facility in northeastern Nigeria. </w:t>
      </w:r>
      <w:r>
        <w:rPr>
          <w:i/>
          <w:iCs/>
        </w:rPr>
        <w:t>Sub-Saharan African Journal of Medicine</w:t>
      </w:r>
      <w:r>
        <w:t xml:space="preserve">, </w:t>
      </w:r>
      <w:r>
        <w:rPr>
          <w:i/>
          <w:iCs/>
        </w:rPr>
        <w:t>4</w:t>
      </w:r>
      <w:r>
        <w:t>(4), 96. https://doi.org/10.4103/ssajm.ssajm_7_17</w:t>
      </w:r>
    </w:p>
    <w:p w14:paraId="7E322320" w14:textId="77777777" w:rsidR="00D37188" w:rsidRDefault="00D37188" w:rsidP="00D37188">
      <w:pPr>
        <w:pStyle w:val="Bibliography"/>
      </w:pPr>
      <w:r>
        <w:t xml:space="preserve">Nyarkoh, R., Odoom, A., &amp; Donkor, E. S. (2024). Prevalence of Shigella species and antimicrobial resistance patterns in Africa: Systematic review and meta-analysis. </w:t>
      </w:r>
      <w:r>
        <w:rPr>
          <w:i/>
          <w:iCs/>
        </w:rPr>
        <w:t>BMC Infectious Diseases</w:t>
      </w:r>
      <w:r>
        <w:t xml:space="preserve">, </w:t>
      </w:r>
      <w:r>
        <w:rPr>
          <w:i/>
          <w:iCs/>
        </w:rPr>
        <w:t>24</w:t>
      </w:r>
      <w:r>
        <w:t>(1), 1217. https://doi.org/10.1186/s12879-024-09945-2</w:t>
      </w:r>
    </w:p>
    <w:p w14:paraId="647A903D" w14:textId="77777777" w:rsidR="00D37188" w:rsidRDefault="00D37188" w:rsidP="00D37188">
      <w:pPr>
        <w:pStyle w:val="Bibliography"/>
      </w:pPr>
      <w:r>
        <w:t xml:space="preserve">Okumu, N. O., Muloi, D. M., Moodley, A., Watson, J., Kiarie, A., Ochieng, L., Wasonga, J. O., Mutisya, C., Alumasa, L., Ngeranwa, J. J. N., Cumming, O., &amp; Cook, E. A. J. (2025). Antimicrobial resistance in community-acquired enteric pathogens among children aged ≤ 10-years in low-and middle-income countries: A systematic review and meta-analysis. </w:t>
      </w:r>
      <w:r>
        <w:rPr>
          <w:i/>
          <w:iCs/>
        </w:rPr>
        <w:t>Frontiers in Microbiology</w:t>
      </w:r>
      <w:r>
        <w:t xml:space="preserve">, </w:t>
      </w:r>
      <w:r>
        <w:rPr>
          <w:i/>
          <w:iCs/>
        </w:rPr>
        <w:t>16</w:t>
      </w:r>
      <w:r>
        <w:t>, 1539160. https://doi.org/10.3389/fmicb.2025.1539160</w:t>
      </w:r>
    </w:p>
    <w:p w14:paraId="4CFC59B0" w14:textId="77777777" w:rsidR="00D37188" w:rsidRDefault="00D37188" w:rsidP="00D37188">
      <w:pPr>
        <w:pStyle w:val="Bibliography"/>
      </w:pPr>
      <w:r>
        <w:lastRenderedPageBreak/>
        <w:t xml:space="preserve">Olaniyi, F. T., Akaniro, I. R., Oguh, C. E., Fashina, C. D., Ahmed, I., &amp; Ezeh, C. C. (2019). Characterization and Antimicrobial Resistance Profile of Pathogenic Bacteria Isolated from Freshly Sold Amaranthus viridis in Ile-Ife, Southwest Nigeria. </w:t>
      </w:r>
      <w:r>
        <w:rPr>
          <w:i/>
          <w:iCs/>
        </w:rPr>
        <w:t>Journal of Advances in Microbiology</w:t>
      </w:r>
      <w:r>
        <w:t xml:space="preserve">, </w:t>
      </w:r>
      <w:r>
        <w:rPr>
          <w:i/>
          <w:iCs/>
        </w:rPr>
        <w:t>18</w:t>
      </w:r>
      <w:r>
        <w:t>((1)), 1–8.</w:t>
      </w:r>
    </w:p>
    <w:p w14:paraId="08099380" w14:textId="77777777" w:rsidR="00D37188" w:rsidRDefault="00D37188" w:rsidP="00D37188">
      <w:pPr>
        <w:pStyle w:val="Bibliography"/>
      </w:pPr>
      <w:r>
        <w:t xml:space="preserve">Peker, N., Garcia-Croes, S., Dijkhuizen, B., Wiersma, H. H., Van Zanten, E., Wisselink, G., Friedrich, A. W., Kooistra-Smid, M., Sinha, B., Rossen, J. W. A., &amp; Couto, N. (2019). A Comparison of Three Different Bioinformatics Analyses of the 16S–23S rRNA Encoding Region for Bacterial Identification. </w:t>
      </w:r>
      <w:r>
        <w:rPr>
          <w:i/>
          <w:iCs/>
        </w:rPr>
        <w:t>Frontiers in Microbiology</w:t>
      </w:r>
      <w:r>
        <w:t xml:space="preserve">, </w:t>
      </w:r>
      <w:r>
        <w:rPr>
          <w:i/>
          <w:iCs/>
        </w:rPr>
        <w:t>10</w:t>
      </w:r>
      <w:r>
        <w:t>, 620. https://doi.org/10.3389/fmicb.2019.00620</w:t>
      </w:r>
    </w:p>
    <w:p w14:paraId="726C51D1" w14:textId="77777777" w:rsidR="00D37188" w:rsidRDefault="00D37188" w:rsidP="00D37188">
      <w:pPr>
        <w:pStyle w:val="Bibliography"/>
      </w:pPr>
      <w:r>
        <w:t xml:space="preserve">Pourhoseingholi, M. A., Vahedi, M., &amp; Rahimzadeh, M. (2013). Sample size calculation in medical studies. </w:t>
      </w:r>
      <w:r>
        <w:rPr>
          <w:i/>
          <w:iCs/>
        </w:rPr>
        <w:t>Gastroenterology and Hepatology from Bed to Bench</w:t>
      </w:r>
      <w:r>
        <w:t xml:space="preserve">, </w:t>
      </w:r>
      <w:r>
        <w:rPr>
          <w:i/>
          <w:iCs/>
        </w:rPr>
        <w:t>6</w:t>
      </w:r>
      <w:r>
        <w:t>(1), 14–17.</w:t>
      </w:r>
    </w:p>
    <w:p w14:paraId="408BA13B" w14:textId="77777777" w:rsidR="00D37188" w:rsidRDefault="00D37188" w:rsidP="00D37188">
      <w:pPr>
        <w:pStyle w:val="Bibliography"/>
      </w:pPr>
      <w:r>
        <w:t xml:space="preserve">Projection, Y. population. (2022). </w:t>
      </w:r>
      <w:r>
        <w:rPr>
          <w:i/>
          <w:iCs/>
        </w:rPr>
        <w:t>3218dc9ad03434996c30374e7733eb94f9f08867 @ citypopulation.de</w:t>
      </w:r>
      <w:r>
        <w:t xml:space="preserve"> (p. 2). Yobe.</w:t>
      </w:r>
    </w:p>
    <w:p w14:paraId="47B53A43" w14:textId="77777777" w:rsidR="00D37188" w:rsidRDefault="00D37188" w:rsidP="00D37188">
      <w:pPr>
        <w:pStyle w:val="Bibliography"/>
      </w:pPr>
      <w:r>
        <w:t xml:space="preserve">Richard, R., Ezejiofor, T. I. N., Nsofor, C. A., &amp; Nkene, I. H. (2023). Antibacterial Resistance and Phenotypic Detection of Extended Spectrum Beta-Lactamase (ESBL) Producing Enterobacteriaceae Isolated from Environmental Sources in Nasarawa State, Nigeria. </w:t>
      </w:r>
      <w:r>
        <w:rPr>
          <w:i/>
          <w:iCs/>
        </w:rPr>
        <w:t>European Journal of Biology and Biotechnology</w:t>
      </w:r>
      <w:r>
        <w:t xml:space="preserve">, </w:t>
      </w:r>
      <w:r>
        <w:rPr>
          <w:i/>
          <w:iCs/>
        </w:rPr>
        <w:t>4</w:t>
      </w:r>
      <w:r>
        <w:t>(5), 6–12. https://doi.org/10.24018/ejbio.2023.4.5.479</w:t>
      </w:r>
    </w:p>
    <w:p w14:paraId="0E88F06A" w14:textId="77777777" w:rsidR="00D37188" w:rsidRDefault="00D37188" w:rsidP="00D37188">
      <w:pPr>
        <w:pStyle w:val="Bibliography"/>
      </w:pPr>
      <w:r>
        <w:t xml:space="preserve">Rijah, Z., &amp; Al-Galebi, A. (2025). Molecular Characterisation of Virulence and Antibiotic Resistance Genes in Diarrhoeal Shigella Isolates from Diwaniyah, Iraq. </w:t>
      </w:r>
      <w:r>
        <w:rPr>
          <w:i/>
          <w:iCs/>
        </w:rPr>
        <w:t>Babcock University Medical Journal</w:t>
      </w:r>
      <w:r>
        <w:t xml:space="preserve">, </w:t>
      </w:r>
      <w:r>
        <w:rPr>
          <w:i/>
          <w:iCs/>
        </w:rPr>
        <w:t>8</w:t>
      </w:r>
      <w:r>
        <w:t>(1), 257–270. https://doi.org/10.38029/babcockuniv.med.j..v8i1.822</w:t>
      </w:r>
    </w:p>
    <w:p w14:paraId="367BBE57" w14:textId="77777777" w:rsidR="00D37188" w:rsidRDefault="00D37188" w:rsidP="00D37188">
      <w:pPr>
        <w:pStyle w:val="Bibliography"/>
      </w:pPr>
      <w:r>
        <w:lastRenderedPageBreak/>
        <w:t xml:space="preserve">Sack, D. A., Lyke, C., Mclaughlin, C., &amp; Suwanvanichkij, V. (2001). World Health Organization: Antimicrobial resistance in shigellosis, cholera and campylobacteriosis. </w:t>
      </w:r>
      <w:r>
        <w:rPr>
          <w:i/>
          <w:iCs/>
        </w:rPr>
        <w:t>World Health</w:t>
      </w:r>
      <w:r>
        <w:t xml:space="preserve">, </w:t>
      </w:r>
      <w:r>
        <w:rPr>
          <w:i/>
          <w:iCs/>
        </w:rPr>
        <w:t>17</w:t>
      </w:r>
      <w:r>
        <w:t>, 1–56.</w:t>
      </w:r>
    </w:p>
    <w:p w14:paraId="4441F369" w14:textId="77777777" w:rsidR="00D37188" w:rsidRDefault="00D37188" w:rsidP="00D37188">
      <w:pPr>
        <w:pStyle w:val="Bibliography"/>
      </w:pPr>
      <w:r>
        <w:t xml:space="preserve">Saheed, Y., Umar, A. F., &amp; Iliyasu, M. (2020). Potential of Silver Nano Particles Synthesized from Ficus sycomorus Linn Against Multidrug Resistant Shigella species Isolated from Clinical Specimens. </w:t>
      </w:r>
      <w:r>
        <w:rPr>
          <w:i/>
          <w:iCs/>
        </w:rPr>
        <w:t>American Journal of Life Sciences</w:t>
      </w:r>
      <w:r>
        <w:t xml:space="preserve">, </w:t>
      </w:r>
      <w:r>
        <w:rPr>
          <w:i/>
          <w:iCs/>
        </w:rPr>
        <w:t>8</w:t>
      </w:r>
      <w:r>
        <w:t>(4), 82. https://doi.org/10.11648/j.ajls.20200804.16</w:t>
      </w:r>
    </w:p>
    <w:p w14:paraId="3123DAE3" w14:textId="77777777" w:rsidR="00D37188" w:rsidRDefault="00D37188" w:rsidP="00D37188">
      <w:pPr>
        <w:pStyle w:val="Bibliography"/>
      </w:pPr>
      <w:r>
        <w:t xml:space="preserve">Sahl, J. W., Morris, C. R., Emberger, J., Fraser, C. M., Ochieng, J. B., Juma, J., Fields, B., Breiman, R. F., Gilmour, M., Nataro, J. P., &amp; Rasko, D. A. (2015). Defining the phylogenomics of Shigella species: A pathway to diagnostics. </w:t>
      </w:r>
      <w:r>
        <w:rPr>
          <w:i/>
          <w:iCs/>
        </w:rPr>
        <w:t>Journal of Clinical Microbiology</w:t>
      </w:r>
      <w:r>
        <w:t xml:space="preserve">, </w:t>
      </w:r>
      <w:r>
        <w:rPr>
          <w:i/>
          <w:iCs/>
        </w:rPr>
        <w:t>53</w:t>
      </w:r>
      <w:r>
        <w:t>(3), 951–960. https://doi.org/10.1128/JCM.03527-14</w:t>
      </w:r>
    </w:p>
    <w:p w14:paraId="479104D7" w14:textId="77777777" w:rsidR="00D37188" w:rsidRDefault="00D37188" w:rsidP="00D37188">
      <w:pPr>
        <w:pStyle w:val="Bibliography"/>
      </w:pPr>
      <w:r>
        <w:t xml:space="preserve">Salehi, M., Laitinen, V., Bhanushali, S., Bengtsson-Palme, J., Collignon, P., Beggs, J. J., Pärnänen, K., &amp; Lahti, L. (2025). Gender differences in global antimicrobial resistance. </w:t>
      </w:r>
      <w:r>
        <w:rPr>
          <w:i/>
          <w:iCs/>
        </w:rPr>
        <w:t>Npj Biofilms and Microbiomes</w:t>
      </w:r>
      <w:r>
        <w:t xml:space="preserve">, </w:t>
      </w:r>
      <w:r>
        <w:rPr>
          <w:i/>
          <w:iCs/>
        </w:rPr>
        <w:t>11</w:t>
      </w:r>
      <w:r>
        <w:t>(1), 79. https://doi.org/10.1038/s41522-025-00715-9</w:t>
      </w:r>
    </w:p>
    <w:p w14:paraId="217385CC" w14:textId="77777777" w:rsidR="00D37188" w:rsidRDefault="00D37188" w:rsidP="00D37188">
      <w:pPr>
        <w:pStyle w:val="Bibliography"/>
      </w:pPr>
      <w:r>
        <w:t xml:space="preserve">Salleh, M. Z., Nik Zuraina, N. M. N., Hajissa, K., Ilias, M. I., Banga Singh, K. K., &amp; Deris, Z. Z. (2022). Prevalence of Multidrug-Resistant and Extended-Spectrum Beta-Lactamase-Producing Shigella Species in Asia: A Systematic Review and Meta-Analysis. </w:t>
      </w:r>
      <w:r>
        <w:rPr>
          <w:i/>
          <w:iCs/>
        </w:rPr>
        <w:t>Antibiotics</w:t>
      </w:r>
      <w:r>
        <w:t xml:space="preserve">, </w:t>
      </w:r>
      <w:r>
        <w:rPr>
          <w:i/>
          <w:iCs/>
        </w:rPr>
        <w:t>11</w:t>
      </w:r>
      <w:r>
        <w:t>(11), 1653–1653. https://doi.org/10.3390/antibiotics11111653</w:t>
      </w:r>
    </w:p>
    <w:p w14:paraId="67E0A6D8" w14:textId="77777777" w:rsidR="00D37188" w:rsidRDefault="00D37188" w:rsidP="00D37188">
      <w:pPr>
        <w:pStyle w:val="Bibliography"/>
      </w:pPr>
      <w:r>
        <w:t xml:space="preserve">Sangeetha, A. V., Parija, S. C., Mandal, J., &amp; Krishnamurthy, S. (2014). Clinical and Microbiological Profiles of Shigellosis in Children. </w:t>
      </w:r>
      <w:r>
        <w:rPr>
          <w:i/>
          <w:iCs/>
        </w:rPr>
        <w:t>JOURNAL OF HEALTH, POPULATION AND NUTRITION</w:t>
      </w:r>
      <w:r>
        <w:t>.</w:t>
      </w:r>
    </w:p>
    <w:p w14:paraId="306D8E1A" w14:textId="77777777" w:rsidR="00D37188" w:rsidRDefault="00D37188" w:rsidP="00D37188">
      <w:pPr>
        <w:pStyle w:val="Bibliography"/>
      </w:pPr>
      <w:r>
        <w:t xml:space="preserve">Satija, K., &amp; Anjankar, V. P. (2024). Molecular Characterization of Multidrug-Resistant Shigella flexneri. </w:t>
      </w:r>
      <w:r>
        <w:rPr>
          <w:i/>
          <w:iCs/>
        </w:rPr>
        <w:t>Cureus</w:t>
      </w:r>
      <w:r>
        <w:t>. https://doi.org/10.7759/cureus.53276</w:t>
      </w:r>
    </w:p>
    <w:p w14:paraId="75F148EB" w14:textId="77777777" w:rsidR="00D37188" w:rsidRDefault="00D37188" w:rsidP="00D37188">
      <w:pPr>
        <w:pStyle w:val="Bibliography"/>
      </w:pPr>
      <w:r>
        <w:lastRenderedPageBreak/>
        <w:t xml:space="preserve">Shoja, S., Ghasemi, S., Dastranj, M., Shamseddin, J., Ebrahimi, N., Alizade, H., &amp; Farahani, A. (2023). Characterization of genotypes and antimicrobial resistance profiles of clinical isolates of Shigella from patients in the southern region of Iran. </w:t>
      </w:r>
      <w:r>
        <w:rPr>
          <w:i/>
          <w:iCs/>
        </w:rPr>
        <w:t>European Journal of Medical Research</w:t>
      </w:r>
      <w:r>
        <w:t xml:space="preserve">, </w:t>
      </w:r>
      <w:r>
        <w:rPr>
          <w:i/>
          <w:iCs/>
        </w:rPr>
        <w:t>28</w:t>
      </w:r>
      <w:r>
        <w:t>(1), 611. https://doi.org/10.1186/s40001-023-01570-0</w:t>
      </w:r>
    </w:p>
    <w:p w14:paraId="44875888" w14:textId="77777777" w:rsidR="00D37188" w:rsidRDefault="00D37188" w:rsidP="00D37188">
      <w:pPr>
        <w:pStyle w:val="Bibliography"/>
      </w:pPr>
      <w:r>
        <w:t xml:space="preserve">Somda, N. S., Nyarkoh, R., Tankoano, A., Bonkoungou, O. J. I., Tetteh-Quarcoo, P. B., &amp; Donkor, E. S. (2025). Molecular epidemiology of extended-spectrum beta-lactamases and carbapenemases-producing Shigella in Africa: A systematic review and meta-analysis. </w:t>
      </w:r>
      <w:r>
        <w:rPr>
          <w:i/>
          <w:iCs/>
        </w:rPr>
        <w:t>BMC Infectious Diseases</w:t>
      </w:r>
      <w:r>
        <w:t xml:space="preserve">, </w:t>
      </w:r>
      <w:r>
        <w:rPr>
          <w:i/>
          <w:iCs/>
        </w:rPr>
        <w:t>25</w:t>
      </w:r>
      <w:r>
        <w:t>(1), 81. https://doi.org/10.1186/s12879-024-10266-7</w:t>
      </w:r>
    </w:p>
    <w:p w14:paraId="175C284F" w14:textId="77777777" w:rsidR="00D37188" w:rsidRDefault="00D37188" w:rsidP="00D37188">
      <w:pPr>
        <w:pStyle w:val="Bibliography"/>
      </w:pPr>
      <w:r>
        <w:t xml:space="preserve">Titus, I., Iliyasu, M., Sahal, M., Umar, R., A, V. A., Wali, M., Ismail, S., Umar, A., &amp; Agbo, E. (2023). Molecular Profiling of Class 1 Integron Among Multidrug-Resistant Salmonella Typhi Serovars Isolated from Hospitals in Bauchi. </w:t>
      </w:r>
      <w:r>
        <w:rPr>
          <w:i/>
          <w:iCs/>
        </w:rPr>
        <w:t>Acta Scientific Microbiology</w:t>
      </w:r>
      <w:r>
        <w:t>, 36–42. https://doi.org/10.31080/ASMI.2023.06.1256</w:t>
      </w:r>
    </w:p>
    <w:p w14:paraId="45831C71" w14:textId="77777777" w:rsidR="00D37188" w:rsidRDefault="00D37188" w:rsidP="00D37188">
      <w:pPr>
        <w:pStyle w:val="Bibliography"/>
      </w:pPr>
      <w:r>
        <w:t xml:space="preserve">Tula, M., Enabulele, O., Ophori, A., Aziegbemhin, A., Iyoha, O., &amp; Filgona, J. (2022). Phenotypic and molecular detection of multi-drug resistant Enterobacteriaceae species from water sources in Adamawa-North senatorial zone Nigeria. </w:t>
      </w:r>
      <w:r>
        <w:rPr>
          <w:i/>
          <w:iCs/>
        </w:rPr>
        <w:t>DYSONA - Life Science</w:t>
      </w:r>
      <w:r>
        <w:t xml:space="preserve">, </w:t>
      </w:r>
      <w:r>
        <w:rPr>
          <w:i/>
          <w:iCs/>
        </w:rPr>
        <w:t>Online First</w:t>
      </w:r>
      <w:r>
        <w:t>. https://doi.org/10.30493/dls.2022.351097</w:t>
      </w:r>
    </w:p>
    <w:p w14:paraId="51E6E84D" w14:textId="77777777" w:rsidR="00D37188" w:rsidRDefault="00D37188" w:rsidP="00D37188">
      <w:pPr>
        <w:pStyle w:val="Bibliography"/>
      </w:pPr>
      <w:r>
        <w:t xml:space="preserve">Ud-Din, A. I. M. S., Wahid, S. U. H., Latif, H. A., Shahnaij, M., Akter, M., Azmi, I. J., Hasan, T. N., Ahmed, D., Hossain, M. A., Faruque, A. S. G., Faruque, S. M., &amp; Talukder, K. A. (2013). Changing Trends in the Prevalence of Shigella Species: Emergence of Multi-Drug Resistant Shigella sonnei Biotype g in Bangladesh. </w:t>
      </w:r>
      <w:r>
        <w:rPr>
          <w:i/>
          <w:iCs/>
        </w:rPr>
        <w:t>PLoS ONE</w:t>
      </w:r>
      <w:r>
        <w:t xml:space="preserve">, </w:t>
      </w:r>
      <w:r>
        <w:rPr>
          <w:i/>
          <w:iCs/>
        </w:rPr>
        <w:t>8</w:t>
      </w:r>
      <w:r>
        <w:t>(12), e82601. https://doi.org/10.1371/journal.pone.0082601</w:t>
      </w:r>
    </w:p>
    <w:p w14:paraId="226AB63B" w14:textId="77777777" w:rsidR="00D37188" w:rsidRDefault="00D37188" w:rsidP="00D37188">
      <w:pPr>
        <w:pStyle w:val="Bibliography"/>
      </w:pPr>
      <w:r>
        <w:lastRenderedPageBreak/>
        <w:t xml:space="preserve">Umar, L., Mansir L., &amp; Sani Mg. (2021). Phytochemical Analysis and Antifungal Activity of Ficus Sycomorus L. (Moraceae) Extracts on some Dermatophytic Fungi. </w:t>
      </w:r>
      <w:r>
        <w:rPr>
          <w:i/>
          <w:iCs/>
        </w:rPr>
        <w:t>UMYU Journal of Microbiology Research (UJMR)</w:t>
      </w:r>
      <w:r>
        <w:t xml:space="preserve">, </w:t>
      </w:r>
      <w:r>
        <w:rPr>
          <w:i/>
          <w:iCs/>
        </w:rPr>
        <w:t>6</w:t>
      </w:r>
      <w:r>
        <w:t>(1), 11–17. https://doi.org/10.47430/ujmr.2161.002</w:t>
      </w:r>
    </w:p>
    <w:p w14:paraId="72DDAA41" w14:textId="77777777" w:rsidR="00D37188" w:rsidRDefault="00D37188" w:rsidP="00D37188">
      <w:pPr>
        <w:pStyle w:val="Bibliography"/>
      </w:pPr>
      <w:r>
        <w:t xml:space="preserve">Umar, R. D., Titus, I., Joseph, E., &amp; Mamman, U. G. (2025). </w:t>
      </w:r>
      <w:r>
        <w:rPr>
          <w:i/>
          <w:iCs/>
        </w:rPr>
        <w:t>Molecular characterization of multidrug resistance genes and effect of zinc oxide nanoparticles on Salmonella typhi serovars from clinical specimens</w:t>
      </w:r>
      <w:r>
        <w:t xml:space="preserve">. </w:t>
      </w:r>
      <w:r>
        <w:rPr>
          <w:i/>
          <w:iCs/>
        </w:rPr>
        <w:t>July</w:t>
      </w:r>
      <w:r>
        <w:t>.</w:t>
      </w:r>
    </w:p>
    <w:p w14:paraId="3CD981FD" w14:textId="77777777" w:rsidR="00D37188" w:rsidRDefault="00D37188" w:rsidP="00D37188">
      <w:pPr>
        <w:pStyle w:val="Bibliography"/>
      </w:pPr>
      <w:r>
        <w:t xml:space="preserve">Varghese, N., &amp; Joy, P. P. (2016). Naveena Varghese. In </w:t>
      </w:r>
      <w:r>
        <w:rPr>
          <w:i/>
          <w:iCs/>
        </w:rPr>
        <w:t>Microbiology Laboratory Manual</w:t>
      </w:r>
      <w:r>
        <w:t xml:space="preserve"> (Issue January 2014).</w:t>
      </w:r>
    </w:p>
    <w:p w14:paraId="7F5CA2D8" w14:textId="77777777" w:rsidR="00D37188" w:rsidRDefault="00D37188" w:rsidP="00D37188">
      <w:pPr>
        <w:pStyle w:val="Bibliography"/>
      </w:pPr>
      <w:r>
        <w:t xml:space="preserve">Vecilla, D. F., Urrutikoetxea Gutiérrez, M. J., Nieto Toboso, M. C., Inchaurza, K. Z., Zárraga, E. U., Estévez, B. R., &amp; Tuesta Del Arco, J. L. D. D. (2025). First report of Shigella sonnei carrying a blaCTX−M−15 sexually transmitted among men who have sex with men. </w:t>
      </w:r>
      <w:r>
        <w:rPr>
          <w:i/>
          <w:iCs/>
        </w:rPr>
        <w:t>Infection</w:t>
      </w:r>
      <w:r>
        <w:t xml:space="preserve">, </w:t>
      </w:r>
      <w:r>
        <w:rPr>
          <w:i/>
          <w:iCs/>
        </w:rPr>
        <w:t>53</w:t>
      </w:r>
      <w:r>
        <w:t>(1), 443–448. https://doi.org/10.1007/s15010-024-02341-7</w:t>
      </w:r>
    </w:p>
    <w:p w14:paraId="2F65AA49" w14:textId="773018B6" w:rsidR="000A0D3C" w:rsidRPr="000A0D3C" w:rsidRDefault="000A0D3C" w:rsidP="000A0D3C">
      <w:pPr>
        <w:spacing w:line="240" w:lineRule="auto"/>
        <w:jc w:val="both"/>
        <w:rPr>
          <w:rFonts w:ascii="Arial" w:hAnsi="Arial" w:cs="Arial"/>
          <w:b/>
          <w:bCs/>
          <w:sz w:val="20"/>
          <w:szCs w:val="20"/>
        </w:rPr>
      </w:pPr>
      <w:r w:rsidRPr="000A0D3C">
        <w:rPr>
          <w:rFonts w:ascii="Arial" w:hAnsi="Arial" w:cs="Arial"/>
          <w:b/>
          <w:bCs/>
          <w:sz w:val="20"/>
          <w:szCs w:val="20"/>
        </w:rPr>
        <w:fldChar w:fldCharType="end"/>
      </w:r>
    </w:p>
    <w:p w14:paraId="6A428F6E" w14:textId="77777777" w:rsidR="000644D2" w:rsidRPr="000A0D3C" w:rsidRDefault="000644D2">
      <w:pPr>
        <w:rPr>
          <w:rFonts w:ascii="Arial" w:hAnsi="Arial" w:cs="Arial"/>
          <w:sz w:val="20"/>
          <w:szCs w:val="20"/>
        </w:rPr>
      </w:pPr>
      <w:bookmarkStart w:id="7" w:name="_GoBack"/>
      <w:bookmarkEnd w:id="7"/>
    </w:p>
    <w:sectPr w:rsidR="000644D2" w:rsidRPr="000A0D3C">
      <w:headerReference w:type="even" r:id="rId30"/>
      <w:headerReference w:type="default" r:id="rId31"/>
      <w:footerReference w:type="even" r:id="rId32"/>
      <w:footerReference w:type="default" r:id="rId33"/>
      <w:headerReference w:type="first" r:id="rId34"/>
      <w:footerReference w:type="first" r:id="rId35"/>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C7BEE86" w16cex:dateUtc="2025-10-09T10:4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B51948" w14:textId="77777777" w:rsidR="00E86912" w:rsidRDefault="00E86912" w:rsidP="00433DEB">
      <w:pPr>
        <w:spacing w:after="0" w:line="240" w:lineRule="auto"/>
      </w:pPr>
      <w:r>
        <w:separator/>
      </w:r>
    </w:p>
  </w:endnote>
  <w:endnote w:type="continuationSeparator" w:id="0">
    <w:p w14:paraId="1C9DD4EE" w14:textId="77777777" w:rsidR="00E86912" w:rsidRDefault="00E86912" w:rsidP="00433D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URWPalladioL-Bold">
    <w:altName w:val="Times New Roman"/>
    <w:panose1 w:val="00000000000000000000"/>
    <w:charset w:val="00"/>
    <w:family w:val="roman"/>
    <w:notTrueType/>
    <w:pitch w:val="default"/>
  </w:font>
  <w:font w:name="URWPalladioL-Ital">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41C203" w14:textId="77777777" w:rsidR="00891759" w:rsidRDefault="0089175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13718F" w14:textId="77777777" w:rsidR="00891759" w:rsidRDefault="0089175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951799" w14:textId="77777777" w:rsidR="00891759" w:rsidRDefault="008917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693050" w14:textId="77777777" w:rsidR="00E86912" w:rsidRDefault="00E86912" w:rsidP="00433DEB">
      <w:pPr>
        <w:spacing w:after="0" w:line="240" w:lineRule="auto"/>
      </w:pPr>
      <w:r>
        <w:separator/>
      </w:r>
    </w:p>
  </w:footnote>
  <w:footnote w:type="continuationSeparator" w:id="0">
    <w:p w14:paraId="64A18463" w14:textId="77777777" w:rsidR="00E86912" w:rsidRDefault="00E86912" w:rsidP="00433DE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A3DB2A" w14:textId="2910FFD1" w:rsidR="00891759" w:rsidRDefault="00E86912">
    <w:pPr>
      <w:pStyle w:val="Header"/>
    </w:pPr>
    <w:r>
      <w:rPr>
        <w:noProof/>
      </w:rPr>
      <w:pict w14:anchorId="2F77FC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6815391"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2E17F5" w14:textId="1DB8476F" w:rsidR="00891759" w:rsidRDefault="00E86912">
    <w:pPr>
      <w:pStyle w:val="Header"/>
    </w:pPr>
    <w:r>
      <w:rPr>
        <w:noProof/>
      </w:rPr>
      <w:pict w14:anchorId="00AA3B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6815392"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48B0F4" w14:textId="1CFC9240" w:rsidR="00891759" w:rsidRDefault="00E86912">
    <w:pPr>
      <w:pStyle w:val="Header"/>
    </w:pPr>
    <w:r>
      <w:rPr>
        <w:noProof/>
      </w:rPr>
      <w:pict w14:anchorId="4FE19A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6815390"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trackRevision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0D3C"/>
    <w:rsid w:val="00012F96"/>
    <w:rsid w:val="0006426B"/>
    <w:rsid w:val="000644D2"/>
    <w:rsid w:val="000A0D3C"/>
    <w:rsid w:val="000A6644"/>
    <w:rsid w:val="000E14B4"/>
    <w:rsid w:val="00130C3A"/>
    <w:rsid w:val="001F5DB5"/>
    <w:rsid w:val="00211314"/>
    <w:rsid w:val="00290743"/>
    <w:rsid w:val="00350721"/>
    <w:rsid w:val="00374521"/>
    <w:rsid w:val="003C59B1"/>
    <w:rsid w:val="00433DEB"/>
    <w:rsid w:val="004748E7"/>
    <w:rsid w:val="004D22A5"/>
    <w:rsid w:val="00534E21"/>
    <w:rsid w:val="0056123A"/>
    <w:rsid w:val="006D627F"/>
    <w:rsid w:val="00725FC3"/>
    <w:rsid w:val="00797D31"/>
    <w:rsid w:val="007C5E7B"/>
    <w:rsid w:val="00801E8D"/>
    <w:rsid w:val="0081153B"/>
    <w:rsid w:val="00891759"/>
    <w:rsid w:val="00972E88"/>
    <w:rsid w:val="009E4D90"/>
    <w:rsid w:val="00A77D7E"/>
    <w:rsid w:val="00AC3B58"/>
    <w:rsid w:val="00B53619"/>
    <w:rsid w:val="00B6783F"/>
    <w:rsid w:val="00BC2688"/>
    <w:rsid w:val="00BC5AA2"/>
    <w:rsid w:val="00C33E00"/>
    <w:rsid w:val="00C714A0"/>
    <w:rsid w:val="00D37188"/>
    <w:rsid w:val="00DA20D0"/>
    <w:rsid w:val="00DC5348"/>
    <w:rsid w:val="00E14F6F"/>
    <w:rsid w:val="00E5077E"/>
    <w:rsid w:val="00E86912"/>
    <w:rsid w:val="00F33988"/>
    <w:rsid w:val="00F52302"/>
    <w:rsid w:val="00FA52E1"/>
    <w:rsid w:val="00FE18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190C8EC"/>
  <w15:chartTrackingRefBased/>
  <w15:docId w15:val="{225E5CD2-EEBA-4374-802C-427A48E7F0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A0D3C"/>
  </w:style>
  <w:style w:type="paragraph" w:styleId="Heading1">
    <w:name w:val="heading 1"/>
    <w:basedOn w:val="Normal"/>
    <w:next w:val="Normal"/>
    <w:link w:val="Heading1Char"/>
    <w:uiPriority w:val="9"/>
    <w:qFormat/>
    <w:rsid w:val="000A0D3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0A0D3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0A0D3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A0D3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A0D3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A0D3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A0D3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A0D3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A0D3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0D3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A0D3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A0D3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A0D3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A0D3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A0D3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A0D3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A0D3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A0D3C"/>
    <w:rPr>
      <w:rFonts w:eastAsiaTheme="majorEastAsia" w:cstheme="majorBidi"/>
      <w:color w:val="272727" w:themeColor="text1" w:themeTint="D8"/>
    </w:rPr>
  </w:style>
  <w:style w:type="paragraph" w:styleId="Title">
    <w:name w:val="Title"/>
    <w:basedOn w:val="Normal"/>
    <w:next w:val="Normal"/>
    <w:link w:val="TitleChar"/>
    <w:uiPriority w:val="10"/>
    <w:qFormat/>
    <w:rsid w:val="000A0D3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A0D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A0D3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A0D3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A0D3C"/>
    <w:pPr>
      <w:spacing w:before="160"/>
      <w:jc w:val="center"/>
    </w:pPr>
    <w:rPr>
      <w:i/>
      <w:iCs/>
      <w:color w:val="404040" w:themeColor="text1" w:themeTint="BF"/>
    </w:rPr>
  </w:style>
  <w:style w:type="character" w:customStyle="1" w:styleId="QuoteChar">
    <w:name w:val="Quote Char"/>
    <w:basedOn w:val="DefaultParagraphFont"/>
    <w:link w:val="Quote"/>
    <w:uiPriority w:val="29"/>
    <w:rsid w:val="000A0D3C"/>
    <w:rPr>
      <w:i/>
      <w:iCs/>
      <w:color w:val="404040" w:themeColor="text1" w:themeTint="BF"/>
    </w:rPr>
  </w:style>
  <w:style w:type="paragraph" w:styleId="ListParagraph">
    <w:name w:val="List Paragraph"/>
    <w:basedOn w:val="Normal"/>
    <w:uiPriority w:val="34"/>
    <w:qFormat/>
    <w:rsid w:val="000A0D3C"/>
    <w:pPr>
      <w:ind w:left="720"/>
      <w:contextualSpacing/>
    </w:pPr>
  </w:style>
  <w:style w:type="character" w:styleId="IntenseEmphasis">
    <w:name w:val="Intense Emphasis"/>
    <w:basedOn w:val="DefaultParagraphFont"/>
    <w:uiPriority w:val="21"/>
    <w:qFormat/>
    <w:rsid w:val="000A0D3C"/>
    <w:rPr>
      <w:i/>
      <w:iCs/>
      <w:color w:val="2F5496" w:themeColor="accent1" w:themeShade="BF"/>
    </w:rPr>
  </w:style>
  <w:style w:type="paragraph" w:styleId="IntenseQuote">
    <w:name w:val="Intense Quote"/>
    <w:basedOn w:val="Normal"/>
    <w:next w:val="Normal"/>
    <w:link w:val="IntenseQuoteChar"/>
    <w:uiPriority w:val="30"/>
    <w:qFormat/>
    <w:rsid w:val="000A0D3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A0D3C"/>
    <w:rPr>
      <w:i/>
      <w:iCs/>
      <w:color w:val="2F5496" w:themeColor="accent1" w:themeShade="BF"/>
    </w:rPr>
  </w:style>
  <w:style w:type="character" w:styleId="IntenseReference">
    <w:name w:val="Intense Reference"/>
    <w:basedOn w:val="DefaultParagraphFont"/>
    <w:uiPriority w:val="32"/>
    <w:qFormat/>
    <w:rsid w:val="000A0D3C"/>
    <w:rPr>
      <w:b/>
      <w:bCs/>
      <w:smallCaps/>
      <w:color w:val="2F5496" w:themeColor="accent1" w:themeShade="BF"/>
      <w:spacing w:val="5"/>
    </w:rPr>
  </w:style>
  <w:style w:type="character" w:customStyle="1" w:styleId="fontstyle01">
    <w:name w:val="fontstyle01"/>
    <w:basedOn w:val="DefaultParagraphFont"/>
    <w:rsid w:val="000A0D3C"/>
    <w:rPr>
      <w:rFonts w:ascii="URWPalladioL-Bold" w:hAnsi="URWPalladioL-Bold" w:hint="default"/>
      <w:b/>
      <w:bCs/>
      <w:i w:val="0"/>
      <w:iCs w:val="0"/>
      <w:color w:val="000000"/>
      <w:sz w:val="20"/>
      <w:szCs w:val="20"/>
    </w:rPr>
  </w:style>
  <w:style w:type="character" w:customStyle="1" w:styleId="fontstyle21">
    <w:name w:val="fontstyle21"/>
    <w:basedOn w:val="DefaultParagraphFont"/>
    <w:rsid w:val="000A0D3C"/>
    <w:rPr>
      <w:rFonts w:ascii="URWPalladioL-Ital" w:hAnsi="URWPalladioL-Ital" w:hint="default"/>
      <w:b w:val="0"/>
      <w:bCs w:val="0"/>
      <w:i/>
      <w:iCs/>
      <w:color w:val="000000"/>
      <w:sz w:val="20"/>
      <w:szCs w:val="20"/>
    </w:rPr>
  </w:style>
  <w:style w:type="paragraph" w:customStyle="1" w:styleId="my-2">
    <w:name w:val="my-2"/>
    <w:basedOn w:val="Normal"/>
    <w:rsid w:val="000A0D3C"/>
    <w:pPr>
      <w:spacing w:before="100" w:beforeAutospacing="1" w:after="100" w:afterAutospacing="1" w:line="240" w:lineRule="auto"/>
    </w:pPr>
    <w:rPr>
      <w:rFonts w:ascii="Times New Roman" w:eastAsia="Times New Roman" w:hAnsi="Times New Roman" w:cs="Times New Roman"/>
      <w:kern w:val="0"/>
      <w14:ligatures w14:val="none"/>
    </w:rPr>
  </w:style>
  <w:style w:type="table" w:styleId="TableGrid">
    <w:name w:val="Table Grid"/>
    <w:basedOn w:val="TableNormal"/>
    <w:uiPriority w:val="39"/>
    <w:rsid w:val="000A0D3C"/>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A0D3C"/>
    <w:rPr>
      <w:color w:val="0563C1" w:themeColor="hyperlink"/>
      <w:u w:val="single"/>
    </w:rPr>
  </w:style>
  <w:style w:type="paragraph" w:styleId="NoSpacing">
    <w:name w:val="No Spacing"/>
    <w:uiPriority w:val="1"/>
    <w:qFormat/>
    <w:rsid w:val="000A0D3C"/>
    <w:pPr>
      <w:spacing w:after="0" w:line="240" w:lineRule="auto"/>
    </w:pPr>
    <w:rPr>
      <w:kern w:val="0"/>
      <w:sz w:val="22"/>
      <w:szCs w:val="22"/>
      <w14:ligatures w14:val="none"/>
    </w:rPr>
  </w:style>
  <w:style w:type="character" w:styleId="Emphasis">
    <w:name w:val="Emphasis"/>
    <w:basedOn w:val="DefaultParagraphFont"/>
    <w:uiPriority w:val="20"/>
    <w:qFormat/>
    <w:rsid w:val="000A0D3C"/>
    <w:rPr>
      <w:i/>
      <w:iCs/>
    </w:rPr>
  </w:style>
  <w:style w:type="paragraph" w:styleId="Bibliography">
    <w:name w:val="Bibliography"/>
    <w:basedOn w:val="Normal"/>
    <w:next w:val="Normal"/>
    <w:uiPriority w:val="37"/>
    <w:unhideWhenUsed/>
    <w:rsid w:val="000A0D3C"/>
    <w:pPr>
      <w:spacing w:after="0" w:line="480" w:lineRule="auto"/>
      <w:ind w:left="720" w:hanging="720"/>
    </w:pPr>
  </w:style>
  <w:style w:type="paragraph" w:styleId="Header">
    <w:name w:val="header"/>
    <w:basedOn w:val="Normal"/>
    <w:link w:val="HeaderChar"/>
    <w:uiPriority w:val="99"/>
    <w:unhideWhenUsed/>
    <w:rsid w:val="000A0D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0D3C"/>
  </w:style>
  <w:style w:type="paragraph" w:styleId="Footer">
    <w:name w:val="footer"/>
    <w:basedOn w:val="Normal"/>
    <w:link w:val="FooterChar"/>
    <w:uiPriority w:val="99"/>
    <w:unhideWhenUsed/>
    <w:rsid w:val="000A0D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0D3C"/>
  </w:style>
  <w:style w:type="character" w:styleId="UnresolvedMention">
    <w:name w:val="Unresolved Mention"/>
    <w:basedOn w:val="DefaultParagraphFont"/>
    <w:uiPriority w:val="99"/>
    <w:semiHidden/>
    <w:unhideWhenUsed/>
    <w:rsid w:val="000A0D3C"/>
    <w:rPr>
      <w:color w:val="605E5C"/>
      <w:shd w:val="clear" w:color="auto" w:fill="E1DFDD"/>
    </w:rPr>
  </w:style>
  <w:style w:type="character" w:styleId="CommentReference">
    <w:name w:val="annotation reference"/>
    <w:basedOn w:val="DefaultParagraphFont"/>
    <w:uiPriority w:val="99"/>
    <w:semiHidden/>
    <w:unhideWhenUsed/>
    <w:rsid w:val="00891759"/>
    <w:rPr>
      <w:sz w:val="16"/>
      <w:szCs w:val="16"/>
    </w:rPr>
  </w:style>
  <w:style w:type="paragraph" w:styleId="CommentText">
    <w:name w:val="annotation text"/>
    <w:basedOn w:val="Normal"/>
    <w:link w:val="CommentTextChar"/>
    <w:uiPriority w:val="99"/>
    <w:semiHidden/>
    <w:unhideWhenUsed/>
    <w:rsid w:val="00891759"/>
    <w:pPr>
      <w:spacing w:line="240" w:lineRule="auto"/>
    </w:pPr>
    <w:rPr>
      <w:sz w:val="20"/>
      <w:szCs w:val="20"/>
    </w:rPr>
  </w:style>
  <w:style w:type="character" w:customStyle="1" w:styleId="CommentTextChar">
    <w:name w:val="Comment Text Char"/>
    <w:basedOn w:val="DefaultParagraphFont"/>
    <w:link w:val="CommentText"/>
    <w:uiPriority w:val="99"/>
    <w:semiHidden/>
    <w:rsid w:val="00891759"/>
    <w:rPr>
      <w:sz w:val="20"/>
      <w:szCs w:val="20"/>
    </w:rPr>
  </w:style>
  <w:style w:type="paragraph" w:styleId="CommentSubject">
    <w:name w:val="annotation subject"/>
    <w:basedOn w:val="CommentText"/>
    <w:next w:val="CommentText"/>
    <w:link w:val="CommentSubjectChar"/>
    <w:uiPriority w:val="99"/>
    <w:semiHidden/>
    <w:unhideWhenUsed/>
    <w:rsid w:val="00891759"/>
    <w:rPr>
      <w:b/>
      <w:bCs/>
    </w:rPr>
  </w:style>
  <w:style w:type="character" w:customStyle="1" w:styleId="CommentSubjectChar">
    <w:name w:val="Comment Subject Char"/>
    <w:basedOn w:val="CommentTextChar"/>
    <w:link w:val="CommentSubject"/>
    <w:uiPriority w:val="99"/>
    <w:semiHidden/>
    <w:rsid w:val="00891759"/>
    <w:rPr>
      <w:b/>
      <w:bCs/>
      <w:sz w:val="20"/>
      <w:szCs w:val="20"/>
    </w:rPr>
  </w:style>
  <w:style w:type="paragraph" w:styleId="BalloonText">
    <w:name w:val="Balloon Text"/>
    <w:basedOn w:val="Normal"/>
    <w:link w:val="BalloonTextChar"/>
    <w:uiPriority w:val="99"/>
    <w:semiHidden/>
    <w:unhideWhenUsed/>
    <w:rsid w:val="008917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1759"/>
    <w:rPr>
      <w:rFonts w:ascii="Segoe UI" w:hAnsi="Segoe UI" w:cs="Segoe UI"/>
      <w:sz w:val="18"/>
      <w:szCs w:val="18"/>
    </w:rPr>
  </w:style>
  <w:style w:type="paragraph" w:styleId="Revision">
    <w:name w:val="Revision"/>
    <w:hidden/>
    <w:uiPriority w:val="99"/>
    <w:semiHidden/>
    <w:rsid w:val="00BC5AA2"/>
    <w:pPr>
      <w:spacing w:after="0" w:line="240" w:lineRule="auto"/>
    </w:pPr>
  </w:style>
  <w:style w:type="paragraph" w:customStyle="1" w:styleId="Style5">
    <w:name w:val="Style5"/>
    <w:basedOn w:val="Heading2"/>
    <w:link w:val="Style5Char"/>
    <w:qFormat/>
    <w:rsid w:val="007C5E7B"/>
    <w:pPr>
      <w:spacing w:line="480" w:lineRule="auto"/>
    </w:pPr>
    <w:rPr>
      <w:rFonts w:ascii="Times New Roman" w:hAnsi="Times New Roman" w:cs="Times New Roman"/>
      <w:b/>
      <w:kern w:val="0"/>
      <w14:ligatures w14:val="none"/>
    </w:rPr>
  </w:style>
  <w:style w:type="character" w:customStyle="1" w:styleId="Style5Char">
    <w:name w:val="Style5 Char"/>
    <w:basedOn w:val="Heading2Char"/>
    <w:link w:val="Style5"/>
    <w:rsid w:val="007C5E7B"/>
    <w:rPr>
      <w:rFonts w:ascii="Times New Roman" w:eastAsiaTheme="majorEastAsia" w:hAnsi="Times New Roman" w:cs="Times New Roman"/>
      <w:b/>
      <w:color w:val="2F5496" w:themeColor="accent1" w:themeShade="BF"/>
      <w:kern w:val="0"/>
      <w:sz w:val="32"/>
      <w:szCs w:val="3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2929300">
      <w:bodyDiv w:val="1"/>
      <w:marLeft w:val="0"/>
      <w:marRight w:val="0"/>
      <w:marTop w:val="0"/>
      <w:marBottom w:val="0"/>
      <w:divBdr>
        <w:top w:val="none" w:sz="0" w:space="0" w:color="auto"/>
        <w:left w:val="none" w:sz="0" w:space="0" w:color="auto"/>
        <w:bottom w:val="none" w:sz="0" w:space="0" w:color="auto"/>
        <w:right w:val="none" w:sz="0" w:space="0" w:color="auto"/>
      </w:divBdr>
    </w:div>
    <w:div w:id="15258215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26" Type="http://schemas.openxmlformats.org/officeDocument/2006/relationships/image" Target="media/image14.jpeg"/><Relationship Id="rId3" Type="http://schemas.openxmlformats.org/officeDocument/2006/relationships/webSettings" Target="webSettings.xml"/><Relationship Id="rId21" Type="http://schemas.openxmlformats.org/officeDocument/2006/relationships/image" Target="media/image9.jpeg"/><Relationship Id="rId34" Type="http://schemas.openxmlformats.org/officeDocument/2006/relationships/header" Target="header3.xml"/><Relationship Id="rId7" Type="http://schemas.openxmlformats.org/officeDocument/2006/relationships/chart" Target="charts/chart1.xml"/><Relationship Id="rId12" Type="http://schemas.openxmlformats.org/officeDocument/2006/relationships/image" Target="media/image6.jpeg"/><Relationship Id="rId25" Type="http://schemas.openxmlformats.org/officeDocument/2006/relationships/image" Target="media/image13.jpeg"/><Relationship Id="rId33" Type="http://schemas.openxmlformats.org/officeDocument/2006/relationships/footer" Target="footer2.xml"/><Relationship Id="rId38" Type="http://schemas.microsoft.com/office/2018/08/relationships/commentsExtensible" Target="commentsExtensible.xml"/><Relationship Id="rId2" Type="http://schemas.openxmlformats.org/officeDocument/2006/relationships/settings" Target="settings.xml"/><Relationship Id="rId20" Type="http://schemas.openxmlformats.org/officeDocument/2006/relationships/image" Target="media/image8.jpeg"/><Relationship Id="rId29" Type="http://schemas.openxmlformats.org/officeDocument/2006/relationships/hyperlink" Target="https://creativecommons.org/licenses/by-nc-sa/3.0/igo" TargetMode="Externa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5.jpeg"/><Relationship Id="rId24" Type="http://schemas.openxmlformats.org/officeDocument/2006/relationships/image" Target="media/image12.jpeg"/><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endnotes" Target="endnotes.xml"/><Relationship Id="rId23" Type="http://schemas.openxmlformats.org/officeDocument/2006/relationships/image" Target="media/image11.jpeg"/><Relationship Id="rId28" Type="http://schemas.openxmlformats.org/officeDocument/2006/relationships/hyperlink" Target="https://doi.org/10.1016/S2214-109X(23)00192-4" TargetMode="External"/><Relationship Id="rId36" Type="http://schemas.openxmlformats.org/officeDocument/2006/relationships/fontTable" Target="fontTable.xml"/><Relationship Id="rId10" Type="http://schemas.openxmlformats.org/officeDocument/2006/relationships/image" Target="media/image4.jpeg"/><Relationship Id="rId31"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image" Target="media/image3.jpe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header" Target="header1.xml"/><Relationship Id="rId35"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SAMSUNG%20PRO\Desktop\ATBU%202023\DISSERTATION\Antibiotics%20Susceptibility%20record.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2!$D$5</c:f>
              <c:strCache>
                <c:ptCount val="1"/>
                <c:pt idx="0">
                  <c:v>Shigella Isolates Recovered (n=30)</c:v>
                </c:pt>
              </c:strCache>
            </c:strRef>
          </c:tx>
          <c:dPt>
            <c:idx val="0"/>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1-D70E-4499-9F88-75562A2053D8}"/>
              </c:ext>
            </c:extLst>
          </c:dPt>
          <c:dPt>
            <c:idx val="1"/>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3-D70E-4499-9F88-75562A2053D8}"/>
              </c:ext>
            </c:extLst>
          </c:dPt>
          <c:dPt>
            <c:idx val="2"/>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5-D70E-4499-9F88-75562A2053D8}"/>
              </c:ext>
            </c:extLst>
          </c:dPt>
          <c:dPt>
            <c:idx val="3"/>
            <c:bubble3D val="0"/>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7-D70E-4499-9F88-75562A2053D8}"/>
              </c:ext>
            </c:extLst>
          </c:dPt>
          <c:dLbls>
            <c:dLbl>
              <c:idx val="3"/>
              <c:layout>
                <c:manualLayout>
                  <c:x val="9.5833333333333298E-2"/>
                  <c:y val="4.6298118985126854E-3"/>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206933508311456"/>
                      <c:h val="0.16645851560221639"/>
                    </c:manualLayout>
                  </c15:layout>
                </c:ext>
                <c:ext xmlns:c16="http://schemas.microsoft.com/office/drawing/2014/chart" uri="{C3380CC4-5D6E-409C-BE32-E72D297353CC}">
                  <c16:uniqueId val="{00000007-D70E-4499-9F88-75562A2053D8}"/>
                </c:ext>
              </c:extLst>
            </c:dLbl>
            <c:spPr>
              <a:noFill/>
              <a:ln>
                <a:noFill/>
              </a:ln>
              <a:effectLst/>
            </c:spPr>
            <c:txPr>
              <a:bodyPr rot="0" spcFirstLastPara="1" vertOverflow="ellipsis" vert="horz" wrap="square" lIns="38100" tIns="19050" rIns="38100" bIns="19050" anchor="ctr" anchorCtr="1">
                <a:spAutoFit/>
              </a:bodyPr>
              <a:lstStyle/>
              <a:p>
                <a:pPr>
                  <a:defRPr sz="900" b="0" i="1" u="none" strike="noStrike" kern="1200" baseline="0">
                    <a:solidFill>
                      <a:srgbClr val="FFFF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showLeaderLines val="1"/>
            <c:leaderLines>
              <c:spPr>
                <a:ln w="9525">
                  <a:solidFill>
                    <a:schemeClr val="lt1">
                      <a:lumMod val="95000"/>
                      <a:alpha val="54000"/>
                    </a:schemeClr>
                  </a:solidFill>
                </a:ln>
                <a:effectLst/>
              </c:spPr>
            </c:leaderLines>
            <c:extLst>
              <c:ext xmlns:c15="http://schemas.microsoft.com/office/drawing/2012/chart" uri="{CE6537A1-D6FC-4f65-9D91-7224C49458BB}"/>
            </c:extLst>
          </c:dLbls>
          <c:cat>
            <c:strRef>
              <c:f>Sheet2!$C$6:$C$9</c:f>
              <c:strCache>
                <c:ptCount val="4"/>
                <c:pt idx="0">
                  <c:v>Shigella boydii</c:v>
                </c:pt>
                <c:pt idx="1">
                  <c:v>Shigella flexneri</c:v>
                </c:pt>
                <c:pt idx="2">
                  <c:v>Shigella sonnei</c:v>
                </c:pt>
                <c:pt idx="3">
                  <c:v>Shigella dysentriae</c:v>
                </c:pt>
              </c:strCache>
            </c:strRef>
          </c:cat>
          <c:val>
            <c:numRef>
              <c:f>Sheet2!$D$6:$D$9</c:f>
              <c:numCache>
                <c:formatCode>General</c:formatCode>
                <c:ptCount val="4"/>
                <c:pt idx="0">
                  <c:v>13</c:v>
                </c:pt>
                <c:pt idx="1">
                  <c:v>15</c:v>
                </c:pt>
                <c:pt idx="2">
                  <c:v>2</c:v>
                </c:pt>
                <c:pt idx="3">
                  <c:v>0</c:v>
                </c:pt>
              </c:numCache>
            </c:numRef>
          </c:val>
          <c:extLst>
            <c:ext xmlns:c16="http://schemas.microsoft.com/office/drawing/2014/chart" uri="{C3380CC4-5D6E-409C-BE32-E72D297353CC}">
              <c16:uniqueId val="{00000008-D70E-4499-9F88-75562A2053D8}"/>
            </c:ext>
          </c:extLst>
        </c:ser>
        <c:ser>
          <c:idx val="1"/>
          <c:order val="1"/>
          <c:tx>
            <c:strRef>
              <c:f>Sheet2!$E$5</c:f>
              <c:strCache>
                <c:ptCount val="1"/>
                <c:pt idx="0">
                  <c:v>Percentage Frequency (%)</c:v>
                </c:pt>
              </c:strCache>
            </c:strRef>
          </c:tx>
          <c:dPt>
            <c:idx val="0"/>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A-D70E-4499-9F88-75562A2053D8}"/>
              </c:ext>
            </c:extLst>
          </c:dPt>
          <c:dPt>
            <c:idx val="1"/>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C-D70E-4499-9F88-75562A2053D8}"/>
              </c:ext>
            </c:extLst>
          </c:dPt>
          <c:dPt>
            <c:idx val="2"/>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E-D70E-4499-9F88-75562A2053D8}"/>
              </c:ext>
            </c:extLst>
          </c:dPt>
          <c:dPt>
            <c:idx val="3"/>
            <c:bubble3D val="0"/>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10-D70E-4499-9F88-75562A2053D8}"/>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dLblPos val="outEnd"/>
            <c:showLegendKey val="0"/>
            <c:showVal val="0"/>
            <c:showCatName val="1"/>
            <c:showSerName val="0"/>
            <c:showPercent val="1"/>
            <c:showBubbleSize val="0"/>
            <c:showLeaderLines val="1"/>
            <c:leaderLines>
              <c:spPr>
                <a:ln w="9525">
                  <a:solidFill>
                    <a:schemeClr val="lt1">
                      <a:lumMod val="95000"/>
                      <a:alpha val="54000"/>
                    </a:schemeClr>
                  </a:solidFill>
                </a:ln>
                <a:effectLst/>
              </c:spPr>
            </c:leaderLines>
            <c:extLst>
              <c:ext xmlns:c15="http://schemas.microsoft.com/office/drawing/2012/chart" uri="{CE6537A1-D6FC-4f65-9D91-7224C49458BB}"/>
            </c:extLst>
          </c:dLbls>
          <c:cat>
            <c:strRef>
              <c:f>Sheet2!$C$6:$C$9</c:f>
              <c:strCache>
                <c:ptCount val="4"/>
                <c:pt idx="0">
                  <c:v>Shigella boydii</c:v>
                </c:pt>
                <c:pt idx="1">
                  <c:v>Shigella flexneri</c:v>
                </c:pt>
                <c:pt idx="2">
                  <c:v>Shigella sonnei</c:v>
                </c:pt>
                <c:pt idx="3">
                  <c:v>Shigella dysentriae</c:v>
                </c:pt>
              </c:strCache>
            </c:strRef>
          </c:cat>
          <c:val>
            <c:numRef>
              <c:f>Sheet2!$E$6:$E$9</c:f>
              <c:numCache>
                <c:formatCode>General</c:formatCode>
                <c:ptCount val="4"/>
                <c:pt idx="0">
                  <c:v>43.33</c:v>
                </c:pt>
                <c:pt idx="1">
                  <c:v>50</c:v>
                </c:pt>
                <c:pt idx="2">
                  <c:v>6.67</c:v>
                </c:pt>
                <c:pt idx="3">
                  <c:v>0</c:v>
                </c:pt>
              </c:numCache>
            </c:numRef>
          </c:val>
          <c:extLst>
            <c:ext xmlns:c16="http://schemas.microsoft.com/office/drawing/2014/chart" uri="{C3380CC4-5D6E-409C-BE32-E72D297353CC}">
              <c16:uniqueId val="{00000011-D70E-4499-9F88-75562A2053D8}"/>
            </c:ext>
          </c:extLst>
        </c:ser>
        <c:dLbls>
          <c:dLblPos val="outEnd"/>
          <c:showLegendKey val="0"/>
          <c:showVal val="0"/>
          <c:showCatName val="1"/>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1" u="none" strike="noStrike" kern="1200" baseline="0">
              <a:solidFill>
                <a:schemeClr val="lt1">
                  <a:lumMod val="8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8">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4</TotalTime>
  <Pages>26</Pages>
  <Words>51573</Words>
  <Characters>293971</Characters>
  <Application>Microsoft Office Word</Application>
  <DocSecurity>0</DocSecurity>
  <Lines>2449</Lines>
  <Paragraphs>6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SUNG PRO</dc:creator>
  <cp:keywords/>
  <dc:description/>
  <cp:lastModifiedBy>SDI 1186</cp:lastModifiedBy>
  <cp:revision>27</cp:revision>
  <dcterms:created xsi:type="dcterms:W3CDTF">2025-10-03T17:12:00Z</dcterms:created>
  <dcterms:modified xsi:type="dcterms:W3CDTF">2025-10-09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KjsKVfF1"/&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